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23C332" w14:textId="51436DB7" w:rsidR="00FC4DC1" w:rsidRDefault="00EB6E76" w:rsidP="00B22AC1">
      <w:pPr>
        <w:tabs>
          <w:tab w:val="left" w:pos="4575"/>
        </w:tabs>
        <w:spacing w:after="0" w:line="240" w:lineRule="auto"/>
        <w:ind w:left="0" w:firstLine="0"/>
        <w:jc w:val="left"/>
        <w:rPr>
          <w:b/>
          <w:szCs w:val="24"/>
        </w:rPr>
      </w:pPr>
      <w:bookmarkStart w:id="0" w:name="_Hlk174964085"/>
      <w:r>
        <w:rPr>
          <w:b/>
          <w:szCs w:val="24"/>
        </w:rPr>
        <w:t xml:space="preserve">Word Count: </w:t>
      </w:r>
      <w:r w:rsidR="00AF545D">
        <w:rPr>
          <w:b/>
          <w:szCs w:val="24"/>
        </w:rPr>
        <w:t>14</w:t>
      </w:r>
      <w:ins w:id="1" w:author="Billy Mitchell" w:date="2024-10-22T16:00:00Z" w16du:dateUtc="2024-10-22T20:00:00Z">
        <w:r w:rsidR="0096472C">
          <w:rPr>
            <w:b/>
            <w:szCs w:val="24"/>
          </w:rPr>
          <w:t>8</w:t>
        </w:r>
      </w:ins>
      <w:ins w:id="2" w:author="Billy Mitchell" w:date="2024-10-22T16:01:00Z" w16du:dateUtc="2024-10-22T20:01:00Z">
        <w:r w:rsidR="0096472C">
          <w:rPr>
            <w:b/>
            <w:szCs w:val="24"/>
          </w:rPr>
          <w:t>94</w:t>
        </w:r>
      </w:ins>
      <w:del w:id="3" w:author="Billy Mitchell" w:date="2024-10-22T16:00:00Z" w16du:dateUtc="2024-10-22T20:00:00Z">
        <w:r w:rsidR="00AF545D" w:rsidDel="0096472C">
          <w:rPr>
            <w:b/>
            <w:szCs w:val="24"/>
          </w:rPr>
          <w:delText>7</w:delText>
        </w:r>
      </w:del>
      <w:del w:id="4" w:author="Billy Mitchell" w:date="2024-10-22T15:59:00Z" w16du:dateUtc="2024-10-22T19:59:00Z">
        <w:r w:rsidR="00AF545D" w:rsidDel="0096472C">
          <w:rPr>
            <w:b/>
            <w:szCs w:val="24"/>
          </w:rPr>
          <w:delText>46</w:delText>
        </w:r>
      </w:del>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5"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5"/>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4600A707"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w:t>
      </w:r>
      <w:r w:rsidR="006F2AF2">
        <w:rPr>
          <w:bCs/>
          <w:color w:val="000000" w:themeColor="text1"/>
          <w:szCs w:val="24"/>
        </w:rPr>
        <w:t xml:space="preserve"> Drexel University,</w:t>
      </w:r>
      <w:r w:rsidRPr="00ED5394">
        <w:rPr>
          <w:bCs/>
          <w:color w:val="000000" w:themeColor="text1"/>
          <w:szCs w:val="24"/>
        </w:rPr>
        <w:t xml:space="preserve">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71EE6F37" w:rsidR="00425004" w:rsidRDefault="00B720B2" w:rsidP="00E44513">
      <w:pPr>
        <w:spacing w:after="0" w:line="480" w:lineRule="auto"/>
        <w:ind w:left="0" w:firstLine="0"/>
        <w:rPr>
          <w:szCs w:val="24"/>
        </w:rPr>
      </w:pPr>
      <w:bookmarkStart w:id="6" w:name="_Hlk150798597"/>
      <w:r w:rsidRPr="00965A73">
        <w:rPr>
          <w:b/>
          <w:szCs w:val="24"/>
        </w:rPr>
        <w:lastRenderedPageBreak/>
        <w:t>ABSTRACT (</w:t>
      </w:r>
      <w:r w:rsidR="004D5A28" w:rsidRPr="00965A73">
        <w:rPr>
          <w:b/>
          <w:szCs w:val="24"/>
        </w:rPr>
        <w:t>2</w:t>
      </w:r>
      <w:r w:rsidR="00E4001B">
        <w:rPr>
          <w:b/>
          <w:szCs w:val="24"/>
        </w:rPr>
        <w:t xml:space="preserve">49 </w:t>
      </w:r>
      <w:r w:rsidRPr="00965A73">
        <w:rPr>
          <w:b/>
          <w:szCs w:val="24"/>
        </w:rPr>
        <w:t xml:space="preserve">/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7" w:name="_Hlk162263251"/>
      <w:bookmarkStart w:id="8" w:name="_Hlk135689145"/>
      <w:r w:rsidRPr="00965A73">
        <w:rPr>
          <w:szCs w:val="24"/>
        </w:rPr>
        <w:t>Successful emotion regulation</w:t>
      </w:r>
      <w:r w:rsidR="00131503">
        <w:rPr>
          <w:szCs w:val="24"/>
        </w:rPr>
        <w:t xml:space="preserve"> (ER)</w:t>
      </w:r>
      <w:r w:rsidRPr="00965A73">
        <w:rPr>
          <w:szCs w:val="24"/>
        </w:rPr>
        <w:t xml:space="preserve"> requires effective strategy selection. </w:t>
      </w:r>
      <w:r w:rsidR="00987A8A">
        <w:rPr>
          <w:szCs w:val="24"/>
        </w:rPr>
        <w:t>R</w:t>
      </w:r>
      <w:r w:rsidRPr="00965A73">
        <w:rPr>
          <w:szCs w:val="24"/>
        </w:rPr>
        <w:t xml:space="preserve">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w:t>
      </w:r>
      <w:r w:rsidR="00987A8A">
        <w:rPr>
          <w:szCs w:val="24"/>
        </w:rPr>
        <w:t>often</w:t>
      </w:r>
      <w:r w:rsidRPr="00965A73">
        <w:rPr>
          <w:szCs w:val="24"/>
        </w:rPr>
        <w:t xml:space="preserv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F33AE2">
        <w:rPr>
          <w:szCs w:val="24"/>
        </w:rPr>
        <w:t>in controlled circumstances</w:t>
      </w:r>
      <w:r w:rsidR="00D80B3A">
        <w:rPr>
          <w:szCs w:val="24"/>
        </w:rPr>
        <w:t xml:space="preserve"> </w:t>
      </w:r>
      <w:r w:rsidR="009D066C">
        <w:rPr>
          <w:szCs w:val="24"/>
        </w:rPr>
        <w:t>reflects</w:t>
      </w:r>
      <w:r w:rsidR="00CD160F">
        <w:rPr>
          <w:szCs w:val="24"/>
        </w:rPr>
        <w:t xml:space="preserve">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1143F1">
        <w:rPr>
          <w:szCs w:val="24"/>
        </w:rPr>
        <w:t>Both a</w:t>
      </w:r>
      <w:r w:rsidR="00552891">
        <w:rPr>
          <w:szCs w:val="24"/>
        </w:rPr>
        <w:t xml:space="preserve"> preliminary </w:t>
      </w:r>
      <w:r w:rsidR="009C5168">
        <w:rPr>
          <w:szCs w:val="24"/>
        </w:rPr>
        <w:t xml:space="preserve">study </w:t>
      </w:r>
      <w:r w:rsidR="00552891">
        <w:rPr>
          <w:szCs w:val="24"/>
        </w:rPr>
        <w:t xml:space="preserve">(n = </w:t>
      </w:r>
      <w:r w:rsidR="00987A8A">
        <w:rPr>
          <w:szCs w:val="24"/>
        </w:rPr>
        <w:t>54</w:t>
      </w:r>
      <w:r w:rsidR="00552891">
        <w:rPr>
          <w:szCs w:val="24"/>
        </w:rPr>
        <w:t xml:space="preserve">) and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w:t>
      </w:r>
      <w:r w:rsidRPr="008C7178">
        <w:rPr>
          <w:szCs w:val="24"/>
        </w:rPr>
        <w:t>relationship</w:t>
      </w:r>
      <w:r w:rsidR="009C5168">
        <w:rPr>
          <w:szCs w:val="24"/>
        </w:rPr>
        <w:t>s</w:t>
      </w:r>
      <w:r w:rsidRPr="008C7178">
        <w:rPr>
          <w:szCs w:val="24"/>
        </w:rPr>
        <w:t xml:space="preserve">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w:t>
      </w:r>
      <w:r w:rsidR="00E4001B">
        <w:rPr>
          <w:szCs w:val="24"/>
        </w:rPr>
        <w:t xml:space="preserve"> Distraction was self-reported to be less </w:t>
      </w:r>
      <w:r w:rsidR="00362AC5">
        <w:rPr>
          <w:szCs w:val="24"/>
        </w:rPr>
        <w:t>success</w:t>
      </w:r>
      <w:r w:rsidR="00E4001B">
        <w:rPr>
          <w:szCs w:val="24"/>
        </w:rPr>
        <w:t>ful than</w:t>
      </w:r>
      <w:r w:rsidR="00362AC5">
        <w:rPr>
          <w:szCs w:val="24"/>
        </w:rPr>
        <w:t xml:space="preserve"> reappraisal at high intensit</w:t>
      </w:r>
      <w:r w:rsidR="00E4001B">
        <w:rPr>
          <w:szCs w:val="24"/>
        </w:rPr>
        <w:t>ies, contrary to expectations</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r w:rsidR="00FF4743">
        <w:rPr>
          <w:szCs w:val="24"/>
        </w:rPr>
        <w:t>emotionally</w:t>
      </w:r>
      <w:r w:rsidR="00CC03D6">
        <w:rPr>
          <w:szCs w:val="24"/>
        </w:rPr>
        <w:t>-</w:t>
      </w:r>
      <w:r w:rsidR="00FF4743">
        <w:rPr>
          <w:szCs w:val="24"/>
        </w:rPr>
        <w:t xml:space="preserve">regulated </w:t>
      </w:r>
      <w:r w:rsidRPr="008C7178">
        <w:rPr>
          <w:szCs w:val="24"/>
        </w:rPr>
        <w:t xml:space="preserve">experiences </w:t>
      </w:r>
      <w:r w:rsidR="00D4172B">
        <w:rPr>
          <w:szCs w:val="24"/>
        </w:rPr>
        <w:t>from</w:t>
      </w:r>
      <w:r w:rsidR="00532284">
        <w:rPr>
          <w:szCs w:val="24"/>
        </w:rPr>
        <w:t xml:space="preserve"> </w:t>
      </w:r>
      <w:r w:rsidR="001143F1">
        <w:rPr>
          <w:szCs w:val="24"/>
        </w:rPr>
        <w:t>the</w:t>
      </w:r>
      <w:r w:rsidR="001C653B">
        <w:rPr>
          <w:szCs w:val="24"/>
        </w:rPr>
        <w:t xml:space="preserve"> preliminary</w:t>
      </w:r>
      <w:r w:rsidR="00532284">
        <w:rPr>
          <w:szCs w:val="24"/>
        </w:rPr>
        <w:t xml:space="preserve"> haunted house</w:t>
      </w:r>
      <w:r w:rsidR="001C653B">
        <w:rPr>
          <w:szCs w:val="24"/>
        </w:rPr>
        <w:t xml:space="preserve"> study</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w:t>
      </w:r>
      <w:r w:rsidR="00907C52">
        <w:rPr>
          <w:szCs w:val="24"/>
        </w:rPr>
        <w:t xml:space="preserve"> </w:t>
      </w:r>
      <w:r w:rsidR="00FF4743">
        <w:rPr>
          <w:szCs w:val="24"/>
        </w:rPr>
        <w:t xml:space="preserve">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907C52">
        <w:rPr>
          <w:szCs w:val="24"/>
        </w:rPr>
        <w:t>strategy usage</w:t>
      </w:r>
      <w:r w:rsidR="00B40846">
        <w:rPr>
          <w:szCs w:val="24"/>
        </w:rPr>
        <w:t xml:space="preserve">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w:t>
      </w:r>
      <w:r w:rsidR="00CD748D">
        <w:rPr>
          <w:szCs w:val="24"/>
        </w:rPr>
        <w:t>strategy use</w:t>
      </w:r>
      <w:r w:rsidR="00FF4743">
        <w:rPr>
          <w:szCs w:val="24"/>
        </w:rPr>
        <w:t xml:space="preserv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r w:rsidR="00D4172B">
        <w:rPr>
          <w:szCs w:val="24"/>
        </w:rPr>
        <w:t xml:space="preserve">how effectively </w:t>
      </w:r>
      <w:r w:rsidR="00654CBF">
        <w:rPr>
          <w:szCs w:val="24"/>
        </w:rPr>
        <w:t>distraction reduce</w:t>
      </w:r>
      <w:r w:rsidR="009C5168">
        <w:rPr>
          <w:szCs w:val="24"/>
        </w:rPr>
        <w:t>d</w:t>
      </w:r>
      <w:r w:rsidR="00654CBF">
        <w:rPr>
          <w:szCs w:val="24"/>
        </w:rPr>
        <w:t xml:space="preserve"> negative affective intensity </w:t>
      </w:r>
      <w:r w:rsidR="00D4172B">
        <w:rPr>
          <w:szCs w:val="24"/>
        </w:rPr>
        <w:t xml:space="preserve">relative to what </w:t>
      </w:r>
      <w:r w:rsidR="00CD748D">
        <w:rPr>
          <w:szCs w:val="24"/>
        </w:rPr>
        <w:t>strategy us</w:t>
      </w:r>
      <w:r w:rsidR="00654CBF">
        <w:rPr>
          <w:szCs w:val="24"/>
        </w:rPr>
        <w:t>ers reported.</w:t>
      </w:r>
      <w:r w:rsidR="00FF4743">
        <w:rPr>
          <w:szCs w:val="24"/>
        </w:rPr>
        <w:t xml:space="preserve"> </w:t>
      </w:r>
      <w:r w:rsidR="00C52CA8">
        <w:rPr>
          <w:szCs w:val="24"/>
        </w:rPr>
        <w:t>Th</w:t>
      </w:r>
      <w:r w:rsidR="00987A8A">
        <w:rPr>
          <w:szCs w:val="24"/>
        </w:rPr>
        <w:t xml:space="preserve">ese </w:t>
      </w:r>
      <w:r w:rsidR="005E1801">
        <w:rPr>
          <w:szCs w:val="24"/>
        </w:rPr>
        <w:t xml:space="preserve">results </w:t>
      </w:r>
      <w:r w:rsidR="00B40846">
        <w:rPr>
          <w:szCs w:val="24"/>
        </w:rPr>
        <w:t>may highlight a disconnect between strateg</w:t>
      </w:r>
      <w:r w:rsidR="00965A73">
        <w:rPr>
          <w:szCs w:val="24"/>
        </w:rPr>
        <w:t>y fittedness wh</w:t>
      </w:r>
      <w:r w:rsidR="00C82FC7">
        <w:rPr>
          <w:szCs w:val="24"/>
        </w:rPr>
        <w:t xml:space="preserve">en </w:t>
      </w:r>
      <w:r w:rsidR="009C5168">
        <w:rPr>
          <w:szCs w:val="24"/>
        </w:rPr>
        <w:t>self-regulation</w:t>
      </w:r>
      <w:r w:rsidR="00C82FC7">
        <w:rPr>
          <w:szCs w:val="24"/>
        </w:rPr>
        <w:t xml:space="preserve"> occurs </w:t>
      </w:r>
      <w:r w:rsidR="00965A73">
        <w:rPr>
          <w:szCs w:val="24"/>
        </w:rPr>
        <w:t xml:space="preserve"> in </w:t>
      </w:r>
      <w:r w:rsidR="00C82FC7">
        <w:rPr>
          <w:szCs w:val="24"/>
        </w:rPr>
        <w:t>uncontrolled, highly-intense, or</w:t>
      </w:r>
      <w:r w:rsidR="00965A73">
        <w:rPr>
          <w:szCs w:val="24"/>
        </w:rPr>
        <w:t xml:space="preserve"> complex </w:t>
      </w:r>
      <w:r w:rsidR="00C82FC7">
        <w:rPr>
          <w:szCs w:val="24"/>
        </w:rPr>
        <w:t>circumstances</w:t>
      </w:r>
      <w:r w:rsidR="00C52CA8">
        <w:rPr>
          <w:szCs w:val="24"/>
        </w:rPr>
        <w:t>.</w:t>
      </w:r>
      <w:bookmarkEnd w:id="7"/>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375DD2B1"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w:t>
      </w:r>
      <w:r w:rsidR="00362AC5">
        <w:rPr>
          <w:szCs w:val="24"/>
        </w:rPr>
        <w:t xml:space="preserve"> to be less effective than reappraisal at high</w:t>
      </w:r>
      <w:r w:rsidR="00F04217">
        <w:rPr>
          <w:szCs w:val="24"/>
        </w:rPr>
        <w:t xml:space="preserve"> </w:t>
      </w:r>
      <w:r w:rsidR="00362AC5">
        <w:rPr>
          <w:szCs w:val="24"/>
        </w:rPr>
        <w:t xml:space="preserve">negative </w:t>
      </w:r>
      <w:r w:rsidR="00F04217">
        <w:rPr>
          <w:szCs w:val="24"/>
        </w:rPr>
        <w:t xml:space="preserve">emotional intensity </w:t>
      </w:r>
      <w:r w:rsidR="00362AC5">
        <w:rPr>
          <w:szCs w:val="24"/>
        </w:rPr>
        <w:t xml:space="preserve">in </w:t>
      </w:r>
      <w:r w:rsidR="00F04217">
        <w:rPr>
          <w:szCs w:val="24"/>
        </w:rPr>
        <w:t xml:space="preserve">these difficult-to-regulate environments, which contrasts findings from relatively </w:t>
      </w:r>
      <w:r w:rsidR="0091050D">
        <w:rPr>
          <w:szCs w:val="24"/>
        </w:rPr>
        <w:t>more controlled</w:t>
      </w:r>
      <w:r w:rsidR="00F04217">
        <w:rPr>
          <w:szCs w:val="24"/>
        </w:rPr>
        <w:t xml:space="preserve"> </w:t>
      </w:r>
      <w:r w:rsidR="0091050D">
        <w:rPr>
          <w:szCs w:val="24"/>
        </w:rPr>
        <w:t>studies</w:t>
      </w:r>
      <w:r w:rsidR="00F04217">
        <w:rPr>
          <w:szCs w:val="24"/>
        </w:rPr>
        <w:t xml:space="preserve">. </w:t>
      </w:r>
    </w:p>
    <w:p w14:paraId="61CBE99D" w14:textId="77777777" w:rsidR="00887C44" w:rsidRDefault="00887C44" w:rsidP="00E44513">
      <w:pPr>
        <w:spacing w:after="0" w:line="480" w:lineRule="auto"/>
        <w:ind w:left="0" w:firstLine="0"/>
        <w:rPr>
          <w:szCs w:val="24"/>
        </w:rPr>
      </w:pPr>
    </w:p>
    <w:p w14:paraId="0BD8E11B" w14:textId="1B91187B"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 xml:space="preserve">We aimed to generalize our findings to the downregulation of negative emotions by non-clinical US populations in </w:t>
      </w:r>
      <w:r w:rsidR="0091050D">
        <w:rPr>
          <w:szCs w:val="24"/>
        </w:rPr>
        <w:t xml:space="preserve">high-intensity, </w:t>
      </w:r>
      <w:r w:rsidR="00495A2C">
        <w:rPr>
          <w:szCs w:val="24"/>
        </w:rPr>
        <w:t>dynamic,</w:t>
      </w:r>
      <w:r w:rsidR="0091050D">
        <w:rPr>
          <w:szCs w:val="24"/>
        </w:rPr>
        <w:t xml:space="preserve"> and/or</w:t>
      </w:r>
      <w:r w:rsidR="00495A2C">
        <w:rPr>
          <w:szCs w:val="24"/>
        </w:rPr>
        <w:t xml:space="preserve">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8"/>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1E19CA">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9" w:name="_Hlk119972138"/>
      <w:r w:rsidRPr="008C7178">
        <w:rPr>
          <w:b/>
          <w:szCs w:val="24"/>
        </w:rPr>
        <w:lastRenderedPageBreak/>
        <w:t>INTRODUCTION</w:t>
      </w:r>
    </w:p>
    <w:p w14:paraId="7666883A" w14:textId="3CBF8B81"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10"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10"/>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08712C">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3729,"uris":["http://zotero.org/users/6239255/items/GQWZ8MKU"],"itemData":{"id":3729,"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922,"uris":["http://zotero.org/users/6239255/items/KHGYQVNC"],"itemData":{"id":1922,"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3742,"uris":["http://zotero.org/users/6239255/items/9QK92ZV8"],"itemData":{"id":3742,"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3741,"uris":["http://zotero.org/users/6239255/items/95XTMDFD"],"itemData":{"id":374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000E4249" w:rsidRPr="000E4249">
        <w:t>(Aldao, 2013; Dixon-Gordon et al., 2015; English et al., 2017; Rottweiler et al., 2018; Tang &amp; Huang, 2019)</w:t>
      </w:r>
      <w:r>
        <w:rPr>
          <w:szCs w:val="24"/>
        </w:rPr>
        <w:fldChar w:fldCharType="end"/>
      </w:r>
      <w:r w:rsidRPr="004E6FCA">
        <w:rPr>
          <w:szCs w:val="24"/>
        </w:rPr>
        <w:t>.</w:t>
      </w:r>
    </w:p>
    <w:p w14:paraId="66599398" w14:textId="4CA893E9"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r w:rsidR="00E968A5">
        <w:rPr>
          <w:szCs w:val="24"/>
        </w:rPr>
        <w:t xml:space="preserve">Process </w:t>
      </w:r>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08712C">
        <w:rPr>
          <w:szCs w:val="24"/>
        </w:rPr>
        <w:instrText xml:space="preserve"> ADDIN ZOTERO_ITEM CSL_CITATION {"citationID":"ZUJ0dA9I","properties":{"formattedCitation":"(Gross, 1998)","plainCitation":"(Gross, 1998)","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0E4249" w:rsidRPr="000E4249">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08712C">
        <w:rPr>
          <w:szCs w:val="24"/>
        </w:rPr>
        <w:instrText xml:space="preserve"> ADDIN ZOTERO_ITEM CSL_CITATION {"citationID":"Wlbib8OQ","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0E4249" w:rsidRPr="000E4249">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08712C">
        <w:rPr>
          <w:szCs w:val="24"/>
        </w:rPr>
        <w:instrText xml:space="preserve"> ADDIN ZOTERO_ITEM CSL_CITATION {"citationID":"Y2OSeMn3","properties":{"formattedCitation":"(Opitz et al., 2015; Sheppes et al., 2011)","plainCitation":"(Opitz et al., 2015; Sheppes et al., 2011)","noteIndex":0},"citationItems":[{"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0E4249" w:rsidRPr="000E4249">
        <w:t>(Opitz et al., 2015; Sheppes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08712C">
        <w:rPr>
          <w:szCs w:val="24"/>
        </w:rPr>
        <w:instrText xml:space="preserve"> ADDIN ZOTERO_ITEM CSL_CITATION {"citationID":"gE1uPFtu","properties":{"formattedCitation":"(Sheppes &amp; Gross, 2011)","plainCitation":"(Sheppes &amp; Gross, 2011)","noteIndex":0},"citationItems":[{"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0E4249" w:rsidRPr="000E4249">
        <w:t>(Sheppes &amp; Gross, 2011)</w:t>
      </w:r>
      <w:r w:rsidR="00C178FD">
        <w:rPr>
          <w:szCs w:val="24"/>
        </w:rPr>
        <w:fldChar w:fldCharType="end"/>
      </w:r>
      <w:r w:rsidR="004E6FCA" w:rsidRPr="004E6FCA">
        <w:rPr>
          <w:szCs w:val="24"/>
        </w:rPr>
        <w:t>.</w:t>
      </w:r>
      <w:r w:rsidR="00E20BFE">
        <w:rPr>
          <w:szCs w:val="24"/>
        </w:rPr>
        <w:t xml:space="preserve"> </w:t>
      </w:r>
    </w:p>
    <w:p w14:paraId="2A98EF56" w14:textId="2E05C1DC"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w:t>
      </w:r>
      <w:r w:rsidR="004E6FCA" w:rsidRPr="004E6FCA">
        <w:rPr>
          <w:szCs w:val="24"/>
        </w:rPr>
        <w:lastRenderedPageBreak/>
        <w:t>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08712C">
        <w:rPr>
          <w:szCs w:val="24"/>
        </w:rPr>
        <w:instrText xml:space="preserve"> ADDIN ZOTERO_ITEM CSL_CITATION {"citationID":"dETfvAKC","properties":{"formattedCitation":"(Opitz et al., 2012)","plainCitation":"(Opitz et al., 2012)","noteIndex":0},"citationItems":[{"id":626,"uris":["http://zotero.org/users/6239255/items/RRLZT8N3"],"itemData":{"id":626,"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0E4249" w:rsidRPr="000E4249">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someone were</w:t>
      </w:r>
      <w:r w:rsidR="00E20BFE">
        <w:rPr>
          <w:szCs w:val="24"/>
        </w:rPr>
        <w:t xml:space="preserve"> watching </w:t>
      </w:r>
      <w:r w:rsidR="00BA74C5">
        <w:rPr>
          <w:szCs w:val="24"/>
        </w:rPr>
        <w:t xml:space="preserve">a </w:t>
      </w:r>
      <w:r w:rsidR="00E20BFE">
        <w:rPr>
          <w:szCs w:val="24"/>
        </w:rPr>
        <w:t>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08712C">
        <w:rPr>
          <w:szCs w:val="24"/>
        </w:rPr>
        <w:instrText xml:space="preserve"> ADDIN ZOTERO_ITEM CSL_CITATION {"citationID":"PGu2L080","properties":{"formattedCitation":"(Ford &amp; Troy, 2019)","plainCitation":"(Ford &amp; Troy, 2019)","noteIndex":0},"citationItems":[{"id":17325,"uris":["http://zotero.org/users/6239255/items/TRXB6KAS"],"itemData":{"id":17325,"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0E4249" w:rsidRPr="000E4249">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3E4E2A44" w:rsidR="004E6FCA" w:rsidRDefault="004E6FCA" w:rsidP="00A10284">
      <w:pPr>
        <w:spacing w:after="0" w:line="480" w:lineRule="auto"/>
        <w:ind w:left="0" w:firstLine="720"/>
        <w:rPr>
          <w:szCs w:val="24"/>
        </w:rPr>
      </w:pPr>
      <w:bookmarkStart w:id="11" w:name="_Hlk160622183"/>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w:t>
      </w:r>
      <w:r w:rsidR="00CD399D">
        <w:rPr>
          <w:szCs w:val="24"/>
        </w:rPr>
        <w:fldChar w:fldCharType="begin"/>
      </w:r>
      <w:r w:rsidR="0008712C">
        <w:rPr>
          <w:szCs w:val="24"/>
        </w:rPr>
        <w:instrText xml:space="preserve"> ADDIN ZOTERO_ITEM CSL_CITATION {"citationID":"VbcC0JTQ","properties":{"formattedCitation":"(Hay et al., 2015; Orejuela-D\\uc0\\u225{}vila et al., 2019; Sheppes et al., 2011; Young &amp; Suri, 2020)","plainCitation":"(Hay et al., 2015; Orejuela-Dávila et al., 2019; Sheppes et al., 2011; Young &amp; Suri, 2020)","noteIndex":0},"citationItems":[{"id":881,"uris":["http://zotero.org/users/6239255/items/SLKVPTFH"],"itemData":{"id":881,"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821,"uris":["http://zotero.org/users/6239255/items/62J7VKN8"],"itemData":{"id":821,"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D399D">
        <w:rPr>
          <w:szCs w:val="24"/>
        </w:rPr>
        <w:fldChar w:fldCharType="separate"/>
      </w:r>
      <w:r w:rsidR="000E4249" w:rsidRPr="000E4249">
        <w:t>(Hay et al., 2015; Orejuela-Dávila et al., 2019; Sheppes et al., 2011; Young &amp; Suri, 2020)</w:t>
      </w:r>
      <w:r w:rsidR="00CD399D">
        <w:rPr>
          <w:szCs w:val="24"/>
        </w:rPr>
        <w:fldChar w:fldCharType="end"/>
      </w:r>
      <w:r w:rsidR="00CD399D">
        <w:rPr>
          <w:szCs w:val="24"/>
        </w:rPr>
        <w:t xml:space="preserve"> </w:t>
      </w:r>
      <w:r w:rsidRPr="004E6FCA">
        <w:rPr>
          <w:szCs w:val="24"/>
        </w:rPr>
        <w:t xml:space="preserve">and is more effective </w:t>
      </w:r>
      <w:r w:rsidR="00C178FD">
        <w:rPr>
          <w:szCs w:val="24"/>
        </w:rPr>
        <w:fldChar w:fldCharType="begin"/>
      </w:r>
      <w:r w:rsidR="0008712C">
        <w:rPr>
          <w:szCs w:val="24"/>
        </w:rPr>
        <w:instrText xml:space="preserve"> ADDIN ZOTERO_ITEM CSL_CITATION {"citationID":"7Q7suW23","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label":"page"}],"schema":"https://github.com/citation-style-language/schema/raw/master/csl-citation.json"} </w:instrText>
      </w:r>
      <w:r w:rsidR="00C178FD">
        <w:rPr>
          <w:szCs w:val="24"/>
        </w:rPr>
        <w:fldChar w:fldCharType="separate"/>
      </w:r>
      <w:r w:rsidR="000E4249" w:rsidRPr="000E4249">
        <w:t>(Shafir et al., 2016)</w:t>
      </w:r>
      <w:r w:rsidR="00C178FD">
        <w:rPr>
          <w:szCs w:val="24"/>
        </w:rPr>
        <w:fldChar w:fldCharType="end"/>
      </w:r>
      <w:r w:rsidR="003F66A7">
        <w:rPr>
          <w:szCs w:val="24"/>
        </w:rPr>
        <w:t xml:space="preserve"> </w:t>
      </w:r>
      <w:r w:rsidR="003F66A7" w:rsidRPr="004E6FCA">
        <w:rPr>
          <w:szCs w:val="24"/>
        </w:rPr>
        <w:t>than reappraisal in response to high intensity stimuli</w:t>
      </w:r>
      <w:r w:rsidR="007B47B5">
        <w:rPr>
          <w:szCs w:val="24"/>
        </w:rPr>
        <w:t xml:space="preserve">, at least in part because </w:t>
      </w:r>
      <w:r w:rsidR="003F66A7">
        <w:rPr>
          <w:szCs w:val="24"/>
        </w:rPr>
        <w:t>it can be deployed</w:t>
      </w:r>
      <w:r w:rsidR="003F66A7" w:rsidRPr="003F66A7">
        <w:rPr>
          <w:szCs w:val="24"/>
        </w:rPr>
        <w:t xml:space="preserve"> </w:t>
      </w:r>
      <w:r w:rsidR="003F66A7">
        <w:rPr>
          <w:szCs w:val="24"/>
        </w:rPr>
        <w:t xml:space="preserve">before relevant </w:t>
      </w:r>
      <w:r w:rsidR="003F66A7" w:rsidRPr="003F66A7">
        <w:rPr>
          <w:szCs w:val="24"/>
        </w:rPr>
        <w:t xml:space="preserve">emotional information </w:t>
      </w:r>
      <w:r w:rsidR="003F66A7">
        <w:rPr>
          <w:szCs w:val="24"/>
        </w:rPr>
        <w:t>has been</w:t>
      </w:r>
      <w:r w:rsidR="003F66A7" w:rsidRPr="003F66A7">
        <w:rPr>
          <w:szCs w:val="24"/>
        </w:rPr>
        <w:t xml:space="preserve"> represented in working memory</w:t>
      </w:r>
      <w:r w:rsidR="003F66A7">
        <w:rPr>
          <w:szCs w:val="24"/>
        </w:rPr>
        <w:t xml:space="preserve"> </w:t>
      </w:r>
      <w:r w:rsidR="003F66A7">
        <w:rPr>
          <w:szCs w:val="24"/>
        </w:rPr>
        <w:fldChar w:fldCharType="begin"/>
      </w:r>
      <w:r w:rsidR="0008712C">
        <w:rPr>
          <w:szCs w:val="24"/>
        </w:rPr>
        <w:instrText xml:space="preserve"> ADDIN ZOTERO_ITEM CSL_CITATION {"citationID":"0A5MXNlU","properties":{"formattedCitation":"(Sheppes et al., 2014; Sheppes &amp; Gross, 2011)","plainCitation":"(Sheppes et al., 2014; Sheppes &amp; Gross, 2011)","noteIndex":0},"citationItems":[{"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3F66A7">
        <w:rPr>
          <w:szCs w:val="24"/>
        </w:rPr>
        <w:fldChar w:fldCharType="separate"/>
      </w:r>
      <w:r w:rsidR="000E4249" w:rsidRPr="000E4249">
        <w:t>(Sheppes et al., 2014; Sheppes &amp; Gross, 2011)</w:t>
      </w:r>
      <w:r w:rsidR="003F66A7">
        <w:rPr>
          <w:szCs w:val="24"/>
        </w:rPr>
        <w:fldChar w:fldCharType="end"/>
      </w:r>
      <w:r w:rsidR="003F66A7">
        <w:rPr>
          <w:szCs w:val="24"/>
        </w:rPr>
        <w:t xml:space="preserve"> and requires fewer cognitive resources </w:t>
      </w:r>
      <w:r w:rsidR="003F66A7">
        <w:rPr>
          <w:szCs w:val="24"/>
        </w:rPr>
        <w:fldChar w:fldCharType="begin"/>
      </w:r>
      <w:r w:rsidR="0008712C">
        <w:rPr>
          <w:szCs w:val="24"/>
        </w:rPr>
        <w:instrText xml:space="preserve"> ADDIN ZOTERO_ITEM CSL_CITATION {"citationID":"xAFmZn8V","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3F66A7">
        <w:rPr>
          <w:szCs w:val="24"/>
        </w:rPr>
        <w:fldChar w:fldCharType="separate"/>
      </w:r>
      <w:r w:rsidR="000E4249" w:rsidRPr="000E4249">
        <w:t>(Dorman Ilan et al., 2019)</w:t>
      </w:r>
      <w:r w:rsidR="003F66A7">
        <w:rPr>
          <w:szCs w:val="24"/>
        </w:rPr>
        <w:fldChar w:fldCharType="end"/>
      </w:r>
      <w:r w:rsidR="007B47B5">
        <w:rPr>
          <w:szCs w:val="24"/>
        </w:rPr>
        <w:t xml:space="preserve">. </w:t>
      </w:r>
      <w:bookmarkEnd w:id="11"/>
      <w:r w:rsidRPr="004E6FCA">
        <w:rPr>
          <w:szCs w:val="24"/>
        </w:rPr>
        <w:t xml:space="preserve">This effect has been thoroughly replicated in lab studies and ecological momentary assessment (EMA) studies </w:t>
      </w:r>
      <w:r w:rsidR="00C178FD">
        <w:rPr>
          <w:szCs w:val="24"/>
        </w:rPr>
        <w:fldChar w:fldCharType="begin"/>
      </w:r>
      <w:r w:rsidR="0008712C">
        <w:rPr>
          <w:szCs w:val="24"/>
        </w:rPr>
        <w:instrText xml:space="preserve"> ADDIN ZOTERO_ITEM CSL_CITATION {"citationID":"RN2tLlQ1","properties":{"formattedCitation":"(Colombo et al., 2020; Heiy &amp; Cheavens, 2014)","plainCitation":"(Colombo et al., 2020; Heiy &amp; Cheavens, 2014)","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0E4249" w:rsidRPr="000E4249">
        <w:t>(Colombo et al., 2020; Heiy &amp; Cheavens, 2014)</w:t>
      </w:r>
      <w:r w:rsidR="00C178FD">
        <w:rPr>
          <w:szCs w:val="24"/>
        </w:rPr>
        <w:fldChar w:fldCharType="end"/>
      </w:r>
      <w:r w:rsidR="00952E8D">
        <w:rPr>
          <w:szCs w:val="24"/>
        </w:rPr>
        <w:t>. However, this association</w:t>
      </w:r>
      <w:r w:rsidRPr="004E6FCA">
        <w:rPr>
          <w:szCs w:val="24"/>
        </w:rPr>
        <w:t xml:space="preserve"> may not readily translate to more complex</w:t>
      </w:r>
      <w:r w:rsidR="0091050D">
        <w:rPr>
          <w:szCs w:val="24"/>
        </w:rPr>
        <w:t>,</w:t>
      </w:r>
      <w:r w:rsidRPr="004E6FCA">
        <w:rPr>
          <w:szCs w:val="24"/>
        </w:rPr>
        <w:t xml:space="preserve"> demanding</w:t>
      </w:r>
      <w:r w:rsidR="0091050D">
        <w:rPr>
          <w:szCs w:val="24"/>
        </w:rPr>
        <w:t>, and less controlled</w:t>
      </w:r>
      <w:r w:rsidRPr="004E6FCA">
        <w:rPr>
          <w:szCs w:val="24"/>
        </w:rPr>
        <w:t xml:space="preserve"> environments </w:t>
      </w:r>
      <w:r w:rsidR="00C178FD">
        <w:rPr>
          <w:szCs w:val="24"/>
        </w:rPr>
        <w:fldChar w:fldCharType="begin"/>
      </w:r>
      <w:r w:rsidR="0008712C">
        <w:rPr>
          <w:szCs w:val="24"/>
        </w:rPr>
        <w:instrText xml:space="preserve"> ADDIN ZOTERO_ITEM CSL_CITATION {"citationID":"w2QJnDzm","properties":{"formattedCitation":"(Sheppes, 2020)","plainCitation":"(Sheppes, 2020)","noteIndex":0},"citationItems":[{"id":812,"uris":["http://zotero.org/users/6239255/items/2EI32EWJ"],"itemData":{"id":812,"type":"chapter","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container-title":"Advances in Experimental Social Psychology","ISBN":"978-0-12-820372-9","note":"https://doi.org/10.1016/bs.aesp.2019.09.003","page":"185-236","publisher":"Academic Press","title":"Transcending the “good &amp; bad” and “here &amp; now” in emotion regulation: Costs and benefits of strategies across regulatory stages","volume":"61","author":[{"family":"Sheppes","given":"Gal"}],"editor":[{"family":"Gawronski","given":"Bertram"}],"issued":{"date-parts":[["2020",1,1]]}}}],"schema":"https://github.com/citation-style-language/schema/raw/master/csl-citation.json"} </w:instrText>
      </w:r>
      <w:r w:rsidR="00C178FD">
        <w:rPr>
          <w:szCs w:val="24"/>
        </w:rPr>
        <w:fldChar w:fldCharType="separate"/>
      </w:r>
      <w:r w:rsidR="000E4249" w:rsidRPr="000E4249">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91050D">
        <w:rPr>
          <w:szCs w:val="24"/>
        </w:rPr>
        <w:t xml:space="preserve">that </w:t>
      </w:r>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2FC256DC"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differ from the everyday experience of ER in a few key ways</w:t>
      </w:r>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08712C">
        <w:rPr>
          <w:szCs w:val="24"/>
        </w:rPr>
        <w:instrText xml:space="preserve"> ADDIN ZOTERO_ITEM CSL_CITATION {"citationID":"QMpl7LYF","properties":{"formattedCitation":"(Sheppes et al., 2011, 2014)","plainCitation":"(Sheppes et al., 2011, 2014)","dontUpdate":true,"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08712C">
        <w:rPr>
          <w:szCs w:val="24"/>
        </w:rPr>
        <w:instrText xml:space="preserve"> ADDIN ZOTERO_ITEM CSL_CITATION {"citationID":"Ge8ELAFq","properties":{"formattedCitation":"(Carver &amp; Scheier, 1981)","plainCitation":"(Carver &amp; Scheier, 1981)","noteIndex":0},"citationItems":[{"id":9351,"uris":["http://zotero.org/users/6239255/items/QS59YXFJ"],"itemData":{"id":9351,"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0E4249" w:rsidRPr="000E4249">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lastRenderedPageBreak/>
        <w:t>show previews of emotional stimuli</w:t>
      </w:r>
      <w:r w:rsidR="00D12D06">
        <w:rPr>
          <w:szCs w:val="24"/>
        </w:rPr>
        <w:t xml:space="preserve"> to allow participants to prepare their regulatory responses, but </w:t>
      </w:r>
      <w:r w:rsidR="00654CBF">
        <w:rPr>
          <w:szCs w:val="24"/>
        </w:rPr>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6444B563" w14:textId="0ABB85C9" w:rsidR="009D7878" w:rsidRDefault="0052343D" w:rsidP="00C6526E">
      <w:pPr>
        <w:spacing w:after="0" w:line="480" w:lineRule="auto"/>
        <w:ind w:left="0" w:firstLine="720"/>
        <w:rPr>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w:t>
      </w:r>
      <w:r w:rsidR="00CA7686">
        <w:rPr>
          <w:szCs w:val="24"/>
        </w:rPr>
        <w:t xml:space="preserve">the </w:t>
      </w:r>
      <w:r w:rsidR="006D4590">
        <w:rPr>
          <w:szCs w:val="24"/>
        </w:rPr>
        <w:t xml:space="preserve">IAPS picture set) </w:t>
      </w:r>
      <w:r w:rsidR="006D4590">
        <w:rPr>
          <w:szCs w:val="24"/>
        </w:rPr>
        <w:fldChar w:fldCharType="begin"/>
      </w:r>
      <w:r w:rsidR="0008712C">
        <w:rPr>
          <w:szCs w:val="24"/>
        </w:rPr>
        <w:instrText xml:space="preserve"> ADDIN ZOTERO_ITEM CSL_CITATION {"citationID":"y18axFSl","properties":{"formattedCitation":"(Bradley &amp; Lang, 2007)","plainCitation":"(Bradley &amp; Lang, 2007)","noteIndex":0},"citationItems":[{"id":9385,"uris":["http://zotero.org/users/6239255/items/I48896PB"],"itemData":{"id":9385,"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0E4249" w:rsidRPr="000E4249">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 xml:space="preserve">e.g., </w:t>
      </w:r>
      <w:r w:rsidR="00CA7686">
        <w:rPr>
          <w:szCs w:val="24"/>
        </w:rPr>
        <w:t>v</w:t>
      </w:r>
      <w:r w:rsidR="006D4590">
        <w:rPr>
          <w:szCs w:val="24"/>
        </w:rPr>
        <w:t>alence</w:t>
      </w:r>
      <w:r w:rsidR="00B142E7">
        <w:rPr>
          <w:szCs w:val="24"/>
        </w:rPr>
        <w:t xml:space="preserve">) </w:t>
      </w:r>
      <w:r w:rsidR="006D4590">
        <w:rPr>
          <w:szCs w:val="24"/>
        </w:rPr>
        <w:fldChar w:fldCharType="begin"/>
      </w:r>
      <w:r w:rsidR="0008712C">
        <w:rPr>
          <w:szCs w:val="24"/>
        </w:rPr>
        <w:instrText xml:space="preserve"> ADDIN ZOTERO_ITEM CSL_CITATION {"citationID":"GFfMoW55","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0E4249" w:rsidRPr="000E4249">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w:t>
      </w:r>
      <w:r w:rsidR="00CA7686">
        <w:rPr>
          <w:szCs w:val="24"/>
        </w:rPr>
        <w:t>e.g.</w:t>
      </w:r>
      <w:r w:rsidR="006D4590" w:rsidRPr="006D4590">
        <w:rPr>
          <w:szCs w:val="24"/>
        </w:rPr>
        <w:t xml:space="preserve">, </w:t>
      </w:r>
      <w:r w:rsidR="00CA7686">
        <w:rPr>
          <w:szCs w:val="24"/>
        </w:rPr>
        <w:t xml:space="preserve">the </w:t>
      </w:r>
      <w:r w:rsidR="006D4590" w:rsidRPr="006D4590">
        <w:rPr>
          <w:szCs w:val="24"/>
        </w:rPr>
        <w:t>Positive and Negative Affect Schedule</w:t>
      </w:r>
      <w:r w:rsidR="00B142E7">
        <w:rPr>
          <w:szCs w:val="24"/>
        </w:rPr>
        <w:t>)</w:t>
      </w:r>
      <w:r w:rsidR="008B7F27">
        <w:rPr>
          <w:szCs w:val="24"/>
        </w:rPr>
        <w:t xml:space="preserve"> </w:t>
      </w:r>
      <w:r w:rsidR="006D4590">
        <w:rPr>
          <w:szCs w:val="24"/>
        </w:rPr>
        <w:fldChar w:fldCharType="begin"/>
      </w:r>
      <w:r w:rsidR="0008712C">
        <w:rPr>
          <w:szCs w:val="24"/>
        </w:rPr>
        <w:instrText xml:space="preserve"> ADDIN ZOTERO_ITEM CSL_CITATION {"citationID":"UNFzQnSt","properties":{"formattedCitation":"(Watson et al., 1988; Weiss et al., 2021)","plainCitation":"(Watson et al., 1988; Weiss et al., 2021)","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694,"uris":["http://zotero.org/users/6239255/items/TLKJQVQT"],"itemData":{"id":694,"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0E4249" w:rsidRPr="000E4249">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but</w:t>
      </w:r>
      <w:r w:rsidR="00E968A5">
        <w:rPr>
          <w:szCs w:val="24"/>
        </w:rPr>
        <w:t xml:space="preserve"> make assumptions about the emotional states of subjects that</w:t>
      </w:r>
      <w:r w:rsidR="006D4590">
        <w:rPr>
          <w:szCs w:val="24"/>
        </w:rPr>
        <w:t xml:space="preserve"> </w:t>
      </w:r>
      <w:r w:rsidR="006D4590" w:rsidRPr="006D4590">
        <w:rPr>
          <w:szCs w:val="24"/>
        </w:rPr>
        <w:t>might not accurately reflect the</w:t>
      </w:r>
      <w:r w:rsidR="00E968A5">
        <w:rPr>
          <w:szCs w:val="24"/>
        </w:rPr>
        <w:t xml:space="preserve"> complexity</w:t>
      </w:r>
      <w:r w:rsidR="006D4590">
        <w:rPr>
          <w:szCs w:val="24"/>
        </w:rPr>
        <w:t xml:space="preserve"> of</w:t>
      </w:r>
      <w:r w:rsidR="006D4590" w:rsidRPr="006D4590">
        <w:rPr>
          <w:szCs w:val="24"/>
        </w:rPr>
        <w:t xml:space="preserve"> emotional experience.</w:t>
      </w:r>
      <w:r w:rsidR="00EC4A40">
        <w:rPr>
          <w:szCs w:val="24"/>
        </w:rPr>
        <w:t xml:space="preserve"> As such, ER choice may more accurately reflect ER capacity than actualized ER behaviors </w:t>
      </w:r>
      <w:r w:rsidR="00EC4A40">
        <w:rPr>
          <w:szCs w:val="24"/>
        </w:rPr>
        <w:fldChar w:fldCharType="begin"/>
      </w:r>
      <w:r w:rsidR="0008712C">
        <w:rPr>
          <w:szCs w:val="24"/>
        </w:rPr>
        <w:instrText xml:space="preserve"> ADDIN ZOTERO_ITEM CSL_CITATION {"citationID":"6Gka234V","properties":{"formattedCitation":"(McRae &amp; Gross, 2020)","plainCitation":"(McRae &amp; Gross, 2020)","noteIndex":0},"citationItems":[{"id":1016,"uris":["http://zotero.org/users/6239255/items/TKSD4XCM"],"itemData":{"id":1016,"type":"article-journal","abstract":"Emotion regulation (ER) refers to attempts to influence emotions in ourselves or others. Over the past several decades, ER has become a popular topic across many subdisciplines within psychology. One framework that has helped to organize work on ER is the process model of ER, which distinguishes 5 families of strategies defined by when they impact the emotion generation process. The process model embeds these ER strategies in stages in which a need for regulation is identified, a strategy is selected and implemented, and monitoring occurs to track success. Much of the research to date has focused on a strategy called cognitive reappraisal, which involves changing how one thinks about a situation to influence one’s emotional response. Reappraisal is thought to be generally effective and adaptive, but there are important qualifications. In this article, we use reappraisal as an example to illustrate how we might consider 4 interrelated issues: (a) the consequences of using ER, either when instructed or spontaneous; (b) how ER success and frequency are shaped by individual and environmental determinants; (c) the psychological and neurobiological mechanisms that make ER possible; and (d) interventions that might improve how well and how often people use ER. (PsycINFO Database Record (c) 2020 APA, all rights reserved)","archive":"pdh","archive_location":"2020-03346-001","collection-title":"Fundamental Questions in Emotion Regulation","container-title":"Emotion","DOI":"10.1037/emo0000703","ISSN":"1528-3542","issue":"1","journalAbbreviation":"Emotion","note":"publisher: American Psychological Association","page":"1-9","source":"EBSCOhost","title":"Emotion regulation","volume":"20","author":[{"family":"McRae","given":"Kateri"},{"family":"Gross","given":"James J."}],"issued":{"date-parts":[["2020",2]]}}}],"schema":"https://github.com/citation-style-language/schema/raw/master/csl-citation.json"} </w:instrText>
      </w:r>
      <w:r w:rsidR="00EC4A40">
        <w:rPr>
          <w:szCs w:val="24"/>
        </w:rPr>
        <w:fldChar w:fldCharType="separate"/>
      </w:r>
      <w:r w:rsidR="00EC4A40" w:rsidRPr="00EC4A40">
        <w:t>(McRae &amp; Gross, 2020)</w:t>
      </w:r>
      <w:r w:rsidR="00EC4A40">
        <w:rPr>
          <w:szCs w:val="24"/>
        </w:rPr>
        <w:fldChar w:fldCharType="end"/>
      </w:r>
      <w:r w:rsidR="00EC4A40">
        <w:rPr>
          <w:szCs w:val="24"/>
        </w:rPr>
        <w:t>.</w:t>
      </w:r>
      <w:r w:rsidR="006D4590" w:rsidRPr="006D4590">
        <w:rPr>
          <w:szCs w:val="24"/>
        </w:rPr>
        <w:t xml:space="preserve"> </w:t>
      </w:r>
      <w:r w:rsidR="009D7878">
        <w:rPr>
          <w:szCs w:val="24"/>
        </w:rPr>
        <w:t xml:space="preserve">By relying upon these standardized manipulations, researchers are able to make a stronger casual claim regarding the relationship between emotion intensity and regulation, but </w:t>
      </w:r>
      <w:r w:rsidR="0091050D">
        <w:rPr>
          <w:szCs w:val="24"/>
        </w:rPr>
        <w:t>this relationship appears complicated when the predictor is self-reported or disaggregated</w:t>
      </w:r>
      <w:r w:rsidR="009D7878">
        <w:rPr>
          <w:szCs w:val="24"/>
        </w:rPr>
        <w:t xml:space="preserve"> </w:t>
      </w:r>
      <w:r w:rsidR="009D7878">
        <w:rPr>
          <w:szCs w:val="24"/>
        </w:rPr>
        <w:fldChar w:fldCharType="begin"/>
      </w:r>
      <w:r w:rsidR="0008712C">
        <w:rPr>
          <w:szCs w:val="24"/>
        </w:rPr>
        <w:instrText xml:space="preserve"> ADDIN ZOTERO_ITEM CSL_CITATION {"citationID":"ponLlb59","properties":{"formattedCitation":"(Specker et al., 2024)","plainCitation":"(Specker et al., 2024)","noteIndex":0},"citationItems":[{"id":18085,"uris":["http://zotero.org/users/6239255/items/G3EMGA8U"],"itemData":{"id":18085,"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9D7878">
        <w:rPr>
          <w:szCs w:val="24"/>
        </w:rPr>
        <w:fldChar w:fldCharType="separate"/>
      </w:r>
      <w:r w:rsidR="000E4249" w:rsidRPr="000E4249">
        <w:t>(Specker et al., 2024)</w:t>
      </w:r>
      <w:r w:rsidR="009D7878">
        <w:rPr>
          <w:szCs w:val="24"/>
        </w:rPr>
        <w:fldChar w:fldCharType="end"/>
      </w:r>
      <w:r w:rsidR="009D7878">
        <w:rPr>
          <w:szCs w:val="24"/>
        </w:rPr>
        <w:t>.</w:t>
      </w:r>
    </w:p>
    <w:p w14:paraId="11EC2FCA" w14:textId="74F068E6" w:rsidR="009D7878" w:rsidRDefault="009D7878" w:rsidP="009D7878">
      <w:pPr>
        <w:spacing w:after="0" w:line="480" w:lineRule="auto"/>
        <w:ind w:left="0" w:firstLine="720"/>
        <w:rPr>
          <w:szCs w:val="24"/>
        </w:rPr>
      </w:pPr>
      <w:r>
        <w:rPr>
          <w:szCs w:val="24"/>
        </w:rPr>
        <w:t>EMA</w:t>
      </w:r>
      <w:r w:rsidRPr="004E6FCA">
        <w:rPr>
          <w:szCs w:val="24"/>
        </w:rPr>
        <w:t xml:space="preserve"> studies</w:t>
      </w:r>
      <w:r>
        <w:rPr>
          <w:szCs w:val="24"/>
        </w:rPr>
        <w:t xml:space="preserve"> – another common means of studying ER – do more directly assess the external validity of ER strategy choice relationships by </w:t>
      </w:r>
      <w:r w:rsidRPr="004E6FCA">
        <w:rPr>
          <w:szCs w:val="24"/>
        </w:rPr>
        <w:t>captu</w:t>
      </w:r>
      <w:r>
        <w:rPr>
          <w:szCs w:val="24"/>
        </w:rPr>
        <w:t>ring</w:t>
      </w:r>
      <w:r w:rsidRPr="004E6FCA">
        <w:rPr>
          <w:szCs w:val="24"/>
        </w:rPr>
        <w:t xml:space="preserve"> </w:t>
      </w:r>
      <w:r>
        <w:rPr>
          <w:szCs w:val="24"/>
        </w:rPr>
        <w:t xml:space="preserve">emotionally evocative </w:t>
      </w:r>
      <w:r w:rsidRPr="004E6FCA">
        <w:rPr>
          <w:szCs w:val="24"/>
        </w:rPr>
        <w:t xml:space="preserve">events within the </w:t>
      </w:r>
      <w:r>
        <w:rPr>
          <w:szCs w:val="24"/>
        </w:rPr>
        <w:t>everyday lives</w:t>
      </w:r>
      <w:r w:rsidRPr="004E6FCA">
        <w:rPr>
          <w:szCs w:val="24"/>
        </w:rPr>
        <w:t xml:space="preserve"> of trained research participants (e.g.,</w:t>
      </w:r>
      <w:r>
        <w:rPr>
          <w:szCs w:val="24"/>
        </w:rPr>
        <w:t xml:space="preserve"> </w:t>
      </w:r>
      <w:r>
        <w:rPr>
          <w:szCs w:val="24"/>
        </w:rPr>
        <w:fldChar w:fldCharType="begin"/>
      </w:r>
      <w:r w:rsidR="0008712C">
        <w:rPr>
          <w:szCs w:val="24"/>
        </w:rPr>
        <w:instrText xml:space="preserve"> ADDIN ZOTERO_ITEM CSL_CITATION {"citationID":"sXKq1bQk","properties":{"formattedCitation":"(Haines et al., 2016; Heiy &amp; Cheavens, 2014)","plainCitation":"(Haines et al., 2016; Heiy &amp; Cheavens, 2014)","dontUpdate":true,"noteIndex":0},"citationItems":[{"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Pr>
          <w:szCs w:val="24"/>
        </w:rPr>
        <w:fldChar w:fldCharType="separate"/>
      </w:r>
      <w:r w:rsidRPr="00E63707">
        <w:t>Haines et al., 2016; Heiy &amp; Cheavens, 2014)</w:t>
      </w:r>
      <w:r>
        <w:rPr>
          <w:szCs w:val="24"/>
        </w:rPr>
        <w:fldChar w:fldCharType="end"/>
      </w:r>
      <w:r w:rsidRPr="004E6FCA">
        <w:rPr>
          <w:szCs w:val="24"/>
        </w:rPr>
        <w:t xml:space="preserve">. However, most people are not trained to consider their </w:t>
      </w:r>
      <w:r>
        <w:rPr>
          <w:szCs w:val="24"/>
        </w:rPr>
        <w:t>ER</w:t>
      </w:r>
      <w:r w:rsidRPr="004E6FCA">
        <w:rPr>
          <w:szCs w:val="24"/>
        </w:rPr>
        <w:t xml:space="preserve"> strategies in their daily lives and are not prompted or primed to engage regulatory control before an emotional event occurs </w:t>
      </w:r>
      <w:r>
        <w:rPr>
          <w:szCs w:val="24"/>
        </w:rPr>
        <w:fldChar w:fldCharType="begin"/>
      </w:r>
      <w:r w:rsidR="0008712C">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Pr>
          <w:szCs w:val="24"/>
        </w:rPr>
        <w:fldChar w:fldCharType="separate"/>
      </w:r>
      <w:r w:rsidR="000E4249" w:rsidRPr="000E4249">
        <w:t>(Friedman &amp; Gustavson, 2022)</w:t>
      </w:r>
      <w:r>
        <w:rPr>
          <w:szCs w:val="24"/>
        </w:rPr>
        <w:fldChar w:fldCharType="end"/>
      </w:r>
      <w:r w:rsidRPr="004E6FCA">
        <w:rPr>
          <w:szCs w:val="24"/>
        </w:rPr>
        <w:t>.</w:t>
      </w:r>
      <w:r>
        <w:rPr>
          <w:szCs w:val="24"/>
        </w:rPr>
        <w:t xml:space="preserve"> As such, training participants </w:t>
      </w:r>
      <w:r w:rsidR="0091050D">
        <w:rPr>
          <w:szCs w:val="24"/>
        </w:rPr>
        <w:t xml:space="preserve">in these studies </w:t>
      </w:r>
      <w:r>
        <w:rPr>
          <w:szCs w:val="24"/>
        </w:rPr>
        <w:t>may</w:t>
      </w:r>
      <w:r w:rsidR="0091050D">
        <w:rPr>
          <w:szCs w:val="24"/>
        </w:rPr>
        <w:t xml:space="preserve"> also</w:t>
      </w:r>
      <w:r>
        <w:rPr>
          <w:szCs w:val="24"/>
        </w:rPr>
        <w:t xml:space="preserve"> </w:t>
      </w:r>
      <w:r>
        <w:rPr>
          <w:szCs w:val="24"/>
        </w:rPr>
        <w:lastRenderedPageBreak/>
        <w:t xml:space="preserve">introduce important but often underappreciated deviations in regulatory behaviors from how untrained counterparts might respond in the same situation. </w:t>
      </w:r>
    </w:p>
    <w:p w14:paraId="7AD37E05" w14:textId="5C0466E8" w:rsidR="00CC49B2" w:rsidRDefault="00EF55CB" w:rsidP="00C6526E">
      <w:pPr>
        <w:spacing w:after="0" w:line="480" w:lineRule="auto"/>
        <w:ind w:left="0" w:firstLine="720"/>
        <w:rPr>
          <w:szCs w:val="24"/>
        </w:rPr>
      </w:pPr>
      <w:r w:rsidRPr="00EF55CB">
        <w:rPr>
          <w:szCs w:val="24"/>
        </w:rPr>
        <w:t>Contemporary constructivist theories posit that emotions are not fixed reactions but are instead shaped dynamically by cognitive and social processe</w:t>
      </w:r>
      <w:r>
        <w:rPr>
          <w:szCs w:val="24"/>
        </w:rPr>
        <w:t xml:space="preserve">s, </w:t>
      </w:r>
      <w:r w:rsidRPr="00EF55CB">
        <w:rPr>
          <w:szCs w:val="24"/>
        </w:rPr>
        <w:t>encompass</w:t>
      </w:r>
      <w:r>
        <w:rPr>
          <w:szCs w:val="24"/>
        </w:rPr>
        <w:t>ing</w:t>
      </w:r>
      <w:r w:rsidRPr="00EF55CB">
        <w:rPr>
          <w:szCs w:val="24"/>
        </w:rPr>
        <w:t xml:space="preserve"> one</w:t>
      </w:r>
      <w:r>
        <w:rPr>
          <w:szCs w:val="24"/>
        </w:rPr>
        <w:t>’</w:t>
      </w:r>
      <w:r w:rsidRPr="00EF55CB">
        <w:rPr>
          <w:szCs w:val="24"/>
        </w:rPr>
        <w:t>s personal interpretations, beliefs, and social interactions</w:t>
      </w:r>
      <w:r>
        <w:rPr>
          <w:szCs w:val="24"/>
        </w:rPr>
        <w:t xml:space="preserve"> </w:t>
      </w:r>
      <w:r>
        <w:rPr>
          <w:szCs w:val="24"/>
        </w:rPr>
        <w:fldChar w:fldCharType="begin"/>
      </w:r>
      <w:r w:rsidR="0008712C">
        <w:rPr>
          <w:szCs w:val="24"/>
        </w:rPr>
        <w: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Pr>
          <w:szCs w:val="24"/>
        </w:rPr>
        <w:fldChar w:fldCharType="separate"/>
      </w:r>
      <w:r w:rsidR="000E4249" w:rsidRPr="000E4249">
        <w:t>(Lindquist et al., 2012)</w:t>
      </w:r>
      <w:r>
        <w:rPr>
          <w:szCs w:val="24"/>
        </w:rPr>
        <w:fldChar w:fldCharType="end"/>
      </w:r>
      <w:r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08712C">
        <w:rPr>
          <w:szCs w:val="24"/>
        </w:rPr>
        <w:instrText xml:space="preserve"> ADDIN ZOTERO_ITEM CSL_CITATION {"citationID":"fB759Csd","properties":{"formattedCitation":"(Lee et al., 2021)","plainCitation":"(Lee et al., 2021)","noteIndex":0},"citationItems":[{"id":17930,"uris":["http://zotero.org/users/6239255/items/4W8KVN9L"],"itemData":{"id":17930,"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0E4249" w:rsidRPr="000E4249">
        <w:t>(Lee et al., 2021)</w:t>
      </w:r>
      <w:r w:rsidR="00753C04">
        <w:rPr>
          <w:szCs w:val="24"/>
        </w:rPr>
        <w:fldChar w:fldCharType="end"/>
      </w:r>
      <w:r w:rsidR="00753C04">
        <w:rPr>
          <w:szCs w:val="24"/>
        </w:rPr>
        <w:t xml:space="preserve">. </w:t>
      </w:r>
      <w:r w:rsidR="005B30CF">
        <w:rPr>
          <w:szCs w:val="24"/>
        </w:rPr>
        <w:t>Free</w:t>
      </w:r>
      <w:r w:rsidR="0029016E">
        <w:rPr>
          <w:szCs w:val="24"/>
        </w:rPr>
        <w:t>-response capture</w:t>
      </w:r>
      <w:r w:rsidR="005B30CF">
        <w:rPr>
          <w:szCs w:val="24"/>
        </w:rPr>
        <w:t xml:space="preserve"> may </w:t>
      </w:r>
      <w:r w:rsidR="0029016E">
        <w:rPr>
          <w:szCs w:val="24"/>
        </w:rPr>
        <w:t>require fewer a priori assumptions from researchers about a participant’s emotional experience</w:t>
      </w:r>
      <w:r w:rsidR="005B30CF">
        <w:rPr>
          <w:szCs w:val="24"/>
        </w:rPr>
        <w:t xml:space="preserve"> than pre-determined self-report options or standardized scales</w:t>
      </w:r>
      <w:r w:rsidR="0029016E">
        <w:rPr>
          <w:szCs w:val="24"/>
        </w:rPr>
        <w:t xml:space="preserve">, thus reducing unintended researcher influence </w:t>
      </w:r>
      <w:r w:rsidR="0029016E">
        <w:rPr>
          <w:szCs w:val="24"/>
        </w:rPr>
        <w:fldChar w:fldCharType="begin"/>
      </w:r>
      <w:r w:rsidR="0008712C">
        <w:rPr>
          <w:szCs w:val="24"/>
        </w:rPr>
        <w:instrText xml:space="preserve"> ADDIN ZOTERO_ITEM CSL_CITATION {"citationID":"yaMhrKki","properties":{"formattedCitation":"(Gendron et al., 2012; Lindquist et al., 2006)","plainCitation":"(Gendron et al., 2012; Lindquist et al., 2006)","noteIndex":0},"citationItems":[{"id":9389,"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9387,"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29016E">
        <w:rPr>
          <w:szCs w:val="24"/>
        </w:rPr>
        <w:fldChar w:fldCharType="separate"/>
      </w:r>
      <w:r w:rsidR="000E4249" w:rsidRPr="000E4249">
        <w:t>(Gendron et al., 2012; Lindquist et al., 2006)</w:t>
      </w:r>
      <w:r w:rsidR="0029016E">
        <w:rPr>
          <w:szCs w:val="24"/>
        </w:rPr>
        <w:fldChar w:fldCharType="end"/>
      </w:r>
      <w:r w:rsidR="0029016E">
        <w:rPr>
          <w:szCs w:val="24"/>
        </w:rPr>
        <w:t xml:space="preserve"> and improving generalizability </w:t>
      </w:r>
      <w:r w:rsidR="0029016E">
        <w:rPr>
          <w:szCs w:val="24"/>
        </w:rPr>
        <w:fldChar w:fldCharType="begin"/>
      </w:r>
      <w:r w:rsidR="0008712C">
        <w:rPr>
          <w:szCs w:val="24"/>
        </w:rPr>
        <w:instrText xml:space="preserve"> ADDIN ZOTERO_ITEM CSL_CITATION {"citationID":"uLofgFxQ","properties":{"formattedCitation":"(Miller et al., 2019)","plainCitation":"(Miller et al., 2019)","noteIndex":0},"citationItems":[{"id":17929,"uris":["http://zotero.org/users/6239255/items/QN8569FK"],"itemData":{"id":17929,"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29016E">
        <w:rPr>
          <w:szCs w:val="24"/>
        </w:rPr>
        <w:fldChar w:fldCharType="separate"/>
      </w:r>
      <w:r w:rsidR="000E4249" w:rsidRPr="000E4249">
        <w:t>(Miller et al., 2019)</w:t>
      </w:r>
      <w:r w:rsidR="0029016E">
        <w:rPr>
          <w:szCs w:val="24"/>
        </w:rPr>
        <w:fldChar w:fldCharType="end"/>
      </w:r>
      <w:r w:rsidR="0029016E" w:rsidRPr="006D4590">
        <w:rPr>
          <w:szCs w:val="24"/>
        </w:rPr>
        <w:t>.</w:t>
      </w:r>
      <w:r w:rsidR="0029016E">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w:t>
      </w:r>
      <w:r w:rsidR="005B30CF">
        <w:rPr>
          <w:szCs w:val="24"/>
        </w:rPr>
        <w:t xml:space="preserve">idiographic </w:t>
      </w:r>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08712C">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0E4249" w:rsidRPr="000E4249">
        <w:t>(Mohammad, 2018)</w:t>
      </w:r>
      <w:r w:rsidR="00C6526E">
        <w:rPr>
          <w:szCs w:val="24"/>
        </w:rPr>
        <w:fldChar w:fldCharType="end"/>
      </w:r>
      <w:r w:rsidR="00C6526E">
        <w:rPr>
          <w:szCs w:val="24"/>
        </w:rPr>
        <w:t xml:space="preserve"> without sacrificing accuracy </w:t>
      </w:r>
      <w:r w:rsidR="00C6526E">
        <w:rPr>
          <w:szCs w:val="24"/>
        </w:rPr>
        <w:fldChar w:fldCharType="begin"/>
      </w:r>
      <w:r w:rsidR="0008712C">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0E4249" w:rsidRPr="000E4249">
        <w:t>(Diamond et al., 2020)</w:t>
      </w:r>
      <w:r w:rsidR="00C6526E">
        <w:rPr>
          <w:szCs w:val="24"/>
        </w:rPr>
        <w:fldChar w:fldCharType="end"/>
      </w:r>
      <w:r w:rsidR="00C6526E">
        <w:rPr>
          <w:szCs w:val="24"/>
        </w:rPr>
        <w:t xml:space="preserve"> or quantifiability. </w:t>
      </w:r>
    </w:p>
    <w:p w14:paraId="50EC6F2F" w14:textId="73955EFB"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sidR="0008712C">
        <w:rPr>
          <w:szCs w:val="24"/>
        </w:rPr>
        <w:instrText xml:space="preserve"> ADDIN ZOTERO_ITEM CSL_CITATION {"citationID":"whtZUq01","properties":{"formattedCitation":"(Heiy &amp; Cheavens, 2014; Opitz et al., 2015)","plainCitation":"(Heiy &amp; Cheavens, 2014; Opitz et al., 2015)","dontUpdate":true,"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sidR="0008712C">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3744,"uris":["http://zotero.org/users/6239255/items/R2UI7CUE"],"itemData":{"id":3744,"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17327,"uris":["http://zotero.org/users/6239255/items/NELG327Q"],"itemData":{"id":17327,"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822,"uris":["http://zotero.org/users/6239255/items/52PC4KHK"],"itemData":{"id":822,"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000E4249" w:rsidRPr="000E4249">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sidR="0008712C">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8953,"uris":["http://zotero.org/users/6239255/items/BVARTXSH"],"itemData":{"id":8953,"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8951,"uris":["http://zotero.org/users/6239255/items/BMYLI2FZ"],"itemData":{"id":8951,"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000E4249" w:rsidRPr="000E4249">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w:t>
      </w:r>
      <w:r>
        <w:rPr>
          <w:szCs w:val="24"/>
        </w:rPr>
        <w:lastRenderedPageBreak/>
        <w:t xml:space="preserve">context with so much attention-demanding stimuli, reducing the likelihood of observing the high-intensity-distraction association characterized in </w:t>
      </w:r>
      <w:r w:rsidR="005B30CF">
        <w:rPr>
          <w:szCs w:val="24"/>
        </w:rPr>
        <w:t xml:space="preserve">controlled </w:t>
      </w:r>
      <w:r>
        <w:rPr>
          <w:szCs w:val="24"/>
        </w:rPr>
        <w:t xml:space="preserve">laboratory studies </w:t>
      </w:r>
      <w:r>
        <w:rPr>
          <w:szCs w:val="24"/>
        </w:rPr>
        <w:fldChar w:fldCharType="begin"/>
      </w:r>
      <w:r w:rsidR="0008712C">
        <w:rPr>
          <w:szCs w:val="24"/>
        </w:rPr>
        <w:instrText xml:space="preserve"> ADDIN ZOTERO_ITEM CSL_CITATION {"citationID":"vyvolPgF","properties":{"formattedCitation":"(Draheim et al., 2022)","plainCitation":"(Draheim et al., 2022)","noteIndex":0},"citationItems":[{"id":8950,"uris":["http://zotero.org/users/6239255/items/R5A276HG"],"itemData":{"id":8950,"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000E4249" w:rsidRPr="000E4249">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features</w:t>
      </w:r>
      <w:r w:rsidR="005B30CF">
        <w:rPr>
          <w:szCs w:val="24"/>
        </w:rPr>
        <w:t>,</w:t>
      </w:r>
      <w:r w:rsidRPr="004E6FCA">
        <w:rPr>
          <w:szCs w:val="24"/>
        </w:rPr>
        <w:t xml:space="preserve"> like habits</w:t>
      </w:r>
      <w:r w:rsidR="005B30CF">
        <w:rPr>
          <w:szCs w:val="24"/>
        </w:rPr>
        <w:t>,</w:t>
      </w:r>
      <w:r w:rsidRPr="004E6FCA">
        <w:rPr>
          <w:szCs w:val="24"/>
        </w:rPr>
        <w:t xml:space="preserve"> </w:t>
      </w:r>
      <w:r>
        <w:rPr>
          <w:szCs w:val="24"/>
        </w:rPr>
        <w:t xml:space="preserve">than </w:t>
      </w:r>
      <w:r w:rsidR="005B30CF">
        <w:rPr>
          <w:szCs w:val="24"/>
        </w:rPr>
        <w:t xml:space="preserve">on </w:t>
      </w:r>
      <w:r>
        <w:rPr>
          <w:szCs w:val="24"/>
        </w:rPr>
        <w:t>how emotionally arousing the situation may be</w:t>
      </w:r>
      <w:r w:rsidRPr="004E6FCA">
        <w:rPr>
          <w:szCs w:val="24"/>
        </w:rPr>
        <w:t xml:space="preserve"> </w:t>
      </w:r>
      <w:r>
        <w:rPr>
          <w:szCs w:val="24"/>
        </w:rPr>
        <w:fldChar w:fldCharType="begin"/>
      </w:r>
      <w:r w:rsidR="0008712C">
        <w:rPr>
          <w:szCs w:val="24"/>
        </w:rPr>
        <w:instrText xml:space="preserve"> ADDIN ZOTERO_ITEM CSL_CITATION {"citationID":"vOX0wxHd","properties":{"formattedCitation":"(Christou-Champi et al., 2015; Koole et al., 2015; Norem, 2008)","plainCitation":"(Christou-Champi et al., 2015; Koole et al., 2015; Norem, 2008)","noteIndex":0},"citationItems":[{"id":2008,"uris":["http://zotero.org/users/6239255/items/ULN3WPGZ"],"itemData":{"id":200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3754,"uris":["http://zotero.org/users/6239255/items/DLSTWMJV"],"itemData":{"id":3754,"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3752,"uris":["http://zotero.org/users/6239255/items/3BZE6XJ7"],"itemData":{"id":3752,"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000E4249" w:rsidRPr="000E4249">
        <w:t>(Christou-Champi et al., 2015; 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sidR="0008712C">
        <w:rPr>
          <w:szCs w:val="24"/>
        </w:rPr>
        <w:instrText xml:space="preserve"> ADDIN ZOTERO_ITEM CSL_CITATION {"citationID":"oEFo7b3F","properties":{"formattedCitation":"(Hannan &amp; Orcutt, 2020)","plainCitation":"(Hannan &amp; Orcutt, 2020)","noteIndex":0},"citationItems":[{"id":733,"uris":["http://zotero.org/users/6239255/items/8IY476KZ"],"itemData":{"id":733,"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000E4249" w:rsidRPr="000E4249">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sidR="0008712C">
        <w:rPr>
          <w:szCs w:val="24"/>
        </w:rPr>
        <w:instrText xml:space="preserve"> ADDIN ZOTERO_ITEM CSL_CITATION {"citationID":"bxBDME9I","properties":{"formattedCitation":"(Specker &amp; Nickerson, 2022)","plainCitation":"(Specker &amp; Nickerson, 2022)","noteIndex":0},"citationItems":[{"id":786,"uris":["http://zotero.org/users/6239255/items/M2N664GJ"],"itemData":{"id":786,"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000E4249" w:rsidRPr="000E4249">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55BF6C85" w14:textId="7905EBDD" w:rsidR="00E12C1B" w:rsidRDefault="008C33F4" w:rsidP="006D4590">
      <w:pPr>
        <w:spacing w:after="0" w:line="480" w:lineRule="auto"/>
        <w:ind w:left="0" w:firstLine="720"/>
        <w:rPr>
          <w:ins w:id="12" w:author="Billy Mitchell" w:date="2024-10-20T22:57:00Z" w16du:dateUtc="2024-10-21T02:57:00Z"/>
          <w:szCs w:val="24"/>
        </w:rPr>
      </w:pPr>
      <w:r>
        <w:rPr>
          <w:b/>
          <w:bCs/>
          <w:szCs w:val="24"/>
        </w:rPr>
        <w:t xml:space="preserve">The Present Study. </w:t>
      </w:r>
      <w:ins w:id="13" w:author="Billy Mitchell" w:date="2024-10-20T22:55:00Z" w16du:dateUtc="2024-10-21T02:55:00Z">
        <w:r w:rsidR="00E12C1B">
          <w:rPr>
            <w:szCs w:val="24"/>
          </w:rPr>
          <w:t>We aimed to extend existing emotion regulation findings</w:t>
        </w:r>
      </w:ins>
      <w:ins w:id="14" w:author="Billy Mitchell" w:date="2024-10-20T23:09:00Z" w16du:dateUtc="2024-10-21T03:09:00Z">
        <w:r w:rsidR="0008712C">
          <w:rPr>
            <w:szCs w:val="24"/>
          </w:rPr>
          <w:t xml:space="preserve">, such as </w:t>
        </w:r>
      </w:ins>
      <w:r w:rsidR="0008712C">
        <w:rPr>
          <w:szCs w:val="24"/>
        </w:rPr>
        <w:fldChar w:fldCharType="begin"/>
      </w:r>
      <w:r w:rsidR="0008712C">
        <w:rPr>
          <w:szCs w:val="24"/>
        </w:rPr>
        <w:instrText xml:space="preserve"> ADDIN ZOTERO_ITEM CSL_CITATION {"citationID":"h0oiSS6E","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08712C">
        <w:rPr>
          <w:szCs w:val="24"/>
        </w:rPr>
        <w:fldChar w:fldCharType="separate"/>
      </w:r>
      <w:del w:id="15" w:author="Billy Mitchell" w:date="2024-10-20T23:11:00Z" w16du:dateUtc="2024-10-21T03:11:00Z">
        <w:r w:rsidR="0008712C" w:rsidRPr="0008712C" w:rsidDel="0008712C">
          <w:delText>(</w:delText>
        </w:r>
      </w:del>
      <w:r w:rsidR="0008712C" w:rsidRPr="0008712C">
        <w:t>Sheppes et al.</w:t>
      </w:r>
      <w:del w:id="16" w:author="Billy Mitchell" w:date="2024-10-20T23:11:00Z" w16du:dateUtc="2024-10-21T03:11:00Z">
        <w:r w:rsidR="0008712C" w:rsidRPr="0008712C" w:rsidDel="0008712C">
          <w:delText>,</w:delText>
        </w:r>
      </w:del>
      <w:r w:rsidR="0008712C" w:rsidRPr="0008712C">
        <w:t xml:space="preserve"> </w:t>
      </w:r>
      <w:ins w:id="17" w:author="Billy Mitchell" w:date="2024-10-20T23:11:00Z" w16du:dateUtc="2024-10-21T03:11:00Z">
        <w:r w:rsidR="0008712C">
          <w:t>(</w:t>
        </w:r>
      </w:ins>
      <w:r w:rsidR="0008712C" w:rsidRPr="0008712C">
        <w:t>2011)</w:t>
      </w:r>
      <w:r w:rsidR="0008712C">
        <w:rPr>
          <w:szCs w:val="24"/>
        </w:rPr>
        <w:fldChar w:fldCharType="end"/>
      </w:r>
      <w:ins w:id="18" w:author="Billy Mitchell" w:date="2024-10-20T23:11:00Z" w16du:dateUtc="2024-10-21T03:11:00Z">
        <w:r w:rsidR="0008712C">
          <w:rPr>
            <w:szCs w:val="24"/>
          </w:rPr>
          <w:t>,</w:t>
        </w:r>
      </w:ins>
      <w:ins w:id="19" w:author="Billy Mitchell" w:date="2024-10-20T22:55:00Z" w16du:dateUtc="2024-10-21T02:55:00Z">
        <w:r w:rsidR="00E12C1B">
          <w:rPr>
            <w:szCs w:val="24"/>
          </w:rPr>
          <w:t xml:space="preserve"> by identifying possible boundary conditions in the relationship between affective intensity </w:t>
        </w:r>
      </w:ins>
      <w:ins w:id="20" w:author="Billy Mitchell" w:date="2024-10-20T22:56:00Z" w16du:dateUtc="2024-10-21T02:56:00Z">
        <w:r w:rsidR="00E12C1B">
          <w:rPr>
            <w:szCs w:val="24"/>
          </w:rPr>
          <w:t>and regulation strategy behavior using three studies. A</w:t>
        </w:r>
      </w:ins>
      <w:moveToRangeStart w:id="21" w:author="Billy Mitchell" w:date="2024-10-20T22:56:00Z" w:name="move180357398"/>
      <w:moveTo w:id="22" w:author="Billy Mitchell" w:date="2024-10-20T22:56:00Z" w16du:dateUtc="2024-10-21T02:56:00Z">
        <w:del w:id="23" w:author="Billy Mitchell" w:date="2024-10-20T22:56:00Z" w16du:dateUtc="2024-10-21T02:56:00Z">
          <w:r w:rsidR="00E12C1B" w:rsidRPr="004E6FCA" w:rsidDel="00E12C1B">
            <w:rPr>
              <w:szCs w:val="24"/>
            </w:rPr>
            <w:delText>While a</w:delText>
          </w:r>
        </w:del>
        <w:r w:rsidR="00E12C1B" w:rsidRPr="004E6FCA">
          <w:rPr>
            <w:szCs w:val="24"/>
          </w:rPr>
          <w:t xml:space="preserve">ffective intensity </w:t>
        </w:r>
        <w:del w:id="24" w:author="Billy Mitchell" w:date="2024-10-20T22:56:00Z" w16du:dateUtc="2024-10-21T02:56:00Z">
          <w:r w:rsidR="00E12C1B" w:rsidRPr="004E6FCA" w:rsidDel="00E12C1B">
            <w:rPr>
              <w:szCs w:val="24"/>
            </w:rPr>
            <w:delText xml:space="preserve">represents </w:delText>
          </w:r>
        </w:del>
      </w:moveTo>
      <w:ins w:id="25" w:author="Billy Mitchell" w:date="2024-10-20T22:56:00Z" w16du:dateUtc="2024-10-21T02:56:00Z">
        <w:r w:rsidR="00E12C1B">
          <w:rPr>
            <w:szCs w:val="24"/>
          </w:rPr>
          <w:t xml:space="preserve">is </w:t>
        </w:r>
      </w:ins>
      <w:moveTo w:id="26" w:author="Billy Mitchell" w:date="2024-10-20T22:56:00Z" w16du:dateUtc="2024-10-21T02:56:00Z">
        <w:r w:rsidR="00E12C1B" w:rsidRPr="004E6FCA">
          <w:rPr>
            <w:szCs w:val="24"/>
          </w:rPr>
          <w:t xml:space="preserve">a </w:t>
        </w:r>
        <w:del w:id="27" w:author="Billy Mitchell" w:date="2024-10-20T22:56:00Z" w16du:dateUtc="2024-10-21T02:56:00Z">
          <w:r w:rsidR="00E12C1B" w:rsidRPr="004E6FCA" w:rsidDel="00E12C1B">
            <w:rPr>
              <w:szCs w:val="24"/>
            </w:rPr>
            <w:delText xml:space="preserve">particularly </w:delText>
          </w:r>
        </w:del>
        <w:r w:rsidR="00E12C1B" w:rsidRPr="004E6FCA">
          <w:rPr>
            <w:szCs w:val="24"/>
          </w:rPr>
          <w:t xml:space="preserve">prominent predictor of ER behavior (i.e., </w:t>
        </w:r>
        <w:r w:rsidR="00E12C1B" w:rsidRPr="00BE73D6">
          <w:rPr>
            <w:i/>
            <w:iCs/>
            <w:szCs w:val="24"/>
          </w:rPr>
          <w:t>r+</w:t>
        </w:r>
        <w:r w:rsidR="00E12C1B" w:rsidRPr="004E6FCA">
          <w:rPr>
            <w:szCs w:val="24"/>
          </w:rPr>
          <w:t xml:space="preserve"> = 0.46 – 0.61; </w:t>
        </w:r>
        <w:r w:rsidR="00E12C1B">
          <w:rPr>
            <w:szCs w:val="24"/>
          </w:rPr>
          <w:t>“</w:t>
        </w:r>
        <w:r w:rsidR="00E12C1B" w:rsidRPr="004E6FCA">
          <w:rPr>
            <w:szCs w:val="24"/>
          </w:rPr>
          <w:t>a very large effect size</w:t>
        </w:r>
        <w:r w:rsidR="00E12C1B">
          <w:rPr>
            <w:szCs w:val="24"/>
          </w:rPr>
          <w:t>”</w:t>
        </w:r>
        <w:r w:rsidR="00E12C1B" w:rsidRPr="004E6FCA">
          <w:rPr>
            <w:szCs w:val="24"/>
          </w:rPr>
          <w:t>, according to recent meta-analyses</w:t>
        </w:r>
        <w:r w:rsidR="00E12C1B">
          <w:rPr>
            <w:szCs w:val="24"/>
          </w:rPr>
          <w:t xml:space="preserve">; </w:t>
        </w:r>
        <w:r w:rsidR="00E12C1B">
          <w:rPr>
            <w:szCs w:val="24"/>
          </w:rPr>
          <w:fldChar w:fldCharType="begin"/>
        </w:r>
      </w:moveTo>
      <w:r w:rsidR="0008712C">
        <w:rPr>
          <w:szCs w:val="24"/>
        </w:rPr>
        <w:instrText xml:space="preserve"> ADDIN ZOTERO_ITEM CSL_CITATION {"citationID":"fvj8aTn8","properties":{"formattedCitation":"(Matthews et al., 2021)","plainCitation":"(Matthews et al., 2021)","dontUpdate":true,"noteIndex":0},"citationItems":[{"id":3760,"uris":["http://zotero.org/users/6239255/items/ATWZDPBA"],"itemData":{"id":3760,"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moveTo w:id="28" w:author="Billy Mitchell" w:date="2024-10-20T22:56:00Z" w16du:dateUtc="2024-10-21T02:56:00Z">
        <w:r w:rsidR="00E12C1B">
          <w:rPr>
            <w:szCs w:val="24"/>
          </w:rPr>
          <w:fldChar w:fldCharType="separate"/>
        </w:r>
        <w:r w:rsidR="00E12C1B" w:rsidRPr="00642A4D">
          <w:t>Matthews et al., 2021)</w:t>
        </w:r>
        <w:r w:rsidR="00E12C1B">
          <w:rPr>
            <w:szCs w:val="24"/>
          </w:rPr>
          <w:fldChar w:fldCharType="end"/>
        </w:r>
        <w:r w:rsidR="00E12C1B" w:rsidRPr="004E6FCA">
          <w:rPr>
            <w:szCs w:val="24"/>
          </w:rPr>
          <w:t>,</w:t>
        </w:r>
      </w:moveTo>
      <w:ins w:id="29" w:author="Billy Mitchell" w:date="2024-10-20T22:56:00Z" w16du:dateUtc="2024-10-21T02:56:00Z">
        <w:r w:rsidR="00E12C1B">
          <w:rPr>
            <w:szCs w:val="24"/>
          </w:rPr>
          <w:t xml:space="preserve"> but</w:t>
        </w:r>
      </w:ins>
      <w:moveTo w:id="30" w:author="Billy Mitchell" w:date="2024-10-20T22:56:00Z" w16du:dateUtc="2024-10-21T02:56:00Z">
        <w:r w:rsidR="00E12C1B" w:rsidRPr="004E6FCA">
          <w:rPr>
            <w:szCs w:val="24"/>
          </w:rPr>
          <w:t xml:space="preserve"> the extent to which features of a </w:t>
        </w:r>
        <w:r w:rsidR="00E12C1B">
          <w:rPr>
            <w:szCs w:val="24"/>
          </w:rPr>
          <w:t>dynamic,</w:t>
        </w:r>
        <w:r w:rsidR="00E12C1B" w:rsidRPr="004E6FCA">
          <w:rPr>
            <w:szCs w:val="24"/>
          </w:rPr>
          <w:t xml:space="preserve"> multimodal situation could overshadow this effect </w:t>
        </w:r>
        <w:r w:rsidR="00E12C1B">
          <w:rPr>
            <w:szCs w:val="24"/>
          </w:rPr>
          <w:t xml:space="preserve">when experimental control is minimized </w:t>
        </w:r>
        <w:r w:rsidR="00E12C1B" w:rsidRPr="004E6FCA">
          <w:rPr>
            <w:szCs w:val="24"/>
          </w:rPr>
          <w:t>remain unclear.</w:t>
        </w:r>
      </w:moveTo>
      <w:ins w:id="31" w:author="Billy Mitchell" w:date="2024-10-20T22:57:00Z" w16du:dateUtc="2024-10-21T02:57:00Z">
        <w:r w:rsidR="00E12C1B">
          <w:rPr>
            <w:szCs w:val="24"/>
          </w:rPr>
          <w:t xml:space="preserve"> </w:t>
        </w:r>
      </w:ins>
      <w:ins w:id="32" w:author="Billy Mitchell" w:date="2024-10-20T23:11:00Z" w16du:dateUtc="2024-10-21T03:11:00Z">
        <w:r w:rsidR="0008712C">
          <w:rPr>
            <w:szCs w:val="24"/>
          </w:rPr>
          <w:t xml:space="preserve">As such, </w:t>
        </w:r>
      </w:ins>
      <w:ins w:id="33" w:author="Billy Mitchell" w:date="2024-10-20T23:12:00Z" w16du:dateUtc="2024-10-21T03:12:00Z">
        <w:r w:rsidR="0008712C">
          <w:rPr>
            <w:szCs w:val="24"/>
          </w:rPr>
          <w:t>our study designs contrast previous research</w:t>
        </w:r>
      </w:ins>
      <w:ins w:id="34" w:author="Billy Mitchell" w:date="2024-10-20T23:13:00Z" w16du:dateUtc="2024-10-21T03:13:00Z">
        <w:r w:rsidR="0008712C">
          <w:rPr>
            <w:szCs w:val="24"/>
          </w:rPr>
          <w:t xml:space="preserve"> comparing reappraisal and distraction – the most popular strategy comparison in the literature </w:t>
        </w:r>
      </w:ins>
      <w:r w:rsidR="0008712C">
        <w:rPr>
          <w:szCs w:val="24"/>
        </w:rPr>
        <w:fldChar w:fldCharType="begin"/>
      </w:r>
      <w:r w:rsidR="0008712C">
        <w:rPr>
          <w:szCs w:val="24"/>
        </w:rPr>
        <w:instrText xml:space="preserve"> ADDIN ZOTERO_ITEM CSL_CITATION {"citationID":"V5DISalo","properties":{"formattedCitation":"(Heiy &amp; Cheavens, 2014)","plainCitation":"(Heiy &amp; Cheavens, 2014)","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08712C">
        <w:rPr>
          <w:szCs w:val="24"/>
        </w:rPr>
        <w:fldChar w:fldCharType="separate"/>
      </w:r>
      <w:r w:rsidR="0008712C" w:rsidRPr="0008712C">
        <w:t>(Heiy &amp; Cheavens, 2014)</w:t>
      </w:r>
      <w:r w:rsidR="0008712C">
        <w:rPr>
          <w:szCs w:val="24"/>
        </w:rPr>
        <w:fldChar w:fldCharType="end"/>
      </w:r>
      <w:ins w:id="35" w:author="Billy Mitchell" w:date="2024-10-20T23:13:00Z" w16du:dateUtc="2024-10-21T03:13:00Z">
        <w:r w:rsidR="0008712C" w:rsidRPr="004E6FCA">
          <w:rPr>
            <w:szCs w:val="24"/>
          </w:rPr>
          <w:t xml:space="preserve">, </w:t>
        </w:r>
        <w:del w:id="36" w:author="Chelsea Helion" w:date="2024-10-21T09:39:00Z" w16du:dateUtc="2024-10-21T13:39:00Z">
          <w:r w:rsidR="0008712C" w:rsidDel="00980E5E">
            <w:rPr>
              <w:szCs w:val="24"/>
            </w:rPr>
            <w:delText xml:space="preserve"> </w:delText>
          </w:r>
        </w:del>
      </w:ins>
      <w:ins w:id="37" w:author="Billy Mitchell" w:date="2024-10-20T23:12:00Z" w16du:dateUtc="2024-10-21T03:12:00Z">
        <w:del w:id="38" w:author="Chelsea Helion" w:date="2024-10-21T09:39:00Z" w16du:dateUtc="2024-10-21T13:39:00Z">
          <w:r w:rsidR="0008712C" w:rsidDel="00980E5E">
            <w:rPr>
              <w:szCs w:val="24"/>
            </w:rPr>
            <w:delText xml:space="preserve"> </w:delText>
          </w:r>
        </w:del>
        <w:r w:rsidR="0008712C">
          <w:rPr>
            <w:szCs w:val="24"/>
          </w:rPr>
          <w:t xml:space="preserve">by varying components </w:t>
        </w:r>
      </w:ins>
      <w:ins w:id="39" w:author="Billy Mitchell" w:date="2024-10-20T23:14:00Z" w16du:dateUtc="2024-10-21T03:14:00Z">
        <w:r w:rsidR="0008712C">
          <w:rPr>
            <w:szCs w:val="24"/>
          </w:rPr>
          <w:t xml:space="preserve">of </w:t>
        </w:r>
      </w:ins>
      <w:ins w:id="40" w:author="Billy Mitchell" w:date="2024-10-20T23:15:00Z" w16du:dateUtc="2024-10-21T03:15:00Z">
        <w:r w:rsidR="00EA4A76">
          <w:rPr>
            <w:szCs w:val="24"/>
          </w:rPr>
          <w:t>the</w:t>
        </w:r>
      </w:ins>
      <w:ins w:id="41" w:author="Billy Mitchell" w:date="2024-10-20T23:14:00Z" w16du:dateUtc="2024-10-21T03:14:00Z">
        <w:r w:rsidR="0008712C">
          <w:rPr>
            <w:szCs w:val="24"/>
          </w:rPr>
          <w:t xml:space="preserve"> designs that introduce greater</w:t>
        </w:r>
      </w:ins>
      <w:ins w:id="42" w:author="Billy Mitchell" w:date="2024-10-20T23:11:00Z" w16du:dateUtc="2024-10-21T03:11:00Z">
        <w:r w:rsidR="0008712C">
          <w:rPr>
            <w:szCs w:val="24"/>
          </w:rPr>
          <w:t xml:space="preserve"> </w:t>
        </w:r>
      </w:ins>
      <w:ins w:id="43" w:author="Billy Mitchell" w:date="2024-10-20T22:57:00Z" w16du:dateUtc="2024-10-21T02:57:00Z">
        <w:r w:rsidR="00E12C1B">
          <w:rPr>
            <w:szCs w:val="24"/>
          </w:rPr>
          <w:t>complexity and</w:t>
        </w:r>
      </w:ins>
      <w:ins w:id="44" w:author="Billy Mitchell" w:date="2024-10-20T23:14:00Z" w16du:dateUtc="2024-10-21T03:14:00Z">
        <w:r w:rsidR="0008712C">
          <w:rPr>
            <w:szCs w:val="24"/>
          </w:rPr>
          <w:t>/or</w:t>
        </w:r>
      </w:ins>
      <w:ins w:id="45" w:author="Billy Mitchell" w:date="2024-10-20T22:57:00Z" w16du:dateUtc="2024-10-21T02:57:00Z">
        <w:r w:rsidR="00E12C1B">
          <w:rPr>
            <w:szCs w:val="24"/>
          </w:rPr>
          <w:t xml:space="preserve"> ecological validity</w:t>
        </w:r>
      </w:ins>
      <w:ins w:id="46" w:author="Billy Mitchell" w:date="2024-10-20T23:14:00Z" w16du:dateUtc="2024-10-21T03:14:00Z">
        <w:r w:rsidR="0008712C">
          <w:rPr>
            <w:szCs w:val="24"/>
          </w:rPr>
          <w:t xml:space="preserve"> than traditionally might be present in similar</w:t>
        </w:r>
      </w:ins>
      <w:ins w:id="47" w:author="Billy Mitchell" w:date="2024-10-20T22:57:00Z" w16du:dateUtc="2024-10-21T02:57:00Z">
        <w:r w:rsidR="00E12C1B">
          <w:rPr>
            <w:szCs w:val="24"/>
          </w:rPr>
          <w:t xml:space="preserve"> stud</w:t>
        </w:r>
      </w:ins>
      <w:ins w:id="48" w:author="Billy Mitchell" w:date="2024-10-20T23:15:00Z" w16du:dateUtc="2024-10-21T03:15:00Z">
        <w:r w:rsidR="00EA4A76">
          <w:rPr>
            <w:szCs w:val="24"/>
          </w:rPr>
          <w:t>ies</w:t>
        </w:r>
      </w:ins>
      <w:ins w:id="49" w:author="Billy Mitchell" w:date="2024-10-20T22:57:00Z" w16du:dateUtc="2024-10-21T02:57:00Z">
        <w:r w:rsidR="00E12C1B">
          <w:rPr>
            <w:szCs w:val="24"/>
          </w:rPr>
          <w:t>.</w:t>
        </w:r>
      </w:ins>
      <w:moveTo w:id="50" w:author="Billy Mitchell" w:date="2024-10-20T22:56:00Z" w16du:dateUtc="2024-10-21T02:56:00Z">
        <w:del w:id="51" w:author="Billy Mitchell" w:date="2024-10-20T22:57:00Z" w16du:dateUtc="2024-10-21T02:57:00Z">
          <w:r w:rsidR="00E12C1B" w:rsidRPr="004E6FCA" w:rsidDel="00E12C1B">
            <w:rPr>
              <w:szCs w:val="24"/>
            </w:rPr>
            <w:delText xml:space="preserve"> </w:delText>
          </w:r>
        </w:del>
      </w:moveTo>
      <w:moveToRangeEnd w:id="21"/>
    </w:p>
    <w:p w14:paraId="2E07F6A3" w14:textId="06C84998" w:rsidR="004649E5" w:rsidDel="00E12C1B" w:rsidRDefault="00E12C1B" w:rsidP="0008712C">
      <w:pPr>
        <w:spacing w:after="0" w:line="480" w:lineRule="auto"/>
        <w:ind w:left="0" w:firstLine="720"/>
        <w:rPr>
          <w:del w:id="52" w:author="Billy Mitchell" w:date="2024-10-20T23:02:00Z" w16du:dateUtc="2024-10-21T03:02:00Z"/>
          <w:szCs w:val="24"/>
        </w:rPr>
      </w:pPr>
      <w:ins w:id="53" w:author="Billy Mitchell" w:date="2024-10-20T22:58:00Z" w16du:dateUtc="2024-10-21T02:58:00Z">
        <w:r>
          <w:rPr>
            <w:szCs w:val="24"/>
          </w:rPr>
          <w:t>Study</w:t>
        </w:r>
        <w:r w:rsidRPr="004E6FCA">
          <w:rPr>
            <w:szCs w:val="24"/>
          </w:rPr>
          <w:t xml:space="preserve"> 1 aimed to </w:t>
        </w:r>
        <w:r>
          <w:rPr>
            <w:szCs w:val="24"/>
          </w:rPr>
          <w:t>test whether this effect extends to unstructured, high-intensity circumstances by having</w:t>
        </w:r>
      </w:ins>
      <w:ins w:id="54" w:author="Billy Mitchell" w:date="2024-10-20T23:06:00Z" w16du:dateUtc="2024-10-21T03:06:00Z">
        <w:r w:rsidR="0008712C">
          <w:rPr>
            <w:szCs w:val="24"/>
          </w:rPr>
          <w:t xml:space="preserve"> </w:t>
        </w:r>
      </w:ins>
      <w:ins w:id="55" w:author="Billy Mitchell" w:date="2024-10-20T22:58:00Z" w16du:dateUtc="2024-10-21T02:58:00Z">
        <w:r w:rsidRPr="004E6FCA">
          <w:rPr>
            <w:szCs w:val="24"/>
          </w:rPr>
          <w:t>participants</w:t>
        </w:r>
        <w:r>
          <w:rPr>
            <w:szCs w:val="24"/>
          </w:rPr>
          <w:t xml:space="preserve"> with no prior ER strategy training or explicit direction to </w:t>
        </w:r>
        <w:r>
          <w:rPr>
            <w:szCs w:val="24"/>
          </w:rPr>
          <w:lastRenderedPageBreak/>
          <w:t>regulate (i.e., ‘untraine</w:t>
        </w:r>
      </w:ins>
      <w:ins w:id="56" w:author="Billy Mitchell" w:date="2024-10-20T22:59:00Z" w16du:dateUtc="2024-10-21T02:59:00Z">
        <w:r>
          <w:rPr>
            <w:szCs w:val="24"/>
          </w:rPr>
          <w:t>d)</w:t>
        </w:r>
      </w:ins>
      <w:ins w:id="57" w:author="Billy Mitchell" w:date="2024-10-20T22:58:00Z" w16du:dateUtc="2024-10-21T02:58:00Z">
        <w:r w:rsidRPr="004E6FCA">
          <w:rPr>
            <w:szCs w:val="24"/>
          </w:rPr>
          <w:t xml:space="preserve"> </w:t>
        </w:r>
        <w:r>
          <w:rPr>
            <w:szCs w:val="24"/>
          </w:rPr>
          <w:t>navigate</w:t>
        </w:r>
        <w:r w:rsidRPr="004E6FCA">
          <w:rPr>
            <w:szCs w:val="24"/>
          </w:rPr>
          <w:t xml:space="preserve"> a haunted house and report their undirected emotional and regulatory behaviors in a surprise recall task </w:t>
        </w:r>
      </w:ins>
      <w:ins w:id="58" w:author="Chelsea Helion" w:date="2024-10-21T09:42:00Z" w16du:dateUtc="2024-10-21T13:42:00Z">
        <w:r w:rsidR="00980E5E">
          <w:rPr>
            <w:szCs w:val="24"/>
          </w:rPr>
          <w:t>following the experience</w:t>
        </w:r>
      </w:ins>
      <w:ins w:id="59" w:author="Billy Mitchell" w:date="2024-10-20T22:58:00Z" w16du:dateUtc="2024-10-21T02:58:00Z">
        <w:del w:id="60" w:author="Chelsea Helion" w:date="2024-10-21T09:42:00Z" w16du:dateUtc="2024-10-21T13:42:00Z">
          <w:r w:rsidRPr="004E6FCA" w:rsidDel="00980E5E">
            <w:rPr>
              <w:szCs w:val="24"/>
            </w:rPr>
            <w:delText>after exposure</w:delText>
          </w:r>
        </w:del>
        <w:r>
          <w:rPr>
            <w:szCs w:val="24"/>
          </w:rPr>
          <w:t xml:space="preserve">. </w:t>
        </w:r>
      </w:ins>
      <w:r w:rsidR="004E6FCA">
        <w:rPr>
          <w:szCs w:val="24"/>
        </w:rPr>
        <w:t>T</w:t>
      </w:r>
      <w:r w:rsidR="004E6FCA" w:rsidRPr="004E6FCA">
        <w:rPr>
          <w:szCs w:val="24"/>
        </w:rPr>
        <w:t xml:space="preserve">o our knowledge, </w:t>
      </w:r>
      <w:ins w:id="61" w:author="Billy Mitchell" w:date="2024-10-20T22:59:00Z" w16du:dateUtc="2024-10-21T02:59:00Z">
        <w:r>
          <w:rPr>
            <w:szCs w:val="24"/>
          </w:rPr>
          <w:t xml:space="preserve">this represents the first attempt to study this relationship in an </w:t>
        </w:r>
      </w:ins>
      <w:del w:id="62" w:author="Billy Mitchell" w:date="2024-10-20T22:59:00Z" w16du:dateUtc="2024-10-21T02:59:00Z">
        <w:r w:rsidR="004E6FCA" w:rsidRPr="004E6FCA" w:rsidDel="00E12C1B">
          <w:rPr>
            <w:szCs w:val="24"/>
          </w:rPr>
          <w:delText xml:space="preserve">no study has examined whether affective intensity predicts strategy usage in </w:delText>
        </w:r>
      </w:del>
      <w:r w:rsidR="004E6FCA" w:rsidRPr="004E6FCA">
        <w:rPr>
          <w:szCs w:val="24"/>
        </w:rPr>
        <w:t>aversive, high-intensity, multimodal context</w:t>
      </w:r>
      <w:del w:id="63" w:author="Billy Mitchell" w:date="2024-10-20T22:59:00Z" w16du:dateUtc="2024-10-21T02:59:00Z">
        <w:r w:rsidR="004E6FCA" w:rsidRPr="004E6FCA" w:rsidDel="00E12C1B">
          <w:rPr>
            <w:szCs w:val="24"/>
          </w:rPr>
          <w:delText>s</w:delText>
        </w:r>
      </w:del>
      <w:r w:rsidR="004E6FCA" w:rsidRPr="004E6FCA">
        <w:rPr>
          <w:szCs w:val="24"/>
        </w:rPr>
        <w:t xml:space="preserve"> using untrained participants</w:t>
      </w:r>
      <w:del w:id="64" w:author="Billy Mitchell" w:date="2024-10-20T23:00:00Z" w16du:dateUtc="2024-10-21T03:00:00Z">
        <w:r w:rsidR="00D12D06" w:rsidDel="00E12C1B">
          <w:rPr>
            <w:szCs w:val="24"/>
          </w:rPr>
          <w:delText xml:space="preserve"> (i.e., individuals given no prior training in how to use or classify </w:delText>
        </w:r>
        <w:r w:rsidR="006021D3" w:rsidDel="00E12C1B">
          <w:rPr>
            <w:szCs w:val="24"/>
          </w:rPr>
          <w:delText>ER</w:delText>
        </w:r>
        <w:r w:rsidR="00D12D06" w:rsidDel="00E12C1B">
          <w:rPr>
            <w:szCs w:val="24"/>
          </w:rPr>
          <w:delText xml:space="preserve"> strategies and no </w:delText>
        </w:r>
        <w:r w:rsidR="00E83BB7" w:rsidDel="00E12C1B">
          <w:rPr>
            <w:szCs w:val="24"/>
          </w:rPr>
          <w:delText xml:space="preserve">explicit </w:delText>
        </w:r>
        <w:r w:rsidR="00D12D06" w:rsidDel="00E12C1B">
          <w:rPr>
            <w:szCs w:val="24"/>
          </w:rPr>
          <w:delText>direction to regulate their experiences)</w:delText>
        </w:r>
        <w:r w:rsidR="004E6FCA" w:rsidRPr="004E6FCA" w:rsidDel="00E12C1B">
          <w:rPr>
            <w:szCs w:val="24"/>
          </w:rPr>
          <w:delText xml:space="preserve">. </w:delText>
        </w:r>
      </w:del>
      <w:ins w:id="65" w:author="Billy Mitchell" w:date="2024-10-20T23:02:00Z" w16du:dateUtc="2024-10-21T03:02:00Z">
        <w:r>
          <w:rPr>
            <w:szCs w:val="24"/>
          </w:rPr>
          <w:t>.</w:t>
        </w:r>
      </w:ins>
      <w:moveFromRangeStart w:id="66" w:author="Billy Mitchell" w:date="2024-10-20T22:56:00Z" w:name="move180357398"/>
      <w:moveFrom w:id="67" w:author="Billy Mitchell" w:date="2024-10-20T22:56:00Z" w16du:dateUtc="2024-10-21T02:56:00Z">
        <w:del w:id="68" w:author="Billy Mitchell" w:date="2024-10-20T23:02:00Z" w16du:dateUtc="2024-10-21T03:02:00Z">
          <w:r w:rsidR="004E6FCA" w:rsidRPr="004E6FCA" w:rsidDel="00E12C1B">
            <w:rPr>
              <w:szCs w:val="24"/>
            </w:rPr>
            <w:delText xml:space="preserve">While affective intensity represents a particularly prominent predictor of ER behavior (i.e., </w:delText>
          </w:r>
          <w:r w:rsidR="004E6FCA" w:rsidRPr="00BE73D6" w:rsidDel="00E12C1B">
            <w:rPr>
              <w:i/>
              <w:iCs/>
              <w:szCs w:val="24"/>
            </w:rPr>
            <w:delText>r+</w:delText>
          </w:r>
          <w:r w:rsidR="004E6FCA" w:rsidRPr="004E6FCA" w:rsidDel="00E12C1B">
            <w:rPr>
              <w:szCs w:val="24"/>
            </w:rPr>
            <w:delText xml:space="preserve"> = 0.46 – 0.61; </w:delText>
          </w:r>
          <w:r w:rsidR="007B651D" w:rsidDel="00E12C1B">
            <w:rPr>
              <w:szCs w:val="24"/>
            </w:rPr>
            <w:delText>“</w:delText>
          </w:r>
          <w:r w:rsidR="004E6FCA" w:rsidRPr="004E6FCA" w:rsidDel="00E12C1B">
            <w:rPr>
              <w:szCs w:val="24"/>
            </w:rPr>
            <w:delText>a very large effect size</w:delText>
          </w:r>
          <w:r w:rsidR="007B651D" w:rsidDel="00E12C1B">
            <w:rPr>
              <w:szCs w:val="24"/>
            </w:rPr>
            <w:delText>”</w:delText>
          </w:r>
          <w:r w:rsidR="004E6FCA" w:rsidRPr="004E6FCA" w:rsidDel="00E12C1B">
            <w:rPr>
              <w:szCs w:val="24"/>
            </w:rPr>
            <w:delText>, according to recent meta-analyses</w:delText>
          </w:r>
          <w:r w:rsidR="00E83BB7" w:rsidDel="00E12C1B">
            <w:rPr>
              <w:szCs w:val="24"/>
            </w:rPr>
            <w:delText xml:space="preserve">; </w:delText>
          </w:r>
          <w:r w:rsidR="00642A4D" w:rsidDel="00E12C1B">
            <w:rPr>
              <w:szCs w:val="24"/>
            </w:rPr>
            <w:fldChar w:fldCharType="begin"/>
          </w:r>
          <w:r w:rsidR="008F145E" w:rsidDel="00E12C1B">
            <w:rPr>
              <w:szCs w:val="24"/>
            </w:rPr>
            <w:delInstrText xml:space="preserve"> ADDIN ZOTERO_ITEM CSL_CITATION {"citationID":"fvj8aTn8","properties":{"formattedCitation":"(Matthews et al., 2021)","plainCitation":"(Matthews et al., 2021)","dontUpdate":true,"noteIndex":0},"citationItems":[{"id":2526,"uris":["http://zotero.org/users/6239255/items/ATWZDPBA"],"itemData":{"id":2526,"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delInstrText>
          </w:r>
          <w:r w:rsidR="00642A4D" w:rsidDel="00E12C1B">
            <w:rPr>
              <w:szCs w:val="24"/>
            </w:rPr>
            <w:fldChar w:fldCharType="separate"/>
          </w:r>
          <w:r w:rsidR="00642A4D" w:rsidRPr="00642A4D" w:rsidDel="00E12C1B">
            <w:delText>Matthews et al., 2021)</w:delText>
          </w:r>
          <w:r w:rsidR="00642A4D" w:rsidDel="00E12C1B">
            <w:rPr>
              <w:szCs w:val="24"/>
            </w:rPr>
            <w:fldChar w:fldCharType="end"/>
          </w:r>
          <w:r w:rsidR="004E6FCA" w:rsidRPr="004E6FCA" w:rsidDel="00E12C1B">
            <w:rPr>
              <w:szCs w:val="24"/>
            </w:rPr>
            <w:delText xml:space="preserve">, the extent to which features of a </w:delText>
          </w:r>
          <w:r w:rsidR="00131503" w:rsidDel="00E12C1B">
            <w:rPr>
              <w:szCs w:val="24"/>
            </w:rPr>
            <w:delText>dynamic</w:delText>
          </w:r>
          <w:r w:rsidR="007B651D" w:rsidDel="00E12C1B">
            <w:rPr>
              <w:szCs w:val="24"/>
            </w:rPr>
            <w:delText>,</w:delText>
          </w:r>
          <w:r w:rsidR="004E6FCA" w:rsidRPr="004E6FCA" w:rsidDel="00E12C1B">
            <w:rPr>
              <w:szCs w:val="24"/>
            </w:rPr>
            <w:delText xml:space="preserve"> multimodal situation could overshadow this effect </w:delText>
          </w:r>
          <w:r w:rsidR="005B30CF" w:rsidDel="00E12C1B">
            <w:rPr>
              <w:szCs w:val="24"/>
            </w:rPr>
            <w:delText xml:space="preserve">when experimental control is minimized </w:delText>
          </w:r>
          <w:r w:rsidR="004E6FCA" w:rsidRPr="004E6FCA" w:rsidDel="00E12C1B">
            <w:rPr>
              <w:szCs w:val="24"/>
            </w:rPr>
            <w:delText xml:space="preserve">remain unclear. </w:delText>
          </w:r>
        </w:del>
      </w:moveFrom>
      <w:moveFromRangeEnd w:id="66"/>
      <w:del w:id="69" w:author="Billy Mitchell" w:date="2024-10-20T23:00:00Z" w16du:dateUtc="2024-10-21T03:00:00Z">
        <w:r w:rsidR="004E6FCA" w:rsidRPr="004E6FCA" w:rsidDel="00E12C1B">
          <w:rPr>
            <w:szCs w:val="24"/>
          </w:rPr>
          <w:delText>The goal of the present research is to examine whether these well-established regulatory patterns emerge in sample</w:delText>
        </w:r>
        <w:r w:rsidR="00654CBF" w:rsidDel="00E12C1B">
          <w:rPr>
            <w:szCs w:val="24"/>
          </w:rPr>
          <w:delText>s</w:delText>
        </w:r>
        <w:r w:rsidR="004E6FCA" w:rsidRPr="004E6FCA" w:rsidDel="00E12C1B">
          <w:rPr>
            <w:szCs w:val="24"/>
          </w:rPr>
          <w:delText xml:space="preserve"> of untrained participants exposed to a </w:delText>
        </w:r>
        <w:r w:rsidR="00654CBF" w:rsidDel="00E12C1B">
          <w:rPr>
            <w:szCs w:val="24"/>
          </w:rPr>
          <w:delText>dynamic, feature-rich stimuli</w:delText>
        </w:r>
        <w:r w:rsidR="004E6FCA" w:rsidRPr="004E6FCA" w:rsidDel="00E12C1B">
          <w:rPr>
            <w:szCs w:val="24"/>
          </w:rPr>
          <w:delText xml:space="preserve"> high in emotional variability</w:delText>
        </w:r>
        <w:r w:rsidR="009C319B" w:rsidDel="00E12C1B">
          <w:rPr>
            <w:szCs w:val="24"/>
          </w:rPr>
          <w:delText>, such as a haunted house</w:delText>
        </w:r>
        <w:r w:rsidR="004E6FCA" w:rsidRPr="004E6FCA" w:rsidDel="00E12C1B">
          <w:rPr>
            <w:szCs w:val="24"/>
          </w:rPr>
          <w:delText xml:space="preserve">. </w:delText>
        </w:r>
      </w:del>
      <w:moveFromRangeStart w:id="70" w:author="Billy Mitchell" w:date="2024-10-20T23:00:00Z" w:name="move180357662"/>
      <w:moveFrom w:id="71" w:author="Billy Mitchell" w:date="2024-10-20T23:00:00Z" w16du:dateUtc="2024-10-21T03:00:00Z">
        <w:del w:id="72" w:author="Billy Mitchell" w:date="2024-10-20T23:02:00Z" w16du:dateUtc="2024-10-21T03:02:00Z">
          <w:r w:rsidR="004E6FCA" w:rsidRPr="004E6FCA" w:rsidDel="00E12C1B">
            <w:rPr>
              <w:szCs w:val="24"/>
            </w:rPr>
            <w:delText>Haunted house experiences have been used with marked success in recent research to study emotion and self-regulation</w:delText>
          </w:r>
          <w:r w:rsidR="00642A4D" w:rsidDel="00E12C1B">
            <w:rPr>
              <w:szCs w:val="24"/>
            </w:rPr>
            <w:delText xml:space="preserve"> </w:delText>
          </w:r>
          <w:r w:rsidR="00642A4D" w:rsidDel="00E12C1B">
            <w:rPr>
              <w:szCs w:val="24"/>
            </w:rPr>
            <w:fldChar w:fldCharType="begin"/>
          </w:r>
          <w:r w:rsidR="008F145E" w:rsidDel="00E12C1B">
            <w:rPr>
              <w:szCs w:val="24"/>
            </w:rPr>
            <w:delInstrText xml:space="preserve"> ADDIN ZOTERO_ITEM CSL_CITATION {"citationID":"jEHro85z","properties":{"formattedCitation":"(Clasen et al., 2019; Stasiak et al., 2023; Tashjian et al., 2022)","plainCitation":"(Clasen et al., 2019; Stasiak et al., 2023; Tashjian et al., 2022)","noteIndex":0},"citationItems":[{"id":1836,"uris":["http://zotero.org/users/6239255/items/VW7RHI47","http://zotero.org/users/6239255/items/LQ78SZH5"],"itemData":{"id":1836,"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delInstrText>
          </w:r>
          <w:r w:rsidR="00642A4D" w:rsidDel="00E12C1B">
            <w:rPr>
              <w:szCs w:val="24"/>
            </w:rPr>
            <w:fldChar w:fldCharType="separate"/>
          </w:r>
          <w:r w:rsidR="000E4249" w:rsidRPr="000E4249" w:rsidDel="00E12C1B">
            <w:delText>(Clasen et al., 2019; Stasiak et al., 2023; Tashjian et al., 2022)</w:delText>
          </w:r>
          <w:r w:rsidR="00642A4D" w:rsidDel="00E12C1B">
            <w:rPr>
              <w:szCs w:val="24"/>
            </w:rPr>
            <w:fldChar w:fldCharType="end"/>
          </w:r>
          <w:r w:rsidR="004E6FCA" w:rsidRPr="004E6FCA" w:rsidDel="00E12C1B">
            <w:rPr>
              <w:szCs w:val="24"/>
            </w:rPr>
            <w:delText>.</w:delText>
          </w:r>
          <w:r w:rsidR="004C1DD4" w:rsidDel="00E12C1B">
            <w:rPr>
              <w:szCs w:val="24"/>
            </w:rPr>
            <w:delText xml:space="preserve"> While haunte</w:delText>
          </w:r>
          <w:r w:rsidR="001F7CFD" w:rsidDel="00E12C1B">
            <w:rPr>
              <w:szCs w:val="24"/>
            </w:rPr>
            <w:delText>d</w:delText>
          </w:r>
          <w:r w:rsidR="00E07969" w:rsidDel="00E12C1B">
            <w:rPr>
              <w:szCs w:val="24"/>
            </w:rPr>
            <w:delText xml:space="preserve"> houses</w:delText>
          </w:r>
          <w:r w:rsidR="001F7CFD" w:rsidDel="00E12C1B">
            <w:rPr>
              <w:szCs w:val="24"/>
            </w:rPr>
            <w:delText xml:space="preserve"> </w:delText>
          </w:r>
          <w:r w:rsidR="00E07969" w:rsidDel="00E12C1B">
            <w:rPr>
              <w:szCs w:val="24"/>
            </w:rPr>
            <w:delText xml:space="preserve">only </w:delText>
          </w:r>
          <w:r w:rsidR="001F7CFD" w:rsidDel="00E12C1B">
            <w:rPr>
              <w:szCs w:val="24"/>
            </w:rPr>
            <w:delText xml:space="preserve">represent a </w:delText>
          </w:r>
          <w:r w:rsidR="00E07969" w:rsidDel="00E12C1B">
            <w:rPr>
              <w:szCs w:val="24"/>
            </w:rPr>
            <w:delText xml:space="preserve">small </w:delText>
          </w:r>
          <w:r w:rsidR="001F7CFD" w:rsidDel="00E12C1B">
            <w:rPr>
              <w:szCs w:val="24"/>
            </w:rPr>
            <w:delText xml:space="preserve">proportion of the </w:delText>
          </w:r>
          <w:r w:rsidR="004C1DD4" w:rsidDel="00E12C1B">
            <w:rPr>
              <w:szCs w:val="24"/>
            </w:rPr>
            <w:delText>variabilit</w:delText>
          </w:r>
          <w:r w:rsidR="00E07969" w:rsidDel="00E12C1B">
            <w:rPr>
              <w:szCs w:val="24"/>
            </w:rPr>
            <w:delText>y which emotionally-relevant e</w:delText>
          </w:r>
          <w:r w:rsidR="002013C5" w:rsidDel="00E12C1B">
            <w:rPr>
              <w:szCs w:val="24"/>
            </w:rPr>
            <w:delText>xperiences</w:delText>
          </w:r>
          <w:r w:rsidR="00E07969" w:rsidDel="00E12C1B">
            <w:rPr>
              <w:szCs w:val="24"/>
            </w:rPr>
            <w:delText xml:space="preserve"> could</w:delText>
          </w:r>
          <w:r w:rsidR="002013C5" w:rsidDel="00E12C1B">
            <w:rPr>
              <w:szCs w:val="24"/>
            </w:rPr>
            <w:delText xml:space="preserve"> materialize as</w:delText>
          </w:r>
          <w:r w:rsidR="00837CFE" w:rsidDel="00E12C1B">
            <w:rPr>
              <w:szCs w:val="24"/>
            </w:rPr>
            <w:delText>, they</w:delText>
          </w:r>
          <w:r w:rsidR="001F7CFD" w:rsidDel="00E12C1B">
            <w:rPr>
              <w:szCs w:val="24"/>
            </w:rPr>
            <w:delText xml:space="preserve"> nonetheless</w:delText>
          </w:r>
          <w:r w:rsidR="00837CFE" w:rsidDel="00E12C1B">
            <w:rPr>
              <w:szCs w:val="24"/>
            </w:rPr>
            <w:delText xml:space="preserve"> </w:delText>
          </w:r>
          <w:r w:rsidR="009C319B" w:rsidDel="00E12C1B">
            <w:rPr>
              <w:szCs w:val="24"/>
            </w:rPr>
            <w:delText xml:space="preserve">offer </w:delText>
          </w:r>
          <w:r w:rsidR="002013C5" w:rsidDel="00E12C1B">
            <w:rPr>
              <w:szCs w:val="24"/>
            </w:rPr>
            <w:delText>safe and con</w:delText>
          </w:r>
          <w:r w:rsidR="005B30CF" w:rsidDel="00E12C1B">
            <w:rPr>
              <w:szCs w:val="24"/>
            </w:rPr>
            <w:delText>sistent</w:delText>
          </w:r>
          <w:r w:rsidR="002013C5" w:rsidDel="00E12C1B">
            <w:rPr>
              <w:szCs w:val="24"/>
            </w:rPr>
            <w:delText xml:space="preserve"> but </w:delText>
          </w:r>
          <w:r w:rsidR="00837CFE" w:rsidDel="00E12C1B">
            <w:rPr>
              <w:szCs w:val="24"/>
            </w:rPr>
            <w:delText>high</w:delText>
          </w:r>
          <w:r w:rsidR="009C319B" w:rsidDel="00E12C1B">
            <w:rPr>
              <w:szCs w:val="24"/>
            </w:rPr>
            <w:delText>-arousal</w:delText>
          </w:r>
          <w:r w:rsidR="00837CFE" w:rsidDel="00E12C1B">
            <w:rPr>
              <w:szCs w:val="24"/>
            </w:rPr>
            <w:delText xml:space="preserve"> events to</w:delText>
          </w:r>
          <w:r w:rsidR="001F7CFD" w:rsidDel="00E12C1B">
            <w:rPr>
              <w:szCs w:val="24"/>
            </w:rPr>
            <w:delText xml:space="preserve"> e</w:delText>
          </w:r>
          <w:r w:rsidR="00837CFE" w:rsidDel="00E12C1B">
            <w:rPr>
              <w:szCs w:val="24"/>
            </w:rPr>
            <w:delText>licit</w:delText>
          </w:r>
          <w:r w:rsidR="001F7CFD" w:rsidDel="00E12C1B">
            <w:rPr>
              <w:szCs w:val="24"/>
            </w:rPr>
            <w:delText xml:space="preserve"> </w:delText>
          </w:r>
          <w:r w:rsidR="002013C5" w:rsidDel="00E12C1B">
            <w:rPr>
              <w:szCs w:val="24"/>
            </w:rPr>
            <w:delText xml:space="preserve">a wide range of </w:delText>
          </w:r>
          <w:r w:rsidR="001F7CFD" w:rsidDel="00E12C1B">
            <w:rPr>
              <w:szCs w:val="24"/>
            </w:rPr>
            <w:delText>emotional experience</w:delText>
          </w:r>
          <w:r w:rsidR="002013C5" w:rsidDel="00E12C1B">
            <w:rPr>
              <w:szCs w:val="24"/>
            </w:rPr>
            <w:delText>s</w:delText>
          </w:r>
          <w:r w:rsidR="001F7CFD" w:rsidDel="00E12C1B">
            <w:rPr>
              <w:szCs w:val="24"/>
            </w:rPr>
            <w:delText xml:space="preserve"> (i.e., positive and negative emotions), intensit</w:delText>
          </w:r>
          <w:r w:rsidR="002013C5" w:rsidDel="00E12C1B">
            <w:rPr>
              <w:szCs w:val="24"/>
            </w:rPr>
            <w:delText>ies</w:delText>
          </w:r>
          <w:r w:rsidR="001F7CFD" w:rsidDel="00E12C1B">
            <w:rPr>
              <w:szCs w:val="24"/>
            </w:rPr>
            <w:delText xml:space="preserve">, and responses (i.e., regulation behaviors). This variance </w:delText>
          </w:r>
          <w:r w:rsidR="00837CFE" w:rsidDel="00E12C1B">
            <w:rPr>
              <w:szCs w:val="24"/>
            </w:rPr>
            <w:delText>would be difficult to g</w:delText>
          </w:r>
          <w:r w:rsidR="001F7CFD" w:rsidDel="00E12C1B">
            <w:rPr>
              <w:szCs w:val="24"/>
            </w:rPr>
            <w:delText>enerat</w:delText>
          </w:r>
          <w:r w:rsidR="00837CFE" w:rsidDel="00E12C1B">
            <w:rPr>
              <w:szCs w:val="24"/>
            </w:rPr>
            <w:delText xml:space="preserve">e in </w:delText>
          </w:r>
          <w:r w:rsidR="00582F95" w:rsidDel="00E12C1B">
            <w:rPr>
              <w:szCs w:val="24"/>
            </w:rPr>
            <w:delText>a</w:delText>
          </w:r>
          <w:r w:rsidR="001F7CFD" w:rsidDel="00E12C1B">
            <w:rPr>
              <w:szCs w:val="24"/>
            </w:rPr>
            <w:delText xml:space="preserve"> complex multimoda</w:delText>
          </w:r>
          <w:r w:rsidR="00837CFE" w:rsidDel="00E12C1B">
            <w:rPr>
              <w:szCs w:val="24"/>
            </w:rPr>
            <w:delText>l context outside of the lab while offering the same level of safety to the participants and control to the researchers</w:delText>
          </w:r>
          <w:r w:rsidR="001F7CFD" w:rsidDel="00E12C1B">
            <w:rPr>
              <w:szCs w:val="24"/>
            </w:rPr>
            <w:delText>.</w:delText>
          </w:r>
          <w:r w:rsidR="004E6FCA" w:rsidRPr="004E6FCA" w:rsidDel="00E12C1B">
            <w:rPr>
              <w:szCs w:val="24"/>
            </w:rPr>
            <w:delText xml:space="preserve"> </w:delText>
          </w:r>
        </w:del>
      </w:moveFrom>
      <w:moveFromRangeEnd w:id="70"/>
    </w:p>
    <w:p w14:paraId="20A12686" w14:textId="728DDF2A" w:rsidR="00A315ED" w:rsidRDefault="004E6FCA" w:rsidP="00E12C1B">
      <w:pPr>
        <w:spacing w:after="0" w:line="480" w:lineRule="auto"/>
        <w:ind w:left="0" w:firstLine="720"/>
        <w:rPr>
          <w:szCs w:val="24"/>
        </w:rPr>
      </w:pPr>
      <w:del w:id="73" w:author="Billy Mitchell" w:date="2024-10-20T23:01:00Z" w16du:dateUtc="2024-10-21T03:01:00Z">
        <w:r w:rsidRPr="004E6FCA" w:rsidDel="00E12C1B">
          <w:rPr>
            <w:szCs w:val="24"/>
          </w:rPr>
          <w:delText xml:space="preserve">Because </w:delText>
        </w:r>
        <w:r w:rsidR="00396CB3" w:rsidDel="00E12C1B">
          <w:rPr>
            <w:szCs w:val="24"/>
          </w:rPr>
          <w:delText xml:space="preserve">the comparison between </w:delText>
        </w:r>
        <w:r w:rsidRPr="004E6FCA" w:rsidDel="00E12C1B">
          <w:rPr>
            <w:szCs w:val="24"/>
          </w:rPr>
          <w:delText xml:space="preserve">reappraisal and distraction </w:delText>
        </w:r>
        <w:r w:rsidR="00396CB3" w:rsidDel="00E12C1B">
          <w:rPr>
            <w:szCs w:val="24"/>
          </w:rPr>
          <w:delText xml:space="preserve">is nearly ubiquitous </w:delText>
        </w:r>
        <w:r w:rsidRPr="004E6FCA" w:rsidDel="00E12C1B">
          <w:rPr>
            <w:szCs w:val="24"/>
          </w:rPr>
          <w:delText>in the extant regulation literature</w:delText>
        </w:r>
        <w:r w:rsidR="00A5748C" w:rsidDel="00E12C1B">
          <w:rPr>
            <w:szCs w:val="24"/>
          </w:rPr>
          <w:delText xml:space="preserve">, as noted by </w:delText>
        </w:r>
        <w:r w:rsidRPr="004E6FCA" w:rsidDel="00E12C1B">
          <w:rPr>
            <w:szCs w:val="24"/>
          </w:rPr>
          <w:delText xml:space="preserve">Heiy &amp; Cheavens </w:delText>
        </w:r>
        <w:r w:rsidR="00A5748C" w:rsidDel="00E12C1B">
          <w:rPr>
            <w:szCs w:val="24"/>
          </w:rPr>
          <w:delText>(</w:delText>
        </w:r>
        <w:r w:rsidRPr="004E6FCA" w:rsidDel="00E12C1B">
          <w:rPr>
            <w:szCs w:val="24"/>
          </w:rPr>
          <w:delText>2014</w:delText>
        </w:r>
        <w:r w:rsidR="00A5748C" w:rsidDel="00E12C1B">
          <w:rPr>
            <w:szCs w:val="24"/>
          </w:rPr>
          <w:delText>)</w:delText>
        </w:r>
        <w:r w:rsidRPr="004E6FCA" w:rsidDel="00E12C1B">
          <w:rPr>
            <w:szCs w:val="24"/>
          </w:rPr>
          <w:delText xml:space="preserve">, </w:delText>
        </w:r>
      </w:del>
      <w:del w:id="74" w:author="Billy Mitchell" w:date="2024-10-20T22:58:00Z" w16du:dateUtc="2024-10-21T02:58:00Z">
        <w:r w:rsidR="00245CC6" w:rsidDel="00E12C1B">
          <w:rPr>
            <w:szCs w:val="24"/>
          </w:rPr>
          <w:delText>Study</w:delText>
        </w:r>
        <w:r w:rsidRPr="004E6FCA" w:rsidDel="00E12C1B">
          <w:rPr>
            <w:szCs w:val="24"/>
          </w:rPr>
          <w:delText xml:space="preserve"> 1 aimed to </w:delText>
        </w:r>
        <w:r w:rsidR="007E243B" w:rsidDel="00E12C1B">
          <w:rPr>
            <w:szCs w:val="24"/>
          </w:rPr>
          <w:delText xml:space="preserve">test whether this effect extends to untrained subjects in high-intensity circumstances by having </w:delText>
        </w:r>
        <w:r w:rsidR="00396CB3" w:rsidDel="00E12C1B">
          <w:rPr>
            <w:szCs w:val="24"/>
          </w:rPr>
          <w:delText xml:space="preserve"> </w:delText>
        </w:r>
        <w:r w:rsidRPr="004E6FCA" w:rsidDel="00E12C1B">
          <w:rPr>
            <w:szCs w:val="24"/>
          </w:rPr>
          <w:delText xml:space="preserve">untrained participants </w:delText>
        </w:r>
        <w:r w:rsidR="00396CB3" w:rsidDel="00E12C1B">
          <w:rPr>
            <w:szCs w:val="24"/>
          </w:rPr>
          <w:delText>navigate</w:delText>
        </w:r>
        <w:r w:rsidRPr="004E6FCA" w:rsidDel="00E12C1B">
          <w:rPr>
            <w:szCs w:val="24"/>
          </w:rPr>
          <w:delText xml:space="preserve"> a haunted house and report their undirected emotional and regulatory behaviors in a surprise recall task immediately after and one week after exposure</w:delText>
        </w:r>
        <w:r w:rsidR="00396CB3" w:rsidDel="00E12C1B">
          <w:rPr>
            <w:szCs w:val="24"/>
          </w:rPr>
          <w:delText xml:space="preserve">. </w:delText>
        </w:r>
      </w:del>
      <w:del w:id="75" w:author="Billy Mitchell" w:date="2024-10-20T23:02:00Z" w16du:dateUtc="2024-10-21T03:02:00Z">
        <w:r w:rsidR="00396CB3" w:rsidDel="00E12C1B">
          <w:rPr>
            <w:szCs w:val="24"/>
          </w:rPr>
          <w:delText>This</w:delText>
        </w:r>
        <w:r w:rsidRPr="004E6FCA" w:rsidDel="00E12C1B">
          <w:rPr>
            <w:szCs w:val="24"/>
          </w:rPr>
          <w:delText xml:space="preserve"> granted high levels of fidelity in capturing subjective participant </w:delText>
        </w:r>
        <w:r w:rsidR="002C591D" w:rsidDel="00E12C1B">
          <w:rPr>
            <w:szCs w:val="24"/>
          </w:rPr>
          <w:delText xml:space="preserve">emotion and </w:delText>
        </w:r>
        <w:r w:rsidRPr="004E6FCA" w:rsidDel="00E12C1B">
          <w:rPr>
            <w:szCs w:val="24"/>
          </w:rPr>
          <w:delText>experience</w:delText>
        </w:r>
        <w:r w:rsidR="007E243B" w:rsidDel="00E12C1B">
          <w:rPr>
            <w:szCs w:val="24"/>
          </w:rPr>
          <w:delText xml:space="preserve"> at the expense of </w:delText>
        </w:r>
        <w:r w:rsidR="005B30CF" w:rsidDel="00E12C1B">
          <w:rPr>
            <w:szCs w:val="24"/>
          </w:rPr>
          <w:delText xml:space="preserve">greater </w:delText>
        </w:r>
        <w:r w:rsidR="004E30DF" w:rsidDel="00E12C1B">
          <w:rPr>
            <w:szCs w:val="24"/>
          </w:rPr>
          <w:delText>experimental control</w:delText>
        </w:r>
        <w:r w:rsidRPr="004E6FCA" w:rsidDel="00E12C1B">
          <w:rPr>
            <w:szCs w:val="24"/>
          </w:rPr>
          <w:delText>.</w:delText>
        </w:r>
      </w:del>
      <w:r w:rsidR="00B42FE6">
        <w:rPr>
          <w:szCs w:val="24"/>
        </w:rPr>
        <w:t xml:space="preserve"> </w:t>
      </w:r>
      <w:r w:rsidR="00396CB3">
        <w:rPr>
          <w:szCs w:val="24"/>
        </w:rPr>
        <w:t>We additionally</w:t>
      </w:r>
      <w:r w:rsidR="00B42FE6">
        <w:rPr>
          <w:szCs w:val="24"/>
        </w:rPr>
        <w:t xml:space="preserve"> anticipated that participants experiencing high cognitive load </w:t>
      </w:r>
      <w:del w:id="76" w:author="Chelsea Helion" w:date="2024-10-21T09:41:00Z" w16du:dateUtc="2024-10-21T13:41:00Z">
        <w:r w:rsidR="00B42FE6" w:rsidDel="00980E5E">
          <w:rPr>
            <w:szCs w:val="24"/>
          </w:rPr>
          <w:delText>as a result of exposure</w:delText>
        </w:r>
      </w:del>
      <w:ins w:id="77" w:author="Chelsea Helion" w:date="2024-10-21T09:41:00Z" w16du:dateUtc="2024-10-21T13:41:00Z">
        <w:r w:rsidR="00980E5E">
          <w:rPr>
            <w:szCs w:val="24"/>
          </w:rPr>
          <w:t>in this environment</w:t>
        </w:r>
      </w:ins>
      <w:r w:rsidR="00B42FE6">
        <w:rPr>
          <w:szCs w:val="24"/>
        </w:rPr>
        <w:t xml:space="preserve"> would more often use distraction, in line with the </w:t>
      </w:r>
      <w:r w:rsidR="00396CB3">
        <w:rPr>
          <w:szCs w:val="24"/>
        </w:rPr>
        <w:t>ER-SOC</w:t>
      </w:r>
      <w:r w:rsidR="00B42FE6">
        <w:rPr>
          <w:szCs w:val="24"/>
        </w:rPr>
        <w:t xml:space="preserve"> hypothesis.</w:t>
      </w:r>
      <w:r w:rsidRPr="004E6FCA">
        <w:rPr>
          <w:szCs w:val="24"/>
        </w:rPr>
        <w:t xml:space="preserve"> </w:t>
      </w:r>
      <w:r w:rsidR="007B651D">
        <w:rPr>
          <w:szCs w:val="24"/>
        </w:rPr>
        <w:t xml:space="preserve">Surprisingly, we did not find </w:t>
      </w:r>
      <w:r w:rsidR="00B42FE6">
        <w:rPr>
          <w:szCs w:val="24"/>
        </w:rPr>
        <w:t xml:space="preserve">that intensity or cognitive load </w:t>
      </w:r>
      <w:r w:rsidR="008D7AEF">
        <w:rPr>
          <w:szCs w:val="24"/>
        </w:rPr>
        <w:t xml:space="preserve">was associated with </w:t>
      </w:r>
      <w:r w:rsidR="007B651D">
        <w:rPr>
          <w:szCs w:val="24"/>
        </w:rPr>
        <w:t>strategy usage.</w:t>
      </w:r>
      <w:r w:rsidR="00B42FE6">
        <w:rPr>
          <w:szCs w:val="24"/>
        </w:rPr>
        <w:t xml:space="preserve"> </w:t>
      </w:r>
      <w:ins w:id="78" w:author="Billy Mitchell" w:date="2024-10-20T23:03:00Z" w16du:dateUtc="2024-10-21T03:03:00Z">
        <w:r w:rsidR="00E12C1B">
          <w:rPr>
            <w:szCs w:val="24"/>
          </w:rPr>
          <w:t xml:space="preserve">Efforts to </w:t>
        </w:r>
      </w:ins>
      <w:del w:id="79" w:author="Billy Mitchell" w:date="2024-10-20T23:03:00Z" w16du:dateUtc="2024-10-21T03:03:00Z">
        <w:r w:rsidR="00CB54A4" w:rsidDel="00E12C1B">
          <w:rPr>
            <w:szCs w:val="24"/>
          </w:rPr>
          <w:delText xml:space="preserve">To </w:delText>
        </w:r>
      </w:del>
      <w:r w:rsidR="00CB54A4">
        <w:rPr>
          <w:szCs w:val="24"/>
        </w:rPr>
        <w:t xml:space="preserve">minimize </w:t>
      </w:r>
      <w:r w:rsidR="009C319B">
        <w:rPr>
          <w:szCs w:val="24"/>
        </w:rPr>
        <w:t xml:space="preserve">researcher </w:t>
      </w:r>
      <w:r w:rsidR="00CB54A4">
        <w:rPr>
          <w:szCs w:val="24"/>
        </w:rPr>
        <w:t>bias,</w:t>
      </w:r>
      <w:ins w:id="80" w:author="Billy Mitchell" w:date="2024-10-20T23:03:00Z" w16du:dateUtc="2024-10-21T03:03:00Z">
        <w:r w:rsidR="00E12C1B">
          <w:rPr>
            <w:szCs w:val="24"/>
          </w:rPr>
          <w:t xml:space="preserve"> including the use of multiverse analyses </w:t>
        </w:r>
      </w:ins>
      <w:ins w:id="81" w:author="Billy Mitchell" w:date="2024-10-20T23:04:00Z" w16du:dateUtc="2024-10-21T03:04:00Z">
        <w:r w:rsidR="00E12C1B">
          <w:rPr>
            <w:szCs w:val="24"/>
          </w:rPr>
          <w:t xml:space="preserve">and the use of normative affective ratings for haunted house experiences, also </w:t>
        </w:r>
      </w:ins>
      <w:del w:id="82" w:author="Billy Mitchell" w:date="2024-10-20T23:04:00Z" w16du:dateUtc="2024-10-21T03:04:00Z">
        <w:r w:rsidR="00CB54A4" w:rsidDel="00E12C1B">
          <w:rPr>
            <w:szCs w:val="24"/>
          </w:rPr>
          <w:delText xml:space="preserve"> we then </w:delText>
        </w:r>
        <w:r w:rsidR="009C319B" w:rsidDel="00E12C1B">
          <w:rPr>
            <w:szCs w:val="24"/>
          </w:rPr>
          <w:delText>applied</w:delText>
        </w:r>
        <w:r w:rsidR="00CB54A4" w:rsidDel="00E12C1B">
          <w:rPr>
            <w:szCs w:val="24"/>
          </w:rPr>
          <w:delText xml:space="preserve"> a</w:delText>
        </w:r>
        <w:r w:rsidR="00B42FE6" w:rsidDel="00E12C1B">
          <w:rPr>
            <w:szCs w:val="24"/>
          </w:rPr>
          <w:delText xml:space="preserve"> multiverse approach</w:delText>
        </w:r>
        <w:r w:rsidR="009C319B" w:rsidDel="00E12C1B">
          <w:rPr>
            <w:szCs w:val="24"/>
          </w:rPr>
          <w:delText xml:space="preserve"> to the data</w:delText>
        </w:r>
        <w:r w:rsidR="00CB54A4" w:rsidDel="00E12C1B">
          <w:rPr>
            <w:szCs w:val="24"/>
          </w:rPr>
          <w:delText>, s</w:delText>
        </w:r>
        <w:r w:rsidR="00B42FE6" w:rsidDel="00E12C1B">
          <w:rPr>
            <w:szCs w:val="24"/>
          </w:rPr>
          <w:delText>ystematically expand</w:delText>
        </w:r>
        <w:r w:rsidR="00CB54A4" w:rsidDel="00E12C1B">
          <w:rPr>
            <w:szCs w:val="24"/>
          </w:rPr>
          <w:delText>ing</w:delText>
        </w:r>
        <w:r w:rsidR="00B42FE6" w:rsidDel="00E12C1B">
          <w:rPr>
            <w:szCs w:val="24"/>
          </w:rPr>
          <w:delText xml:space="preserve"> </w:delText>
        </w:r>
        <w:r w:rsidR="009C319B" w:rsidDel="00E12C1B">
          <w:rPr>
            <w:szCs w:val="24"/>
          </w:rPr>
          <w:delText>and</w:delText>
        </w:r>
        <w:r w:rsidR="00B42FE6" w:rsidDel="00E12C1B">
          <w:rPr>
            <w:szCs w:val="24"/>
          </w:rPr>
          <w:delText xml:space="preserve"> constrai</w:delText>
        </w:r>
        <w:r w:rsidR="00CB54A4" w:rsidDel="00E12C1B">
          <w:rPr>
            <w:szCs w:val="24"/>
          </w:rPr>
          <w:delText>ning</w:delText>
        </w:r>
        <w:r w:rsidR="00B42FE6" w:rsidDel="00E12C1B">
          <w:rPr>
            <w:szCs w:val="24"/>
          </w:rPr>
          <w:delText xml:space="preserve"> </w:delText>
        </w:r>
        <w:r w:rsidR="00CB54A4" w:rsidDel="00E12C1B">
          <w:rPr>
            <w:szCs w:val="24"/>
          </w:rPr>
          <w:delText xml:space="preserve">our data inclusion criteria and adjusting for important covariates such as </w:delText>
        </w:r>
        <w:r w:rsidR="00CB54A4" w:rsidRPr="004E6FCA" w:rsidDel="00E12C1B">
          <w:rPr>
            <w:szCs w:val="24"/>
          </w:rPr>
          <w:delText>regulation tendencies and emotional goals</w:delText>
        </w:r>
        <w:r w:rsidR="00CB54A4" w:rsidDel="00E12C1B">
          <w:rPr>
            <w:szCs w:val="24"/>
          </w:rPr>
          <w:delText>, in an effort to identify conditions in which the relationship between affective intensity and strategy usage might emerge as statistically significant</w:delText>
        </w:r>
        <w:r w:rsidR="007B651D" w:rsidRPr="004E6FCA" w:rsidDel="00E12C1B">
          <w:rPr>
            <w:szCs w:val="24"/>
          </w:rPr>
          <w:delText>.</w:delText>
        </w:r>
        <w:r w:rsidR="00CB54A4" w:rsidDel="00E12C1B">
          <w:rPr>
            <w:szCs w:val="24"/>
          </w:rPr>
          <w:delText xml:space="preserve"> We again </w:delText>
        </w:r>
      </w:del>
      <w:r w:rsidR="00CB54A4">
        <w:rPr>
          <w:szCs w:val="24"/>
        </w:rPr>
        <w:t>failed to find an association.</w:t>
      </w:r>
      <w:r w:rsidR="007B651D" w:rsidRPr="004E6FCA">
        <w:rPr>
          <w:szCs w:val="24"/>
        </w:rPr>
        <w:t xml:space="preserve"> </w:t>
      </w:r>
    </w:p>
    <w:p w14:paraId="1D545012" w14:textId="4261997B" w:rsidR="00A315ED" w:rsidRDefault="007B651D" w:rsidP="00245CC6">
      <w:pPr>
        <w:spacing w:after="0" w:line="480" w:lineRule="auto"/>
        <w:ind w:left="0" w:firstLine="720"/>
        <w:rPr>
          <w:szCs w:val="24"/>
        </w:rPr>
      </w:pPr>
      <w:del w:id="83" w:author="Billy Mitchell" w:date="2024-10-20T23:17:00Z" w16du:dateUtc="2024-10-21T03:17:00Z">
        <w:r w:rsidDel="00EA4A76">
          <w:rPr>
            <w:szCs w:val="24"/>
          </w:rPr>
          <w:delText>This</w:delText>
        </w:r>
      </w:del>
      <w:del w:id="84" w:author="Billy Mitchell" w:date="2024-10-20T23:16:00Z" w16du:dateUtc="2024-10-21T03:16:00Z">
        <w:r w:rsidR="004E6FCA" w:rsidRPr="004E6FCA" w:rsidDel="00EA4A76">
          <w:rPr>
            <w:szCs w:val="24"/>
          </w:rPr>
          <w:delText xml:space="preserve"> surprising</w:delText>
        </w:r>
      </w:del>
      <w:del w:id="85" w:author="Billy Mitchell" w:date="2024-10-20T23:17:00Z" w16du:dateUtc="2024-10-21T03:17:00Z">
        <w:r w:rsidR="004E6FCA" w:rsidRPr="004E6FCA" w:rsidDel="00EA4A76">
          <w:rPr>
            <w:szCs w:val="24"/>
          </w:rPr>
          <w:delText xml:space="preserve"> finding</w:delText>
        </w:r>
        <w:r w:rsidDel="00EA4A76">
          <w:rPr>
            <w:szCs w:val="24"/>
          </w:rPr>
          <w:delText xml:space="preserve"> motivated </w:delText>
        </w:r>
      </w:del>
      <w:r w:rsidR="00245CC6">
        <w:rPr>
          <w:szCs w:val="24"/>
        </w:rPr>
        <w:t>Study</w:t>
      </w:r>
      <w:r w:rsidR="004E6FCA" w:rsidRPr="004E6FCA">
        <w:rPr>
          <w:szCs w:val="24"/>
        </w:rPr>
        <w:t xml:space="preserve"> </w:t>
      </w:r>
      <w:ins w:id="86" w:author="Billy Mitchell" w:date="2024-10-20T23:17:00Z" w16du:dateUtc="2024-10-21T03:17:00Z">
        <w:r w:rsidR="00EA4A76">
          <w:rPr>
            <w:szCs w:val="24"/>
          </w:rPr>
          <w:t xml:space="preserve">2 </w:t>
        </w:r>
      </w:ins>
      <w:del w:id="87" w:author="Billy Mitchell" w:date="2024-10-20T23:17:00Z" w16du:dateUtc="2024-10-21T03:17:00Z">
        <w:r w:rsidR="004E6FCA" w:rsidRPr="004E6FCA" w:rsidDel="00EA4A76">
          <w:rPr>
            <w:szCs w:val="24"/>
          </w:rPr>
          <w:delText>2</w:delText>
        </w:r>
        <w:r w:rsidDel="00EA4A76">
          <w:rPr>
            <w:szCs w:val="24"/>
          </w:rPr>
          <w:delText>,</w:delText>
        </w:r>
        <w:r w:rsidR="004E6FCA" w:rsidRPr="004E6FCA" w:rsidDel="00EA4A76">
          <w:rPr>
            <w:szCs w:val="24"/>
          </w:rPr>
          <w:delText xml:space="preserve"> which </w:delText>
        </w:r>
      </w:del>
      <w:r w:rsidR="004E6FCA" w:rsidRPr="004E6FCA">
        <w:rPr>
          <w:szCs w:val="24"/>
        </w:rPr>
        <w:t>aimed to determine whether participants</w:t>
      </w:r>
      <w:ins w:id="88" w:author="Billy Mitchell" w:date="2024-10-20T23:17:00Z" w16du:dateUtc="2024-10-21T03:17:00Z">
        <w:r w:rsidR="00EA4A76">
          <w:rPr>
            <w:szCs w:val="24"/>
          </w:rPr>
          <w:t xml:space="preserve"> </w:t>
        </w:r>
      </w:ins>
      <w:ins w:id="89" w:author="Billy Mitchell" w:date="2024-10-20T23:18:00Z" w16du:dateUtc="2024-10-21T03:18:00Z">
        <w:r w:rsidR="00EA4A76">
          <w:rPr>
            <w:szCs w:val="24"/>
          </w:rPr>
          <w:t>would</w:t>
        </w:r>
      </w:ins>
      <w:del w:id="90" w:author="Billy Mitchell" w:date="2024-10-20T23:17:00Z" w16du:dateUtc="2024-10-21T03:17:00Z">
        <w:r w:rsidR="004E6FCA" w:rsidRPr="004E6FCA" w:rsidDel="00EA4A76">
          <w:rPr>
            <w:szCs w:val="24"/>
          </w:rPr>
          <w:delText xml:space="preserve"> </w:delText>
        </w:r>
      </w:del>
      <w:ins w:id="91" w:author="Billy Mitchell" w:date="2024-10-20T23:05:00Z" w16du:dateUtc="2024-10-21T03:05:00Z">
        <w:r w:rsidR="0008712C">
          <w:rPr>
            <w:szCs w:val="24"/>
          </w:rPr>
          <w:t xml:space="preserve"> demonstrate typical ER behavior </w:t>
        </w:r>
      </w:ins>
      <w:ins w:id="92" w:author="Chelsea Helion" w:date="2024-10-21T09:43:00Z" w16du:dateUtc="2024-10-21T13:43:00Z">
        <w:r w:rsidR="00980E5E">
          <w:rPr>
            <w:szCs w:val="24"/>
          </w:rPr>
          <w:t xml:space="preserve">(i.e., a positive association between affective intensity and preference for distraction) </w:t>
        </w:r>
      </w:ins>
      <w:ins w:id="93" w:author="Billy Mitchell" w:date="2024-10-20T23:05:00Z" w16du:dateUtc="2024-10-21T03:05:00Z">
        <w:r w:rsidR="0008712C">
          <w:rPr>
            <w:szCs w:val="24"/>
          </w:rPr>
          <w:t xml:space="preserve">when </w:t>
        </w:r>
      </w:ins>
      <w:r w:rsidR="004E6FCA" w:rsidRPr="004E6FCA">
        <w:rPr>
          <w:szCs w:val="24"/>
        </w:rPr>
        <w:t xml:space="preserve">exposed to similar experiences as the haunted house but in a </w:t>
      </w:r>
      <w:r w:rsidR="009C319B">
        <w:rPr>
          <w:szCs w:val="24"/>
        </w:rPr>
        <w:t xml:space="preserve">less dynamic, </w:t>
      </w:r>
      <w:r w:rsidR="00A30191">
        <w:rPr>
          <w:szCs w:val="24"/>
        </w:rPr>
        <w:t>more controlled</w:t>
      </w:r>
      <w:r w:rsidR="004E6FCA" w:rsidRPr="004E6FCA">
        <w:rPr>
          <w:szCs w:val="24"/>
        </w:rPr>
        <w:t xml:space="preserve"> context</w:t>
      </w:r>
      <w:ins w:id="94" w:author="Chelsea Helion" w:date="2024-10-21T09:50:00Z" w16du:dateUtc="2024-10-21T13:50:00Z">
        <w:r w:rsidR="00BC42FE">
          <w:rPr>
            <w:szCs w:val="24"/>
          </w:rPr>
          <w:t xml:space="preserve">. That is, we had people </w:t>
        </w:r>
      </w:ins>
      <w:del w:id="95" w:author="Chelsea Helion" w:date="2024-10-21T09:50:00Z" w16du:dateUtc="2024-10-21T13:50:00Z">
        <w:r w:rsidR="009C319B" w:rsidDel="00BC42FE">
          <w:rPr>
            <w:szCs w:val="24"/>
          </w:rPr>
          <w:delText xml:space="preserve"> (i.e., </w:delText>
        </w:r>
      </w:del>
      <w:r w:rsidR="009C319B">
        <w:rPr>
          <w:szCs w:val="24"/>
        </w:rPr>
        <w:t>forecast</w:t>
      </w:r>
      <w:del w:id="96" w:author="Chelsea Helion" w:date="2024-10-21T09:50:00Z" w16du:dateUtc="2024-10-21T13:50:00Z">
        <w:r w:rsidR="009C319B" w:rsidDel="00BC42FE">
          <w:rPr>
            <w:szCs w:val="24"/>
          </w:rPr>
          <w:delText>ing</w:delText>
        </w:r>
      </w:del>
      <w:ins w:id="97" w:author="Billy Mitchell" w:date="2024-10-20T23:19:00Z" w16du:dateUtc="2024-10-21T03:19:00Z">
        <w:r w:rsidR="00EA4A76">
          <w:rPr>
            <w:szCs w:val="24"/>
          </w:rPr>
          <w:t>, or predicting</w:t>
        </w:r>
      </w:ins>
      <w:ins w:id="98" w:author="Chelsea Helion" w:date="2024-10-21T09:49:00Z" w16du:dateUtc="2024-10-21T13:49:00Z">
        <w:r w:rsidR="00BC42FE">
          <w:rPr>
            <w:szCs w:val="24"/>
          </w:rPr>
          <w:t xml:space="preserve"> </w:t>
        </w:r>
      </w:ins>
      <w:ins w:id="99" w:author="Chelsea Helion" w:date="2024-10-21T09:50:00Z" w16du:dateUtc="2024-10-21T13:50:00Z">
        <w:r w:rsidR="00BC42FE">
          <w:rPr>
            <w:szCs w:val="24"/>
          </w:rPr>
          <w:t xml:space="preserve">how they </w:t>
        </w:r>
        <w:r w:rsidR="00BC42FE">
          <w:rPr>
            <w:i/>
            <w:iCs/>
            <w:szCs w:val="24"/>
          </w:rPr>
          <w:t>would</w:t>
        </w:r>
        <w:r w:rsidR="00BC42FE">
          <w:rPr>
            <w:szCs w:val="24"/>
          </w:rPr>
          <w:t xml:space="preserve"> regulate their emotions</w:t>
        </w:r>
      </w:ins>
      <w:ins w:id="100" w:author="Chelsea Helion" w:date="2024-10-21T09:51:00Z" w16du:dateUtc="2024-10-21T13:51:00Z">
        <w:r w:rsidR="00BC42FE">
          <w:rPr>
            <w:szCs w:val="24"/>
          </w:rPr>
          <w:t xml:space="preserve"> in the haunted house environment</w:t>
        </w:r>
      </w:ins>
      <w:ins w:id="101" w:author="Billy Mitchell" w:date="2024-10-20T23:19:00Z" w16du:dateUtc="2024-10-21T03:19:00Z">
        <w:r w:rsidR="00EA4A76">
          <w:rPr>
            <w:szCs w:val="24"/>
          </w:rPr>
          <w:t>,</w:t>
        </w:r>
      </w:ins>
      <w:r w:rsidR="009C319B">
        <w:rPr>
          <w:szCs w:val="24"/>
        </w:rPr>
        <w:t xml:space="preserve"> rather than experiencing</w:t>
      </w:r>
      <w:ins w:id="102" w:author="Chelsea Helion" w:date="2024-10-21T09:50:00Z" w16du:dateUtc="2024-10-21T13:50:00Z">
        <w:r w:rsidR="00BC42FE">
          <w:rPr>
            <w:szCs w:val="24"/>
          </w:rPr>
          <w:t xml:space="preserve"> the stimuli firsthand</w:t>
        </w:r>
      </w:ins>
      <w:del w:id="103" w:author="Chelsea Helion" w:date="2024-10-21T09:50:00Z" w16du:dateUtc="2024-10-21T13:50:00Z">
        <w:r w:rsidR="009C319B" w:rsidDel="00BC42FE">
          <w:rPr>
            <w:szCs w:val="24"/>
          </w:rPr>
          <w:delText>)</w:delText>
        </w:r>
      </w:del>
      <w:ins w:id="104" w:author="Billy Mitchell" w:date="2024-10-20T23:05:00Z" w16du:dateUtc="2024-10-21T03:05:00Z">
        <w:r w:rsidR="0008712C">
          <w:rPr>
            <w:szCs w:val="24"/>
          </w:rPr>
          <w:t>.</w:t>
        </w:r>
      </w:ins>
      <w:ins w:id="105" w:author="Billy Mitchell" w:date="2024-10-20T23:18:00Z" w16du:dateUtc="2024-10-21T03:18:00Z">
        <w:r w:rsidR="00EA4A76">
          <w:rPr>
            <w:szCs w:val="24"/>
          </w:rPr>
          <w:t xml:space="preserve"> Our goal was to retain some naturalistic features of Study </w:t>
        </w:r>
      </w:ins>
      <w:ins w:id="106" w:author="Billy Mitchell" w:date="2024-10-20T23:23:00Z" w16du:dateUtc="2024-10-21T03:23:00Z">
        <w:r w:rsidR="00EA4A76">
          <w:rPr>
            <w:szCs w:val="24"/>
          </w:rPr>
          <w:t>1</w:t>
        </w:r>
      </w:ins>
      <w:ins w:id="107" w:author="Billy Mitchell" w:date="2024-10-20T23:22:00Z" w16du:dateUtc="2024-10-21T03:22:00Z">
        <w:r w:rsidR="00EA4A76">
          <w:rPr>
            <w:szCs w:val="24"/>
          </w:rPr>
          <w:t xml:space="preserve"> </w:t>
        </w:r>
      </w:ins>
      <w:ins w:id="108" w:author="Billy Mitchell" w:date="2024-10-20T23:20:00Z" w16du:dateUtc="2024-10-21T03:20:00Z">
        <w:r w:rsidR="00EA4A76">
          <w:rPr>
            <w:szCs w:val="24"/>
          </w:rPr>
          <w:t>while introducing</w:t>
        </w:r>
      </w:ins>
      <w:ins w:id="109" w:author="Billy Mitchell" w:date="2024-10-20T23:23:00Z" w16du:dateUtc="2024-10-21T03:23:00Z">
        <w:r w:rsidR="00EA4A76">
          <w:rPr>
            <w:szCs w:val="24"/>
          </w:rPr>
          <w:t xml:space="preserve"> other features</w:t>
        </w:r>
      </w:ins>
      <w:ins w:id="110" w:author="Billy Mitchell" w:date="2024-10-20T23:20:00Z" w16du:dateUtc="2024-10-21T03:20:00Z">
        <w:r w:rsidR="00EA4A76">
          <w:rPr>
            <w:szCs w:val="24"/>
          </w:rPr>
          <w:t xml:space="preserve"> that mirror traditional lab studies. We hypothesized that </w:t>
        </w:r>
      </w:ins>
      <w:ins w:id="111" w:author="Billy Mitchell" w:date="2024-10-20T23:21:00Z" w16du:dateUtc="2024-10-21T03:21:00Z">
        <w:r w:rsidR="00EA4A76">
          <w:rPr>
            <w:szCs w:val="24"/>
          </w:rPr>
          <w:t xml:space="preserve">subjects would forecast using distraction more often </w:t>
        </w:r>
      </w:ins>
      <w:del w:id="112" w:author="Billy Mitchell" w:date="2024-10-20T23:21:00Z" w16du:dateUtc="2024-10-21T03:21:00Z">
        <w:r w:rsidR="004E6FCA" w:rsidRPr="004E6FCA" w:rsidDel="00EA4A76">
          <w:rPr>
            <w:szCs w:val="24"/>
          </w:rPr>
          <w:delText xml:space="preserve"> would more often </w:delText>
        </w:r>
        <w:r w:rsidR="00396CB3" w:rsidDel="00EA4A76">
          <w:rPr>
            <w:szCs w:val="24"/>
          </w:rPr>
          <w:delText>forecast, or predict, using</w:delText>
        </w:r>
        <w:r w:rsidR="00CB54A4" w:rsidRPr="004E6FCA" w:rsidDel="00EA4A76">
          <w:rPr>
            <w:szCs w:val="24"/>
          </w:rPr>
          <w:delText xml:space="preserve"> </w:delText>
        </w:r>
        <w:r w:rsidR="004E6FCA" w:rsidRPr="004E6FCA" w:rsidDel="00EA4A76">
          <w:rPr>
            <w:szCs w:val="24"/>
          </w:rPr>
          <w:delText xml:space="preserve">distraction </w:delText>
        </w:r>
      </w:del>
      <w:r w:rsidR="004E6FCA" w:rsidRPr="004E6FCA">
        <w:rPr>
          <w:szCs w:val="24"/>
        </w:rPr>
        <w:t xml:space="preserve">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w:t>
      </w:r>
      <w:ins w:id="113" w:author="Billy Mitchell" w:date="2024-10-20T23:21:00Z" w16du:dateUtc="2024-10-21T03:21:00Z">
        <w:r w:rsidR="00EA4A76">
          <w:rPr>
            <w:szCs w:val="24"/>
          </w:rPr>
          <w:t xml:space="preserve">more often </w:t>
        </w:r>
      </w:ins>
      <w:r w:rsidR="004E6FCA" w:rsidRPr="004E6FCA">
        <w:rPr>
          <w:szCs w:val="24"/>
        </w:rPr>
        <w:t xml:space="preserve">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del w:id="114" w:author="Billy Mitchell" w:date="2024-10-20T23:23:00Z" w16du:dateUtc="2024-10-21T03:23:00Z">
        <w:r w:rsidR="004E6FCA" w:rsidRPr="004E6FCA" w:rsidDel="00EA4A76">
          <w:rPr>
            <w:szCs w:val="24"/>
          </w:rPr>
          <w:delText>.</w:delText>
        </w:r>
        <w:r w:rsidR="000732A4" w:rsidDel="00EA4A76">
          <w:rPr>
            <w:szCs w:val="24"/>
          </w:rPr>
          <w:delText xml:space="preserve"> </w:delText>
        </w:r>
        <w:r w:rsidR="004E30DF" w:rsidDel="00EA4A76">
          <w:rPr>
            <w:szCs w:val="24"/>
          </w:rPr>
          <w:delText>We hypothesized that the decontextualized self-regulation choices motivated by stimulus-response paradigms might be closer in practice to simulating or forecasting self-regulation than regulation usage</w:delText>
        </w:r>
      </w:del>
      <w:ins w:id="115" w:author="Billy Mitchell" w:date="2024-10-20T23:23:00Z" w16du:dateUtc="2024-10-21T03:23:00Z">
        <w:r w:rsidR="00EA4A76">
          <w:rPr>
            <w:szCs w:val="24"/>
          </w:rPr>
          <w:t xml:space="preserve">. </w:t>
        </w:r>
      </w:ins>
      <w:del w:id="116" w:author="Billy Mitchell" w:date="2024-10-20T23:23:00Z" w16du:dateUtc="2024-10-21T03:23:00Z">
        <w:r w:rsidR="00A30191" w:rsidDel="00EA4A76">
          <w:rPr>
            <w:szCs w:val="24"/>
          </w:rPr>
          <w:delText>,</w:delText>
        </w:r>
      </w:del>
      <w:del w:id="117" w:author="Billy Mitchell" w:date="2024-10-20T23:24:00Z" w16du:dateUtc="2024-10-21T03:24:00Z">
        <w:r w:rsidR="00A30191" w:rsidDel="00EA4A76">
          <w:rPr>
            <w:szCs w:val="24"/>
          </w:rPr>
          <w:delText xml:space="preserve"> as forecasting may be more controlled and idealized than the complicated realities of regulation usage</w:delText>
        </w:r>
        <w:r w:rsidR="000732A4" w:rsidDel="00EA4A76">
          <w:rPr>
            <w:szCs w:val="24"/>
          </w:rPr>
          <w:delText>.</w:delText>
        </w:r>
        <w:r w:rsidR="004E6FCA" w:rsidRPr="004E6FCA" w:rsidDel="00EA4A76">
          <w:rPr>
            <w:szCs w:val="24"/>
          </w:rPr>
          <w:delText xml:space="preserve"> </w:delText>
        </w:r>
      </w:del>
      <w:r w:rsidR="002013C5">
        <w:rPr>
          <w:szCs w:val="24"/>
        </w:rPr>
        <w:t>We did observe the canonical association between emotional intensity and regulatory strategy selection with this design</w:t>
      </w:r>
      <w:r w:rsidR="000732A4">
        <w:rPr>
          <w:szCs w:val="24"/>
        </w:rPr>
        <w:t>, though with an effect size smaller than the typical range found by Matthews et al. (2021)</w:t>
      </w:r>
      <w:r w:rsidR="00396CB3">
        <w:rPr>
          <w:szCs w:val="24"/>
        </w:rPr>
        <w:t>. H</w:t>
      </w:r>
      <w:r w:rsidR="00CB54A4">
        <w:rPr>
          <w:szCs w:val="24"/>
        </w:rPr>
        <w:t xml:space="preserve">owever, </w:t>
      </w:r>
      <w:r w:rsidR="009C319B">
        <w:rPr>
          <w:szCs w:val="24"/>
        </w:rPr>
        <w:t>many study design differences between Studies 1 and 2</w:t>
      </w:r>
      <w:ins w:id="118" w:author="Chelsea Helion" w:date="2024-10-21T09:53:00Z" w16du:dateUtc="2024-10-21T13:53:00Z">
        <w:r w:rsidR="00BC42FE">
          <w:rPr>
            <w:szCs w:val="24"/>
          </w:rPr>
          <w:t xml:space="preserve"> (e.g.,</w:t>
        </w:r>
        <w:del w:id="119" w:author="Billy Mitchell" w:date="2024-10-22T15:53:00Z" w16du:dateUtc="2024-10-22T19:53:00Z">
          <w:r w:rsidR="00BC42FE" w:rsidDel="003065A9">
            <w:rPr>
              <w:szCs w:val="24"/>
            </w:rPr>
            <w:delText xml:space="preserve"> </w:delText>
          </w:r>
        </w:del>
      </w:ins>
      <w:ins w:id="120" w:author="Billy Mitchell" w:date="2024-10-22T15:56:00Z" w16du:dateUtc="2024-10-22T19:56:00Z">
        <w:r w:rsidR="003065A9">
          <w:rPr>
            <w:szCs w:val="24"/>
          </w:rPr>
          <w:t xml:space="preserve">, </w:t>
        </w:r>
      </w:ins>
      <w:ins w:id="121" w:author="Billy Mitchell" w:date="2024-10-22T15:56:00Z">
        <w:r w:rsidR="003065A9" w:rsidRPr="003065A9">
          <w:rPr>
            <w:szCs w:val="24"/>
          </w:rPr>
          <w:t xml:space="preserve">real vs. simulated experience, </w:t>
        </w:r>
      </w:ins>
      <w:ins w:id="122" w:author="Billy Mitchell" w:date="2024-10-22T15:56:00Z" w16du:dateUtc="2024-10-22T19:56:00Z">
        <w:r w:rsidR="003065A9">
          <w:rPr>
            <w:szCs w:val="24"/>
          </w:rPr>
          <w:t>emotion regulation usage vs. f</w:t>
        </w:r>
      </w:ins>
      <w:ins w:id="123" w:author="Billy Mitchell" w:date="2024-10-22T15:57:00Z" w16du:dateUtc="2024-10-22T19:57:00Z">
        <w:r w:rsidR="003065A9">
          <w:rPr>
            <w:szCs w:val="24"/>
          </w:rPr>
          <w:t>orecasting</w:t>
        </w:r>
      </w:ins>
      <w:ins w:id="124" w:author="Chelsea Helion" w:date="2024-10-21T09:53:00Z" w16du:dateUtc="2024-10-21T13:53:00Z">
        <w:del w:id="125" w:author="Billy Mitchell" w:date="2024-10-22T15:53:00Z" w16du:dateUtc="2024-10-22T19:53:00Z">
          <w:r w:rsidR="00BC42FE" w:rsidDel="003065A9">
            <w:rPr>
              <w:szCs w:val="24"/>
            </w:rPr>
            <w:delText>X, Y</w:delText>
          </w:r>
        </w:del>
        <w:r w:rsidR="00BC42FE">
          <w:rPr>
            <w:szCs w:val="24"/>
          </w:rPr>
          <w:t>)</w:t>
        </w:r>
      </w:ins>
      <w:r w:rsidR="009C319B">
        <w:rPr>
          <w:szCs w:val="24"/>
        </w:rPr>
        <w:t xml:space="preserve"> limited our ability to </w:t>
      </w:r>
      <w:r w:rsidR="00A30191">
        <w:rPr>
          <w:szCs w:val="24"/>
        </w:rPr>
        <w:t xml:space="preserve">make direct comparisons and </w:t>
      </w:r>
      <w:r w:rsidR="009C319B">
        <w:rPr>
          <w:szCs w:val="24"/>
        </w:rPr>
        <w:t>draw conclusions</w:t>
      </w:r>
      <w:r w:rsidR="00DC4E44">
        <w:rPr>
          <w:szCs w:val="24"/>
        </w:rPr>
        <w:t xml:space="preserve"> about why those differences in outcome may have occurred</w:t>
      </w:r>
      <w:r w:rsidR="002013C5">
        <w:rPr>
          <w:szCs w:val="24"/>
        </w:rPr>
        <w:t>.</w:t>
      </w:r>
      <w:r w:rsidR="00CB54A4">
        <w:rPr>
          <w:szCs w:val="24"/>
        </w:rPr>
        <w:t xml:space="preserve"> </w:t>
      </w:r>
    </w:p>
    <w:p w14:paraId="0E10D3C0" w14:textId="77777777" w:rsidR="00AA3CD2" w:rsidRDefault="00582F95" w:rsidP="00C6526E">
      <w:pPr>
        <w:spacing w:after="0" w:line="480" w:lineRule="auto"/>
        <w:ind w:left="0" w:firstLine="720"/>
        <w:rPr>
          <w:ins w:id="126" w:author="Billy Mitchell" w:date="2024-10-22T16:07:00Z" w16du:dateUtc="2024-10-22T20:07:00Z"/>
          <w:szCs w:val="24"/>
        </w:rPr>
      </w:pPr>
      <w:r>
        <w:rPr>
          <w:szCs w:val="24"/>
        </w:rPr>
        <w:lastRenderedPageBreak/>
        <w:t>To attempt to close this design difference gap</w:t>
      </w:r>
      <w:ins w:id="127" w:author="Billy Mitchell" w:date="2024-10-22T15:57:00Z" w16du:dateUtc="2024-10-22T19:57:00Z">
        <w:r w:rsidR="003065A9">
          <w:rPr>
            <w:szCs w:val="24"/>
          </w:rPr>
          <w:t xml:space="preserve"> in experience, and self-regulation</w:t>
        </w:r>
      </w:ins>
      <w:r>
        <w:rPr>
          <w:szCs w:val="24"/>
        </w:rPr>
        <w:t xml:space="preserve">, </w:t>
      </w:r>
      <w:r w:rsidR="00CB54A4">
        <w:rPr>
          <w:szCs w:val="24"/>
        </w:rPr>
        <w:t>Study 3 tasked untrained participants with watching videos of varying negative intensity and</w:t>
      </w:r>
      <w:r w:rsidR="00DF0574">
        <w:rPr>
          <w:szCs w:val="24"/>
        </w:rPr>
        <w:t xml:space="preserve"> subsequently</w:t>
      </w:r>
      <w:r w:rsidR="00CB54A4">
        <w:rPr>
          <w:szCs w:val="24"/>
        </w:rPr>
        <w:t xml:space="preserve"> either reporting the regulatory strategies that they </w:t>
      </w:r>
      <w:r w:rsidR="00DF0574">
        <w:rPr>
          <w:szCs w:val="24"/>
        </w:rPr>
        <w:t>used (</w:t>
      </w:r>
      <w:r w:rsidR="00DC4E44">
        <w:rPr>
          <w:szCs w:val="24"/>
        </w:rPr>
        <w:t>strategy usage</w:t>
      </w:r>
      <w:r w:rsidR="00DF0574">
        <w:rPr>
          <w:szCs w:val="24"/>
        </w:rPr>
        <w:t>) or the strategies that they predict</w:t>
      </w:r>
      <w:ins w:id="128" w:author="Chelsea Helion" w:date="2024-10-21T09:51:00Z" w16du:dateUtc="2024-10-21T13:51:00Z">
        <w:r w:rsidR="00BC42FE">
          <w:rPr>
            <w:szCs w:val="24"/>
          </w:rPr>
          <w:t>ed</w:t>
        </w:r>
      </w:ins>
      <w:r w:rsidR="00DF0574">
        <w:rPr>
          <w:szCs w:val="24"/>
        </w:rPr>
        <w:t xml:space="preserve"> might be used (</w:t>
      </w:r>
      <w:r w:rsidR="00DC4E44">
        <w:rPr>
          <w:szCs w:val="24"/>
        </w:rPr>
        <w:t xml:space="preserve">strategy </w:t>
      </w:r>
      <w:r w:rsidR="00DF0574">
        <w:rPr>
          <w:szCs w:val="24"/>
        </w:rPr>
        <w:t xml:space="preserve">forecasting) to downregulate their negative emotions. </w:t>
      </w:r>
      <w:r w:rsidR="00A30191">
        <w:rPr>
          <w:szCs w:val="24"/>
        </w:rPr>
        <w:t xml:space="preserve">This study again featured greater experimental control than Study 1, but retained some of Study 1 design features to promote ecological validity. </w:t>
      </w:r>
      <w:r w:rsidR="00795CB8">
        <w:rPr>
          <w:szCs w:val="24"/>
        </w:rPr>
        <w:t xml:space="preserve">For both </w:t>
      </w:r>
      <w:del w:id="129" w:author="Chelsea Helion" w:date="2024-10-21T09:52:00Z" w16du:dateUtc="2024-10-21T13:52:00Z">
        <w:r w:rsidR="00795CB8" w:rsidDel="00BC42FE">
          <w:rPr>
            <w:szCs w:val="24"/>
          </w:rPr>
          <w:delText xml:space="preserve">forecasters and </w:delText>
        </w:r>
      </w:del>
      <w:r w:rsidR="00CD748D">
        <w:rPr>
          <w:szCs w:val="24"/>
        </w:rPr>
        <w:t>strategy use</w:t>
      </w:r>
      <w:r w:rsidR="00795CB8">
        <w:rPr>
          <w:szCs w:val="24"/>
        </w:rPr>
        <w:t>rs</w:t>
      </w:r>
      <w:ins w:id="130" w:author="Chelsea Helion" w:date="2024-10-21T09:52:00Z" w16du:dateUtc="2024-10-21T13:52:00Z">
        <w:r w:rsidR="00BC42FE">
          <w:rPr>
            <w:szCs w:val="24"/>
          </w:rPr>
          <w:t xml:space="preserve"> and forecasters</w:t>
        </w:r>
      </w:ins>
      <w:r w:rsidR="00795CB8">
        <w:rPr>
          <w:szCs w:val="24"/>
        </w:rPr>
        <w:t>, increasing self-reported affective intensity predicted a greater likelihood of using distraction. However, forecasters were less likely than</w:t>
      </w:r>
      <w:del w:id="131" w:author="Chelsea Helion" w:date="2024-10-21T09:52:00Z" w16du:dateUtc="2024-10-21T13:52:00Z">
        <w:r w:rsidR="00795CB8" w:rsidDel="00BC42FE">
          <w:rPr>
            <w:szCs w:val="24"/>
          </w:rPr>
          <w:delText xml:space="preserve"> regulators</w:delText>
        </w:r>
      </w:del>
      <w:ins w:id="132" w:author="Chelsea Helion" w:date="2024-10-21T09:52:00Z" w16du:dateUtc="2024-10-21T13:52:00Z">
        <w:r w:rsidR="00BC42FE">
          <w:rPr>
            <w:szCs w:val="24"/>
          </w:rPr>
          <w:t xml:space="preserve"> strategy users</w:t>
        </w:r>
      </w:ins>
      <w:r w:rsidR="00795CB8">
        <w:rPr>
          <w:szCs w:val="24"/>
        </w:rPr>
        <w:t xml:space="preserve"> to use reappraisal at low intensities.</w:t>
      </w:r>
      <w:r w:rsidR="009C319B">
        <w:rPr>
          <w:szCs w:val="24"/>
        </w:rPr>
        <w:t xml:space="preserve"> A trend that emerged across all three studies was an inconsistency between how effective participants predicted distraction might be within these situations and how effective distraction was actually reported to be.</w:t>
      </w:r>
      <w:r w:rsidR="00D17F92">
        <w:rPr>
          <w:szCs w:val="24"/>
        </w:rPr>
        <w:t xml:space="preserve"> </w:t>
      </w:r>
    </w:p>
    <w:p w14:paraId="50D40366" w14:textId="51B4543F" w:rsidR="00A315ED" w:rsidRDefault="00796950" w:rsidP="00C6526E">
      <w:pPr>
        <w:spacing w:after="0" w:line="480" w:lineRule="auto"/>
        <w:ind w:left="0" w:firstLine="720"/>
        <w:rPr>
          <w:b/>
          <w:szCs w:val="24"/>
        </w:rPr>
      </w:pPr>
      <w:ins w:id="133" w:author="Billy Mitchell" w:date="2024-10-20T23:25:00Z" w16du:dateUtc="2024-10-21T03:25:00Z">
        <w:r w:rsidRPr="009F0559">
          <w:rPr>
            <w:szCs w:val="24"/>
          </w:rPr>
          <w:t>Together, these studies seek to determine the degree to which well-established regulatory patterns, such as the relationship between emotional intensity and strategy selection, replicate when environmental complexity is introduced.</w:t>
        </w:r>
        <w:r>
          <w:rPr>
            <w:b/>
            <w:bCs/>
            <w:szCs w:val="24"/>
          </w:rPr>
          <w:t xml:space="preserve"> </w:t>
        </w:r>
      </w:ins>
      <w:r w:rsidR="00D17F92">
        <w:rPr>
          <w:szCs w:val="24"/>
        </w:rPr>
        <w:t>Methods and analyses supporting these findings are discussed.</w:t>
      </w:r>
      <w:r w:rsidR="009C319B">
        <w:rPr>
          <w:szCs w:val="24"/>
        </w:rPr>
        <w:t xml:space="preserve"> </w:t>
      </w:r>
    </w:p>
    <w:p w14:paraId="497A593C" w14:textId="6E522608" w:rsidR="00EE6731" w:rsidRPr="00EE6731" w:rsidRDefault="00245CC6" w:rsidP="00E44513">
      <w:pPr>
        <w:spacing w:after="0" w:line="480" w:lineRule="auto"/>
        <w:ind w:left="0" w:firstLine="720"/>
        <w:rPr>
          <w:szCs w:val="24"/>
        </w:rPr>
      </w:pPr>
      <w:r>
        <w:rPr>
          <w:b/>
          <w:szCs w:val="24"/>
        </w:rPr>
        <w:t>STUDY</w:t>
      </w:r>
      <w:r w:rsidR="00B720B2" w:rsidRPr="008C7178">
        <w:rPr>
          <w:b/>
          <w:szCs w:val="24"/>
        </w:rPr>
        <w:t xml:space="preserve"> </w:t>
      </w:r>
      <w:r w:rsidR="00083D59">
        <w:rPr>
          <w:b/>
          <w:szCs w:val="24"/>
        </w:rPr>
        <w:t>1</w:t>
      </w:r>
      <w:r w:rsidR="00D03243">
        <w:rPr>
          <w:b/>
          <w:szCs w:val="24"/>
        </w:rPr>
        <w:t xml:space="preserve"> METHODS</w:t>
      </w:r>
    </w:p>
    <w:p w14:paraId="3DBC506D" w14:textId="43523D20" w:rsidR="00E12C1B" w:rsidDel="00E12C1B" w:rsidRDefault="00245CC6" w:rsidP="00E12C1B">
      <w:pPr>
        <w:spacing w:after="0" w:line="480" w:lineRule="auto"/>
        <w:ind w:left="0" w:firstLine="720"/>
        <w:rPr>
          <w:del w:id="134" w:author="Billy Mitchell" w:date="2024-10-20T23:00:00Z" w16du:dateUtc="2024-10-21T03:00:00Z"/>
          <w:moveTo w:id="135" w:author="Billy Mitchell" w:date="2024-10-20T23:00:00Z" w16du:dateUtc="2024-10-21T03:00:00Z"/>
          <w:szCs w:val="24"/>
        </w:rPr>
      </w:pPr>
      <w:bookmarkStart w:id="136" w:name="_Hlk172732134"/>
      <w:r>
        <w:rPr>
          <w:szCs w:val="24"/>
        </w:rPr>
        <w:t>Study</w:t>
      </w:r>
      <w:r w:rsidR="00083D59" w:rsidRPr="008C7178">
        <w:rPr>
          <w:szCs w:val="24"/>
        </w:rPr>
        <w:t xml:space="preserve"> 1 tested whether the emotional intensity of negatively-valenced events was associated with the likelihood </w:t>
      </w:r>
      <w:bookmarkEnd w:id="136"/>
      <w:r w:rsidR="00083D59" w:rsidRPr="008C7178">
        <w:rPr>
          <w:szCs w:val="24"/>
        </w:rPr>
        <w:t>of using a low-effort or high-effort regulatory strategy in a</w:t>
      </w:r>
      <w:r w:rsidR="00C6526E">
        <w:rPr>
          <w:szCs w:val="24"/>
        </w:rPr>
        <w:t xml:space="preserve"> dynamic, feature-rich</w:t>
      </w:r>
      <w:r w:rsidR="00083D59">
        <w:rPr>
          <w:szCs w:val="24"/>
        </w:rPr>
        <w:t xml:space="preserve"> </w:t>
      </w:r>
      <w:r w:rsidR="00083D59" w:rsidRPr="008C7178">
        <w:rPr>
          <w:szCs w:val="24"/>
        </w:rPr>
        <w:t>setting with an untrained sample</w:t>
      </w:r>
      <w:r w:rsidR="004B43D8">
        <w:rPr>
          <w:szCs w:val="24"/>
        </w:rPr>
        <w:t xml:space="preserve"> of participants</w:t>
      </w:r>
      <w:r w:rsidR="00083D59" w:rsidRPr="008C7178">
        <w:rPr>
          <w:szCs w:val="24"/>
        </w:rPr>
        <w:t>. To assess emotional intensity, participants</w:t>
      </w:r>
      <w:r w:rsidR="00D92083">
        <w:rPr>
          <w:szCs w:val="24"/>
        </w:rPr>
        <w:t xml:space="preserve"> performed a surprise free recall task immediately after exposure during which they</w:t>
      </w:r>
      <w:r w:rsidR="00083D59"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00083D59" w:rsidRPr="008C7178">
        <w:rPr>
          <w:szCs w:val="24"/>
        </w:rPr>
        <w:t xml:space="preserve">intensity </w:t>
      </w:r>
      <w:r w:rsidR="00D92083">
        <w:rPr>
          <w:szCs w:val="24"/>
        </w:rPr>
        <w:t xml:space="preserve">of those emotions during self-selected </w:t>
      </w:r>
      <w:r w:rsidR="00083D59" w:rsidRPr="008C7178">
        <w:rPr>
          <w:szCs w:val="24"/>
        </w:rPr>
        <w:t>events from the haunted house. Participants also noted</w:t>
      </w:r>
      <w:r w:rsidR="00D92083">
        <w:rPr>
          <w:szCs w:val="24"/>
        </w:rPr>
        <w:t xml:space="preserve"> the direction of their regulation attempts (i.e., upregulation, downregulation, no regulation), how effective those </w:t>
      </w:r>
      <w:r w:rsidR="00D92083">
        <w:rPr>
          <w:szCs w:val="24"/>
        </w:rPr>
        <w:lastRenderedPageBreak/>
        <w:t xml:space="preserve">regulation attempts were, and the means by which </w:t>
      </w:r>
      <w:r w:rsidR="00083D59" w:rsidRPr="008C7178">
        <w:rPr>
          <w:szCs w:val="24"/>
        </w:rPr>
        <w:t xml:space="preserve">they attempted to </w:t>
      </w:r>
      <w:r w:rsidR="00D92083">
        <w:rPr>
          <w:szCs w:val="24"/>
        </w:rPr>
        <w:t xml:space="preserve">regulate </w:t>
      </w:r>
      <w:r w:rsidR="00083D59" w:rsidRPr="008C7178">
        <w:rPr>
          <w:szCs w:val="24"/>
        </w:rPr>
        <w:t xml:space="preserve">in their own words. </w:t>
      </w:r>
      <w:moveToRangeStart w:id="137" w:author="Billy Mitchell" w:date="2024-10-20T23:00:00Z" w:name="move180357662"/>
      <w:moveTo w:id="138" w:author="Billy Mitchell" w:date="2024-10-20T23:00:00Z" w16du:dateUtc="2024-10-21T03:00:00Z">
        <w:r w:rsidR="00E12C1B" w:rsidRPr="004E6FCA">
          <w:rPr>
            <w:szCs w:val="24"/>
          </w:rPr>
          <w:t>Haunted house experiences have been used with marked success in recent research to study emotion and self-regulation</w:t>
        </w:r>
        <w:r w:rsidR="00E12C1B">
          <w:rPr>
            <w:szCs w:val="24"/>
          </w:rPr>
          <w:t xml:space="preserve"> </w:t>
        </w:r>
        <w:r w:rsidR="00E12C1B">
          <w:rPr>
            <w:szCs w:val="24"/>
          </w:rPr>
          <w:fldChar w:fldCharType="begin"/>
        </w:r>
      </w:moveTo>
      <w:r w:rsidR="0008712C">
        <w:rPr>
          <w:szCs w:val="24"/>
        </w:rPr>
        <w:instrText xml:space="preserve"> ADDIN ZOTERO_ITEM CSL_CITATION {"citationID":"jEHro85z","properties":{"formattedCitation":"(Clasen et al., 2019; Stasiak et al., 2023; Tashjian et al., 2022)","plainCitation":"(Clasen et al., 2019; Stasiak et al., 2023;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moveTo w:id="139" w:author="Billy Mitchell" w:date="2024-10-20T23:00:00Z" w16du:dateUtc="2024-10-21T03:00:00Z">
        <w:r w:rsidR="00E12C1B">
          <w:rPr>
            <w:szCs w:val="24"/>
          </w:rPr>
          <w:fldChar w:fldCharType="separate"/>
        </w:r>
        <w:r w:rsidR="00E12C1B" w:rsidRPr="000E4249">
          <w:t>(Clasen et al., 2019; Stasiak et al., 2023; Tashjian et al., 2022)</w:t>
        </w:r>
        <w:r w:rsidR="00E12C1B">
          <w:rPr>
            <w:szCs w:val="24"/>
          </w:rPr>
          <w:fldChar w:fldCharType="end"/>
        </w:r>
        <w:r w:rsidR="00E12C1B" w:rsidRPr="004E6FCA">
          <w:rPr>
            <w:szCs w:val="24"/>
          </w:rPr>
          <w:t>.</w:t>
        </w:r>
        <w:r w:rsidR="00E12C1B">
          <w:rPr>
            <w:szCs w:val="24"/>
          </w:rPr>
          <w:t xml:space="preserve"> While haunted houses only represent a small proportion of the variability which emotionally-relevant experiences could materialize as, they nonetheless offer safe and consistent but high-arousal events to elicit a wide range of emotional experiences (i.e., positive and negative emotions), intensities, and responses (i.e., regulation behaviors). This variance would be difficult to generate in a complex multimodal context outside of the lab while offering the same level of safety to the participants and control to the researchers.</w:t>
        </w:r>
        <w:r w:rsidR="00E12C1B" w:rsidRPr="004E6FCA">
          <w:rPr>
            <w:szCs w:val="24"/>
          </w:rPr>
          <w:t xml:space="preserve"> </w:t>
        </w:r>
      </w:moveTo>
    </w:p>
    <w:moveToRangeEnd w:id="137"/>
    <w:p w14:paraId="43A0FEE3" w14:textId="7C662A74" w:rsidR="00083D59" w:rsidRPr="008C7178" w:rsidRDefault="00083D59" w:rsidP="00E12C1B">
      <w:pPr>
        <w:spacing w:after="0" w:line="480" w:lineRule="auto"/>
        <w:ind w:left="0" w:firstLine="720"/>
        <w:rPr>
          <w:szCs w:val="24"/>
        </w:rPr>
      </w:pPr>
      <w:r w:rsidRPr="007C22D9">
        <w:rPr>
          <w:szCs w:val="24"/>
        </w:rPr>
        <w:t xml:space="preserve">We report how we determined our sample size, </w:t>
      </w:r>
      <w:r>
        <w:rPr>
          <w:szCs w:val="24"/>
        </w:rPr>
        <w:t>all data exclusions,</w:t>
      </w:r>
      <w:r w:rsidRPr="007C22D9">
        <w:rPr>
          <w:szCs w:val="24"/>
        </w:rPr>
        <w:t xml:space="preserve"> all manipulations, and all measures in the study</w:t>
      </w:r>
      <w:r>
        <w:rPr>
          <w:szCs w:val="24"/>
        </w:rPr>
        <w:t>.</w:t>
      </w:r>
      <w:r w:rsidRPr="007C22D9">
        <w:rPr>
          <w:szCs w:val="24"/>
        </w:rPr>
        <w:t xml:space="preserve"> </w:t>
      </w:r>
      <w:r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78A8E19B" w:rsidR="00BE63C2" w:rsidRPr="006B0891" w:rsidRDefault="00BE63C2" w:rsidP="00E44513">
      <w:pPr>
        <w:spacing w:after="0" w:line="480" w:lineRule="auto"/>
        <w:ind w:left="0" w:firstLine="720"/>
        <w:rPr>
          <w:szCs w:val="24"/>
        </w:rPr>
      </w:pPr>
      <w:r>
        <w:rPr>
          <w:b/>
          <w:bCs/>
          <w:szCs w:val="24"/>
        </w:rPr>
        <w:t>P</w:t>
      </w:r>
      <w:r w:rsidR="005F2875">
        <w:rPr>
          <w:b/>
          <w:bCs/>
          <w:szCs w:val="24"/>
        </w:rPr>
        <w:t>reliminary</w:t>
      </w:r>
      <w:r>
        <w:rPr>
          <w:b/>
          <w:bCs/>
          <w:szCs w:val="24"/>
        </w:rPr>
        <w:t xml:space="preserve"> Study. </w:t>
      </w:r>
      <w:r>
        <w:rPr>
          <w:szCs w:val="24"/>
        </w:rPr>
        <w:t>A p</w:t>
      </w:r>
      <w:r w:rsidR="005F2875">
        <w:rPr>
          <w:szCs w:val="24"/>
        </w:rPr>
        <w:t>reliminary</w:t>
      </w:r>
      <w:r>
        <w:rPr>
          <w:szCs w:val="24"/>
        </w:rPr>
        <w:t xml:space="preserve">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yrs, range = 18 </w:t>
      </w:r>
      <w:r w:rsidR="00EC2B97">
        <w:rPr>
          <w:szCs w:val="24"/>
        </w:rPr>
        <w:t>–</w:t>
      </w:r>
      <w:r w:rsidRPr="008C7178">
        <w:rPr>
          <w:szCs w:val="24"/>
        </w:rPr>
        <w:t xml:space="preserve"> 34 yrs, </w:t>
      </w:r>
      <w:r w:rsidRPr="008C7178">
        <w:rPr>
          <w:i/>
          <w:szCs w:val="24"/>
        </w:rPr>
        <w:t>sd</w:t>
      </w:r>
      <w:r w:rsidR="00DC4E44">
        <w:rPr>
          <w:i/>
          <w:szCs w:val="24"/>
        </w:rPr>
        <w:t xml:space="preserve"> </w:t>
      </w:r>
      <w:r w:rsidRPr="008C7178">
        <w:rPr>
          <w:i/>
          <w:szCs w:val="24"/>
          <w:vertAlign w:val="subscript"/>
        </w:rPr>
        <w:t>age</w:t>
      </w:r>
      <w:r w:rsidRPr="008C7178">
        <w:rPr>
          <w:szCs w:val="24"/>
        </w:rPr>
        <w:t xml:space="preserve"> = 3.97 yrs</w:t>
      </w:r>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sidR="00BC7F6A">
        <w:rPr>
          <w:szCs w:val="24"/>
        </w:rPr>
        <w:t xml:space="preserve"> This study aimed to characterize </w:t>
      </w:r>
      <w:r w:rsidR="00672923">
        <w:rPr>
          <w:szCs w:val="24"/>
        </w:rPr>
        <w:t xml:space="preserve">the </w:t>
      </w:r>
      <w:r w:rsidR="00BC7F6A">
        <w:rPr>
          <w:szCs w:val="24"/>
        </w:rPr>
        <w:t xml:space="preserve">memory of </w:t>
      </w:r>
      <w:r w:rsidR="00672923">
        <w:rPr>
          <w:szCs w:val="24"/>
        </w:rPr>
        <w:fldChar w:fldCharType="begin"/>
      </w:r>
      <w:r w:rsidR="0008712C">
        <w:rPr>
          <w:szCs w:val="24"/>
        </w:rPr>
        <w:instrText xml:space="preserve"> ADDIN ZOTERO_ITEM CSL_CITATION {"citationID":"jGwrSxaI","properties":{"formattedCitation":"(Cliver et al., 2024)","plainCitation":"(Cliver et al., 2024)","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schema":"https://github.com/citation-style-language/schema/raw/master/csl-citation.json"} </w:instrText>
      </w:r>
      <w:r w:rsidR="00672923">
        <w:rPr>
          <w:szCs w:val="24"/>
        </w:rPr>
        <w:fldChar w:fldCharType="separate"/>
      </w:r>
      <w:r w:rsidR="000E4249" w:rsidRPr="000E4249">
        <w:t>(Cliver et al., 2024)</w:t>
      </w:r>
      <w:r w:rsidR="00672923">
        <w:rPr>
          <w:szCs w:val="24"/>
        </w:rPr>
        <w:fldChar w:fldCharType="end"/>
      </w:r>
      <w:r w:rsidR="00BC7F6A">
        <w:rPr>
          <w:szCs w:val="24"/>
        </w:rPr>
        <w:t xml:space="preserve"> and physiological responses to </w:t>
      </w:r>
      <w:r w:rsidR="00BC7F6A">
        <w:rPr>
          <w:szCs w:val="24"/>
        </w:rPr>
        <w:fldChar w:fldCharType="begin"/>
      </w:r>
      <w:r w:rsidR="0008712C">
        <w:rPr>
          <w:szCs w:val="24"/>
        </w:rPr>
        <w:instrText xml:space="preserve"> ADDIN ZOTERO_ITEM CSL_CITATION {"citationID":"LFPcbTkT","properties":{"formattedCitation":"(Stasiak et al., 2023)","plainCitation":"(Stasiak et al., 2023)","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BC7F6A">
        <w:rPr>
          <w:szCs w:val="24"/>
        </w:rPr>
        <w:fldChar w:fldCharType="separate"/>
      </w:r>
      <w:r w:rsidR="000E4249" w:rsidRPr="000E4249">
        <w:t>(Stasiak et al., 2023)</w:t>
      </w:r>
      <w:r w:rsidR="00BC7F6A">
        <w:rPr>
          <w:szCs w:val="24"/>
        </w:rPr>
        <w:fldChar w:fldCharType="end"/>
      </w:r>
      <w:r w:rsidR="00BC7F6A">
        <w:rPr>
          <w:szCs w:val="24"/>
        </w:rPr>
        <w:t xml:space="preserve"> high-intensity, naturalistic events.</w:t>
      </w:r>
      <w:r>
        <w:rPr>
          <w:szCs w:val="24"/>
        </w:rPr>
        <w:t xml:space="preserve"> </w:t>
      </w:r>
      <w:r w:rsidR="00BC7F6A">
        <w:rPr>
          <w:szCs w:val="24"/>
        </w:rPr>
        <w:t>However, t</w:t>
      </w:r>
      <w:r w:rsidR="005F2875">
        <w:rPr>
          <w:szCs w:val="24"/>
        </w:rPr>
        <w:t>his preliminary study</w:t>
      </w:r>
      <w:r w:rsidR="00BC7F6A">
        <w:rPr>
          <w:szCs w:val="24"/>
        </w:rPr>
        <w:t xml:space="preserve"> </w:t>
      </w:r>
      <w:r w:rsidR="00672923">
        <w:rPr>
          <w:szCs w:val="24"/>
        </w:rPr>
        <w:t>was also designed to</w:t>
      </w:r>
      <w:r>
        <w:rPr>
          <w:szCs w:val="24"/>
        </w:rPr>
        <w:t xml:space="preserve"> allow us to 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for this p</w:t>
      </w:r>
      <w:r w:rsidR="005F2875">
        <w:rPr>
          <w:szCs w:val="24"/>
        </w:rPr>
        <w:t>reliminary study</w:t>
      </w:r>
      <w:r w:rsidR="009B0A20">
        <w:rPr>
          <w:szCs w:val="24"/>
        </w:rPr>
        <w:t xml:space="preserve"> </w:t>
      </w:r>
      <w:r>
        <w:rPr>
          <w:szCs w:val="24"/>
        </w:rPr>
        <w:t xml:space="preserve">were conducted using </w:t>
      </w:r>
      <w:r w:rsidRPr="008C7178">
        <w:rPr>
          <w:szCs w:val="24"/>
        </w:rPr>
        <w:t>the smallest effect size reported by Sheppes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r w:rsidRPr="008C7178">
        <w:rPr>
          <w:szCs w:val="24"/>
        </w:rPr>
        <w:t>WebPower</w:t>
      </w:r>
      <w:r w:rsidR="004D26BF">
        <w:rPr>
          <w:szCs w:val="24"/>
        </w:rPr>
        <w:t>”</w:t>
      </w:r>
      <w:r>
        <w:rPr>
          <w:szCs w:val="24"/>
        </w:rPr>
        <w:t xml:space="preserve"> </w:t>
      </w:r>
      <w:r>
        <w:rPr>
          <w:szCs w:val="24"/>
        </w:rPr>
        <w:fldChar w:fldCharType="begin"/>
      </w:r>
      <w:r w:rsidR="0008712C">
        <w:rPr>
          <w:szCs w:val="24"/>
        </w:rPr>
        <w:instrText xml:space="preserve"> ADDIN ZOTERO_ITEM CSL_CITATION {"citationID":"foFvEHaP","properties":{"formattedCitation":"(Zhang &amp; Mai, 2019)","plainCitation":"(Zhang &amp; Mai, 2019)","noteIndex":0},"citationItems":[{"id":3761,"uris":["http://zotero.org/users/6239255/items/ZZWQMEGF"],"itemData":{"id":3761,"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000E4249" w:rsidRPr="000E4249">
        <w:t>(Zhang &amp; Mai, 2019)</w:t>
      </w:r>
      <w:r>
        <w:rPr>
          <w:szCs w:val="24"/>
        </w:rPr>
        <w:fldChar w:fldCharType="end"/>
      </w:r>
      <w:r w:rsidRPr="008C7178">
        <w:rPr>
          <w:szCs w:val="24"/>
        </w:rPr>
        <w:t xml:space="preserve"> in R 3.6.1 </w:t>
      </w:r>
      <w:r>
        <w:rPr>
          <w:szCs w:val="24"/>
        </w:rPr>
        <w:fldChar w:fldCharType="begin"/>
      </w:r>
      <w:r w:rsidR="0008712C">
        <w:rPr>
          <w:szCs w:val="24"/>
        </w:rPr>
        <w:instrText xml:space="preserve"> ADDIN ZOTERO_ITEM CSL_CITATION {"citationID":"e0E3Vmtf","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 xml:space="preserve">18 participants would sufficiently power our main </w:t>
      </w:r>
      <w:r w:rsidRPr="008C7178">
        <w:rPr>
          <w:szCs w:val="24"/>
        </w:rPr>
        <w:lastRenderedPageBreak/>
        <w:t>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w:t>
      </w:r>
      <w:r w:rsidR="007B651D" w:rsidRPr="0094060F">
        <w:rPr>
          <w:i/>
          <w:iCs/>
          <w:szCs w:val="24"/>
        </w:rPr>
        <w:t>strategy ~ intensity + (1 | Participant)</w:t>
      </w:r>
      <w:r w:rsidR="007B651D">
        <w:rPr>
          <w:szCs w:val="24"/>
        </w:rPr>
        <w: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140" w:name="_Hlk150334285"/>
      <w:r>
        <w:rPr>
          <w:szCs w:val="24"/>
        </w:rPr>
        <w:t>(</w:t>
      </w:r>
      <w:r>
        <w:rPr>
          <w:i/>
          <w:szCs w:val="24"/>
        </w:rPr>
        <w:t>See</w:t>
      </w:r>
      <w:r>
        <w:rPr>
          <w:szCs w:val="24"/>
        </w:rPr>
        <w:t xml:space="preserve"> </w:t>
      </w:r>
      <w:r>
        <w:rPr>
          <w:b/>
          <w:szCs w:val="24"/>
        </w:rPr>
        <w:t xml:space="preserve">Supplementary Materials </w:t>
      </w:r>
      <w:r>
        <w:rPr>
          <w:szCs w:val="24"/>
        </w:rPr>
        <w:t>for more p</w:t>
      </w:r>
      <w:r w:rsidR="005F2875">
        <w:rPr>
          <w:szCs w:val="24"/>
        </w:rPr>
        <w:t>reliminary study</w:t>
      </w:r>
      <w:r>
        <w:rPr>
          <w:szCs w:val="24"/>
        </w:rPr>
        <w:t xml:space="preserve"> design and analyses details)</w:t>
      </w:r>
      <w:bookmarkEnd w:id="140"/>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w:t>
      </w:r>
      <w:r w:rsidR="005F2875">
        <w:rPr>
          <w:szCs w:val="24"/>
        </w:rPr>
        <w:t>preliminary study</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w:t>
      </w:r>
      <w:r w:rsidR="00245CC6">
        <w:rPr>
          <w:szCs w:val="24"/>
        </w:rPr>
        <w:t>Study</w:t>
      </w:r>
      <w:r>
        <w:rPr>
          <w:szCs w:val="24"/>
        </w:rPr>
        <w:t xml:space="preserve"> </w:t>
      </w:r>
      <w:r w:rsidR="00B501A4">
        <w:rPr>
          <w:szCs w:val="24"/>
        </w:rPr>
        <w:t xml:space="preserve">1 via </w:t>
      </w:r>
      <w:r w:rsidR="004D26BF">
        <w:rPr>
          <w:szCs w:val="24"/>
        </w:rPr>
        <w:t>“</w:t>
      </w:r>
      <w:r w:rsidR="00B501A4">
        <w:rPr>
          <w:szCs w:val="24"/>
        </w:rPr>
        <w:t>simr</w:t>
      </w:r>
      <w:r w:rsidR="004D26BF">
        <w:rPr>
          <w:szCs w:val="24"/>
        </w:rPr>
        <w:t>”</w:t>
      </w:r>
      <w:r w:rsidR="00B501A4">
        <w:rPr>
          <w:szCs w:val="24"/>
        </w:rPr>
        <w:t xml:space="preserve"> </w:t>
      </w:r>
      <w:r w:rsidR="00B501A4">
        <w:rPr>
          <w:szCs w:val="24"/>
        </w:rPr>
        <w:fldChar w:fldCharType="begin"/>
      </w:r>
      <w:r w:rsidR="0008712C">
        <w:rPr>
          <w:szCs w:val="24"/>
        </w:rPr>
        <w:instrText xml:space="preserve"> ADDIN ZOTERO_ITEM CSL_CITATION {"citationID":"dwhrqZJv","properties":{"formattedCitation":"(Green &amp; MacLeod, 2016)","plainCitation":"(Green &amp; MacLeod, 2016)","noteIndex":0},"citationItems":[{"id":615,"uris":["http://zotero.org/users/6239255/items/ZPAKLKW2"],"itemData":{"id":615,"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0E4249" w:rsidRPr="000E4249">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hierarchically-structured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w:t>
      </w:r>
      <w:r w:rsidR="005F2875">
        <w:rPr>
          <w:szCs w:val="24"/>
        </w:rPr>
        <w:t>study</w:t>
      </w:r>
      <w:r>
        <w:rPr>
          <w:szCs w:val="24"/>
        </w:rPr>
        <w:t xml:space="preserve">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r w:rsidRPr="00957D51">
        <w:rPr>
          <w:i/>
          <w:szCs w:val="24"/>
        </w:rPr>
        <w:t>Pr(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w:t>
      </w:r>
      <w:r w:rsidR="00452B94">
        <w:rPr>
          <w:szCs w:val="24"/>
        </w:rPr>
        <w:t>the</w:t>
      </w:r>
      <w:r w:rsidR="00134823">
        <w:rPr>
          <w:szCs w:val="24"/>
        </w:rPr>
        <w:t xml:space="preserve"> concurrently</w:t>
      </w:r>
      <w:r w:rsidR="009B0A20">
        <w:rPr>
          <w:szCs w:val="24"/>
        </w:rPr>
        <w:t>-ran</w:t>
      </w:r>
      <w:r w:rsidR="00134823">
        <w:rPr>
          <w:szCs w:val="24"/>
        </w:rPr>
        <w:t xml:space="preserve"> experiment on fear and memory</w:t>
      </w:r>
      <w:r w:rsidR="00452B94">
        <w:rPr>
          <w:szCs w:val="24"/>
        </w:rPr>
        <w:t xml:space="preserve"> </w:t>
      </w:r>
      <w:r w:rsidR="00452B94">
        <w:rPr>
          <w:szCs w:val="24"/>
        </w:rPr>
        <w:fldChar w:fldCharType="begin"/>
      </w:r>
      <w:r w:rsidR="0008712C">
        <w:rPr>
          <w:szCs w:val="24"/>
        </w:rPr>
        <w:instrText xml:space="preserve"> ADDIN ZOTERO_ITEM CSL_CITATION {"citationID":"wRkfVhlW","properties":{"formattedCitation":"(Cliver et al., 2024)","plainCitation":"(Cliver et al., 2024)","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label":"page"}],"schema":"https://github.com/citation-style-language/schema/raw/master/csl-citation.json"} </w:instrText>
      </w:r>
      <w:r w:rsidR="00452B94">
        <w:rPr>
          <w:szCs w:val="24"/>
        </w:rPr>
        <w:fldChar w:fldCharType="separate"/>
      </w:r>
      <w:r w:rsidR="000E4249" w:rsidRPr="000E4249">
        <w:t>(Cliver et al., 2024)</w:t>
      </w:r>
      <w:r w:rsidR="00452B94">
        <w:rPr>
          <w:szCs w:val="24"/>
        </w:rPr>
        <w:fldChar w:fldCharType="end"/>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405381E2" w:rsidR="00654027" w:rsidRDefault="00245CC6" w:rsidP="00E44513">
      <w:pPr>
        <w:spacing w:after="0" w:line="480" w:lineRule="auto"/>
        <w:ind w:left="0" w:firstLine="720"/>
        <w:rPr>
          <w:szCs w:val="24"/>
        </w:rPr>
      </w:pPr>
      <w:r>
        <w:rPr>
          <w:b/>
          <w:szCs w:val="24"/>
        </w:rPr>
        <w:t>Study</w:t>
      </w:r>
      <w:r w:rsidR="00D90BC6">
        <w:rPr>
          <w:b/>
          <w:szCs w:val="24"/>
        </w:rPr>
        <w:t xml:space="preserve">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yrs, </w:t>
      </w:r>
      <w:r w:rsidR="00B720B2" w:rsidRPr="00BE73D6">
        <w:rPr>
          <w:i/>
          <w:iCs/>
          <w:szCs w:val="24"/>
        </w:rPr>
        <w:t>range</w:t>
      </w:r>
      <w:r w:rsidR="00B720B2" w:rsidRPr="008C7178">
        <w:rPr>
          <w:szCs w:val="24"/>
        </w:rPr>
        <w:t xml:space="preserve"> = 18 – 34 yrs, </w:t>
      </w:r>
      <w:r w:rsidR="00B720B2" w:rsidRPr="008C7178">
        <w:rPr>
          <w:i/>
          <w:szCs w:val="24"/>
        </w:rPr>
        <w:t>sd</w:t>
      </w:r>
      <w:r w:rsidR="00DC4E44">
        <w:rPr>
          <w:i/>
          <w:szCs w:val="24"/>
        </w:rPr>
        <w:t xml:space="preserve"> </w:t>
      </w:r>
      <w:r w:rsidR="00B720B2" w:rsidRPr="008C7178">
        <w:rPr>
          <w:i/>
          <w:szCs w:val="24"/>
          <w:vertAlign w:val="subscript"/>
        </w:rPr>
        <w:t>age</w:t>
      </w:r>
      <w:r w:rsidR="00B720B2" w:rsidRPr="008C7178">
        <w:rPr>
          <w:szCs w:val="24"/>
        </w:rPr>
        <w:t xml:space="preserve"> = 2.87 yrs</w:t>
      </w:r>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sidR="00D90BC6">
        <w:rPr>
          <w:szCs w:val="24"/>
        </w:rPr>
        <w:t>stu</w:t>
      </w:r>
      <w:r w:rsidR="00B720B2" w:rsidRPr="00987F40">
        <w:rPr>
          <w:szCs w:val="24"/>
        </w:rPr>
        <w:t>dy</w:t>
      </w:r>
      <w:r w:rsidR="00D90BC6">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w:t>
      </w:r>
      <w:r w:rsidR="00201A98">
        <w:rPr>
          <w:szCs w:val="24"/>
        </w:rPr>
        <w:lastRenderedPageBreak/>
        <w:t>speakers</w:t>
      </w:r>
      <w:r w:rsidR="00D90BC6">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yrs, </w:t>
      </w:r>
      <w:r w:rsidR="00201A98" w:rsidRPr="000D7D4C">
        <w:rPr>
          <w:i/>
          <w:iCs/>
          <w:szCs w:val="24"/>
        </w:rPr>
        <w:t xml:space="preserve">sd </w:t>
      </w:r>
      <w:r w:rsidR="00201A98" w:rsidRPr="000D7D4C">
        <w:rPr>
          <w:i/>
          <w:iCs/>
          <w:szCs w:val="24"/>
          <w:vertAlign w:val="subscript"/>
        </w:rPr>
        <w:t>Years of Education</w:t>
      </w:r>
      <w:r w:rsidR="00201A98">
        <w:rPr>
          <w:szCs w:val="24"/>
        </w:rPr>
        <w:t xml:space="preserve"> = 2.75 yrs)</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604E788B" w:rsidR="00EB6E76" w:rsidRDefault="008E45C3" w:rsidP="00E44513">
      <w:pPr>
        <w:spacing w:after="0" w:line="480" w:lineRule="auto"/>
        <w:ind w:left="0" w:firstLine="720"/>
        <w:rPr>
          <w:szCs w:val="24"/>
        </w:rPr>
      </w:pPr>
      <w:r>
        <w:rPr>
          <w:noProof/>
          <w:szCs w:val="24"/>
        </w:rPr>
        <mc:AlternateContent>
          <mc:Choice Requires="wpg">
            <w:drawing>
              <wp:anchor distT="0" distB="0" distL="114300" distR="114300" simplePos="0" relativeHeight="251720704" behindDoc="0" locked="0" layoutInCell="1" allowOverlap="1" wp14:anchorId="3D7361E9" wp14:editId="3F818EC2">
                <wp:simplePos x="0" y="0"/>
                <wp:positionH relativeFrom="column">
                  <wp:posOffset>0</wp:posOffset>
                </wp:positionH>
                <wp:positionV relativeFrom="paragraph">
                  <wp:posOffset>317500</wp:posOffset>
                </wp:positionV>
                <wp:extent cx="6028055" cy="2637790"/>
                <wp:effectExtent l="0" t="0" r="4445" b="3810"/>
                <wp:wrapSquare wrapText="bothSides"/>
                <wp:docPr id="105292250" name="Group 2"/>
                <wp:cNvGraphicFramePr/>
                <a:graphic xmlns:a="http://schemas.openxmlformats.org/drawingml/2006/main">
                  <a:graphicData uri="http://schemas.microsoft.com/office/word/2010/wordprocessingGroup">
                    <wpg:wgp>
                      <wpg:cNvGrpSpPr/>
                      <wpg:grpSpPr>
                        <a:xfrm>
                          <a:off x="0" y="0"/>
                          <a:ext cx="6028055" cy="2637790"/>
                          <a:chOff x="0" y="0"/>
                          <a:chExt cx="5896252" cy="2637790"/>
                        </a:xfrm>
                      </wpg:grpSpPr>
                      <pic:pic xmlns:pic="http://schemas.openxmlformats.org/drawingml/2006/picture">
                        <pic:nvPicPr>
                          <pic:cNvPr id="50039855" name="Picture 1"/>
                          <pic:cNvPicPr>
                            <a:picLocks noChangeAspect="1"/>
                          </pic:cNvPicPr>
                        </pic:nvPicPr>
                        <pic:blipFill>
                          <a:blip r:embed="rId20" cstate="print">
                            <a:alphaModFix/>
                            <a:extLst>
                              <a:ext uri="{28A0092B-C50C-407E-A947-70E740481C1C}">
                                <a14:useLocalDpi xmlns:a14="http://schemas.microsoft.com/office/drawing/2010/main" val="0"/>
                              </a:ext>
                            </a:extLst>
                          </a:blip>
                          <a:srcRect/>
                          <a:stretch>
                            <a:fillRect/>
                          </a:stretch>
                        </pic:blipFill>
                        <pic:spPr bwMode="auto">
                          <a:xfrm>
                            <a:off x="0" y="0"/>
                            <a:ext cx="5896252" cy="1666875"/>
                          </a:xfrm>
                          <a:prstGeom prst="rect">
                            <a:avLst/>
                          </a:prstGeom>
                          <a:noFill/>
                          <a:ln>
                            <a:noFill/>
                          </a:ln>
                        </pic:spPr>
                      </pic:pic>
                      <wps:wsp>
                        <wps:cNvPr id="3" name="Text Box 3"/>
                        <wps:cNvSpPr txBox="1"/>
                        <wps:spPr>
                          <a:xfrm>
                            <a:off x="0" y="1723390"/>
                            <a:ext cx="5819523" cy="914400"/>
                          </a:xfrm>
                          <a:prstGeom prst="rect">
                            <a:avLst/>
                          </a:prstGeom>
                          <a:solidFill>
                            <a:schemeClr val="lt1"/>
                          </a:solidFill>
                          <a:ln w="6350">
                            <a:noFill/>
                          </a:ln>
                        </wps:spPr>
                        <wps:txb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D7361E9" id="Group 2" o:spid="_x0000_s1026" style="position:absolute;left:0;text-align:left;margin-left:0;margin-top:25pt;width:474.65pt;height:207.7pt;z-index:251720704;mso-width-relative:margin" coordsize="58962,2637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896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">
                  <v:imagedata r:id="rId21" o:title=""/>
                </v:shape>
                <v:shapetype id="_x0000_t202" coordsize="21600,21600" o:spt="202" path="m,l,21600r21600,l21600,xe">
                  <v:stroke joinstyle="miter"/>
                  <v:path gradientshapeok="t" o:connecttype="rect"/>
                </v:shapetype>
                <v:shape id="Text Box 3" o:spid="_x0000_s1028" type="#_x0000_t202" style="position:absolute;top:17233;width:58195;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v:textbox>
                </v:shape>
                <w10:wrap type="square"/>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lastRenderedPageBreak/>
        <w:t xml:space="preserve">MATERIALS AND PROCEDURE: </w:t>
      </w:r>
    </w:p>
    <w:p w14:paraId="6E84FE01" w14:textId="0181127A"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w:t>
      </w:r>
      <w:r w:rsidR="000D6E61">
        <w:rPr>
          <w:szCs w:val="24"/>
        </w:rPr>
        <w:t>lt</w:t>
      </w:r>
      <w:r w:rsidR="00F63EDD">
        <w:rPr>
          <w:szCs w:val="24"/>
        </w:rPr>
        <w:t xml:space="preserve"> they kn</w:t>
      </w:r>
      <w:r w:rsidR="000D6E61">
        <w:rPr>
          <w:szCs w:val="24"/>
        </w:rPr>
        <w:t>ew</w:t>
      </w:r>
      <w:r w:rsidR="00F63EDD">
        <w:rPr>
          <w:szCs w:val="24"/>
        </w:rPr>
        <w:t xml:space="preserve"> about this specific haunted house,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w:t>
      </w:r>
      <w:r w:rsidR="00902E89">
        <w:rPr>
          <w:szCs w:val="24"/>
        </w:rPr>
        <w:t>. Labels for the 5-point Likert scales included “</w:t>
      </w:r>
      <w:r w:rsidR="00F63EDD">
        <w:rPr>
          <w:szCs w:val="24"/>
        </w:rPr>
        <w:t>None at all</w:t>
      </w:r>
      <w:r w:rsidR="00902E89">
        <w:rPr>
          <w:szCs w:val="24"/>
        </w:rPr>
        <w:t>”, “A little”, “A moderate amount”, “A lot”, and “</w:t>
      </w:r>
      <w:r w:rsidR="00F63EDD">
        <w:rPr>
          <w:szCs w:val="24"/>
        </w:rPr>
        <w:t>A great deal</w:t>
      </w:r>
      <w:r w:rsidR="00902E89">
        <w:rPr>
          <w:szCs w:val="24"/>
        </w:rPr>
        <w:t>”</w:t>
      </w:r>
      <w:r w:rsidR="00F63EDD">
        <w:rPr>
          <w:szCs w:val="24"/>
        </w:rPr>
        <w:t xml:space="preserve">.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Motivations to participate were assessed using 100-point sliding scales and included payment, thrills, novel experiences, challenges, social pressure, scientific interest or duty, and boredom.</w:t>
      </w:r>
      <w:r w:rsidR="00902E89">
        <w:rPr>
          <w:szCs w:val="24"/>
        </w:rPr>
        <w:t xml:space="preserve"> The poles and central position were labelled as “Not at all motivating”, “Moderately motivating”, and “Extremely motivating”.</w:t>
      </w:r>
      <w:r w:rsidR="00F63EDD">
        <w:rPr>
          <w:szCs w:val="24"/>
        </w:rPr>
        <w:t xml:space="preserve">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08712C">
        <w:rPr>
          <w:szCs w:val="24"/>
        </w:rPr>
        <w:instrText xml:space="preserve"> ADDIN ZOTERO_ITEM CSL_CITATION {"citationID":"TBHLCztG","properties":{"formattedCitation":"(Bowden &amp; Jung-Beeman, 2003)","plainCitation":"(Bowden &amp; Jung-Beeman, 2003)","noteIndex":0},"citationItems":[{"id":3756,"uris":["http://zotero.org/users/6239255/items/XQ27RH66"],"itemData":{"id":3756,"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0E4249" w:rsidRPr="000E4249">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w:t>
      </w:r>
      <w:r w:rsidR="00B720B2" w:rsidRPr="008C7178">
        <w:rPr>
          <w:szCs w:val="24"/>
        </w:rPr>
        <w:lastRenderedPageBreak/>
        <w:t xml:space="preserve">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150BC43C"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r w:rsidR="00B720B2" w:rsidRPr="008C7178">
        <w:rPr>
          <w:i/>
          <w:szCs w:val="24"/>
        </w:rPr>
        <w:t>sd</w:t>
      </w:r>
      <w:r w:rsidR="00DC4E44">
        <w:rPr>
          <w:i/>
          <w:szCs w:val="24"/>
        </w:rPr>
        <w:t xml:space="preserve"> </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w:t>
      </w:r>
      <w:r w:rsidR="001B24AA">
        <w:rPr>
          <w:szCs w:val="24"/>
        </w:rPr>
        <w:t xml:space="preserve"> designed to be either low- or high-intensity,</w:t>
      </w:r>
      <w:r w:rsidR="00392022" w:rsidRPr="008C7178">
        <w:rPr>
          <w:szCs w:val="24"/>
        </w:rPr>
        <w:t xml:space="preserve">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3F49B327"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w:t>
      </w:r>
      <w:r w:rsidR="00A5748C">
        <w:rPr>
          <w:szCs w:val="24"/>
        </w:rPr>
        <w:t>. P</w:t>
      </w:r>
      <w:r w:rsidR="00AE64F8" w:rsidRPr="008C7178">
        <w:rPr>
          <w:szCs w:val="24"/>
        </w:rPr>
        <w:t>articipants were to walk through the haunted house in a single file line and avoid sharing thoughts, reactions, and experiences with other participants.</w:t>
      </w:r>
      <w:r w:rsidR="000F5805">
        <w:rPr>
          <w:szCs w:val="24"/>
        </w:rPr>
        <w:t xml:space="preserve"> Limiting communication prevented participants from skewing each other’s </w:t>
      </w:r>
      <w:r w:rsidR="00E1386C">
        <w:rPr>
          <w:szCs w:val="24"/>
        </w:rPr>
        <w:t xml:space="preserve">memories and </w:t>
      </w:r>
      <w:r w:rsidR="000F5805">
        <w:rPr>
          <w:szCs w:val="24"/>
        </w:rPr>
        <w:t>perception</w:t>
      </w:r>
      <w:r w:rsidR="00E1386C">
        <w:rPr>
          <w:szCs w:val="24"/>
        </w:rPr>
        <w:t>s</w:t>
      </w:r>
      <w:r w:rsidR="000F5805">
        <w:rPr>
          <w:szCs w:val="24"/>
        </w:rPr>
        <w:t xml:space="preserve"> of the events before they could be recorded.</w:t>
      </w:r>
      <w:r>
        <w:rPr>
          <w:szCs w:val="24"/>
        </w:rPr>
        <w:t xml:space="preserve"> </w:t>
      </w:r>
      <w:r w:rsidR="000F5805">
        <w:rPr>
          <w:szCs w:val="24"/>
        </w:rPr>
        <w:t>Participants</w:t>
      </w:r>
      <w:r w:rsidR="00AE64F8" w:rsidRPr="008C7178">
        <w:rPr>
          <w:szCs w:val="24"/>
        </w:rPr>
        <w:t xml:space="preserve"> were encouraged to act and react as naturally as possible</w:t>
      </w:r>
      <w:r w:rsidR="00E206EE">
        <w:rPr>
          <w:szCs w:val="24"/>
        </w:rPr>
        <w:t xml:space="preserve"> without interacting with each other (i.e., grabbing, holding, touching, etc.)</w:t>
      </w:r>
      <w:r w:rsidR="00AE64F8" w:rsidRPr="008C7178">
        <w:rPr>
          <w:szCs w:val="24"/>
        </w:rPr>
        <w:t>.</w:t>
      </w:r>
      <w:r w:rsidR="00A5748C">
        <w:rPr>
          <w:szCs w:val="24"/>
        </w:rPr>
        <w:t xml:space="preserve"> While</w:t>
      </w:r>
      <w:r w:rsidR="000F5805">
        <w:rPr>
          <w:szCs w:val="24"/>
        </w:rPr>
        <w:t xml:space="preserve"> verbal and physical</w:t>
      </w:r>
      <w:r w:rsidR="00A5748C">
        <w:rPr>
          <w:szCs w:val="24"/>
        </w:rPr>
        <w:t xml:space="preserve"> social support are recognized and effective forms of emotion regulation</w:t>
      </w:r>
      <w:r w:rsidR="000F5805">
        <w:rPr>
          <w:szCs w:val="24"/>
        </w:rPr>
        <w:fldChar w:fldCharType="begin"/>
      </w:r>
      <w:r w:rsidR="0008712C">
        <w:rPr>
          <w:szCs w:val="24"/>
        </w:rPr>
        <w:instrText xml:space="preserve"> ADDIN ZOTERO_ITEM CSL_CITATION {"citationID":"M8kQFtjs","properties":{"formattedCitation":"(Webb et al., 2012)","plainCitation":"(Webb et al., 2012)","dontUpdate":true,"noteIndex":0},"citationItems":[{"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sidR="000F5805">
        <w:rPr>
          <w:szCs w:val="24"/>
        </w:rPr>
        <w:fldChar w:fldCharType="end"/>
      </w:r>
      <w:r w:rsidR="00A5748C">
        <w:rPr>
          <w:szCs w:val="24"/>
        </w:rPr>
        <w:t>, they were beyond the purview of this study</w:t>
      </w:r>
      <w:r w:rsidR="00DF742F">
        <w:rPr>
          <w:szCs w:val="24"/>
        </w:rPr>
        <w:t>’s focus</w:t>
      </w:r>
      <w:r w:rsidR="00DC4E44">
        <w:rPr>
          <w:szCs w:val="24"/>
        </w:rPr>
        <w:t>, which was</w:t>
      </w:r>
      <w:r w:rsidR="00DF742F">
        <w:rPr>
          <w:szCs w:val="24"/>
        </w:rPr>
        <w:t xml:space="preserve"> </w:t>
      </w:r>
      <w:r w:rsidR="000D6E61">
        <w:rPr>
          <w:szCs w:val="24"/>
        </w:rPr>
        <w:t xml:space="preserve">based </w:t>
      </w:r>
      <w:r w:rsidR="00DF742F">
        <w:rPr>
          <w:szCs w:val="24"/>
        </w:rPr>
        <w:t>upon</w:t>
      </w:r>
      <w:r w:rsidR="00DC4E44">
        <w:rPr>
          <w:szCs w:val="24"/>
        </w:rPr>
        <w:t xml:space="preserve"> common</w:t>
      </w:r>
      <w:r w:rsidR="00DF742F">
        <w:rPr>
          <w:szCs w:val="24"/>
        </w:rPr>
        <w:t xml:space="preserve"> Process </w:t>
      </w:r>
      <w:r w:rsidR="00DC4E44">
        <w:rPr>
          <w:szCs w:val="24"/>
        </w:rPr>
        <w:t>Model</w:t>
      </w:r>
      <w:r w:rsidR="00DF742F">
        <w:rPr>
          <w:szCs w:val="24"/>
        </w:rPr>
        <w:t xml:space="preserve"> strategies. </w:t>
      </w:r>
      <w:r w:rsidR="000D6E61">
        <w:rPr>
          <w:szCs w:val="24"/>
        </w:rPr>
        <w:t>However, p</w:t>
      </w:r>
      <w:r w:rsidR="00DF742F">
        <w:rPr>
          <w:szCs w:val="24"/>
        </w:rPr>
        <w:t xml:space="preserve">erceptions of social support were </w:t>
      </w:r>
      <w:r w:rsidR="00E1386C">
        <w:rPr>
          <w:szCs w:val="24"/>
        </w:rPr>
        <w:t xml:space="preserve">captured after exposure to </w:t>
      </w:r>
      <w:r w:rsidR="00DF742F">
        <w:rPr>
          <w:szCs w:val="24"/>
        </w:rPr>
        <w:t>assess their potential effect upon our outcomes</w:t>
      </w:r>
      <w:r w:rsidR="00E1386C">
        <w:rPr>
          <w:szCs w:val="24"/>
        </w:rPr>
        <w:t xml:space="preserve"> of interest</w:t>
      </w:r>
      <w:r w:rsidR="000F5805">
        <w:rPr>
          <w:szCs w:val="24"/>
        </w:rPr>
        <w:t xml:space="preserve">. </w:t>
      </w:r>
      <w:r w:rsidR="002C6443">
        <w:rPr>
          <w:szCs w:val="24"/>
        </w:rPr>
        <w:t>A</w:t>
      </w:r>
      <w:r w:rsidR="00963B42">
        <w:rPr>
          <w:szCs w:val="24"/>
        </w:rPr>
        <w:t>s part of a concurrently-r</w:t>
      </w:r>
      <w:r w:rsidR="006A4EDC">
        <w:rPr>
          <w:szCs w:val="24"/>
        </w:rPr>
        <w:t>u</w:t>
      </w:r>
      <w:r w:rsidR="009B0A20">
        <w:rPr>
          <w:szCs w:val="24"/>
        </w:rPr>
        <w:t>n</w:t>
      </w:r>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w:t>
      </w:r>
      <w:r w:rsidR="00790C62">
        <w:rPr>
          <w:szCs w:val="24"/>
        </w:rPr>
        <w:lastRenderedPageBreak/>
        <w:t>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1A44AA2F" w14:textId="50839C44" w:rsidR="00CB06CC"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r w:rsidR="00D17F92">
        <w:rPr>
          <w:szCs w:val="24"/>
        </w:rPr>
        <w:t xml:space="preserve">aforementioned </w:t>
      </w:r>
      <w:r w:rsidR="002C6443">
        <w:rPr>
          <w:szCs w:val="24"/>
        </w:rPr>
        <w:t>concurrently-running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08712C">
        <w:rPr>
          <w:i/>
          <w:szCs w:val="24"/>
        </w:rPr>
        <w:instrText xml:space="preserve"> ADDIN ZOTERO_ITEM CSL_CITATION {"citationID":"MOvJ0DZA","properties":{"formattedCitation":"(Colombo et al., 2020; Shahane et al., 2023)","plainCitation":"(Colombo et al., 2020; Shahane et al., 2023)","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9349,"uris":["http://zotero.org/users/6239255/items/Z6JHWD89"],"itemData":{"id":9349,"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08712C">
        <w:rPr>
          <w:szCs w:val="24"/>
        </w:rPr>
        <w:instrText xml:space="preserve"> ADDIN ZOTERO_ITEM CSL_CITATION {"citationID":"EFMiGbWL","properties":{"formattedCitation":"(Stone et al., 2003)","plainCitation":"(Stone et al., 2003)","noteIndex":0},"citationItems":[{"id":9085,"uris":["http://zotero.org/users/6239255/items/94N2NXC8"],"itemData":{"id":9085,"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0E4249" w:rsidRPr="000E424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w:t>
      </w:r>
      <w:r w:rsidR="00BF7DA9" w:rsidRPr="000E4249">
        <w:rPr>
          <w:szCs w:val="24"/>
        </w:rPr>
        <w:t>in violation of the goals of this study</w:t>
      </w:r>
      <w:r w:rsidR="00A66903" w:rsidRPr="000E4249">
        <w:rPr>
          <w:szCs w:val="24"/>
        </w:rPr>
        <w:t xml:space="preserve">, </w:t>
      </w:r>
      <w:r w:rsidR="00BF7DA9" w:rsidRPr="000E4249">
        <w:rPr>
          <w:szCs w:val="24"/>
        </w:rPr>
        <w:t xml:space="preserve">and </w:t>
      </w:r>
      <w:r w:rsidR="00A66903" w:rsidRPr="000E4249">
        <w:rPr>
          <w:szCs w:val="24"/>
        </w:rPr>
        <w:t xml:space="preserve">3) </w:t>
      </w:r>
      <w:r w:rsidR="00BF7DA9" w:rsidRPr="000E4249">
        <w:rPr>
          <w:szCs w:val="24"/>
        </w:rPr>
        <w:t>the use of such technology during exposure would violate the immersive, high-intensity nature of the context</w:t>
      </w:r>
      <w:r w:rsidR="002E518D" w:rsidRPr="000E4249">
        <w:rPr>
          <w:szCs w:val="24"/>
        </w:rPr>
        <w:t xml:space="preserve"> </w:t>
      </w:r>
      <w:r w:rsidR="002E518D" w:rsidRPr="000E4249">
        <w:rPr>
          <w:szCs w:val="24"/>
        </w:rPr>
        <w:fldChar w:fldCharType="begin"/>
      </w:r>
      <w:r w:rsidR="0008712C">
        <w:rPr>
          <w:szCs w:val="24"/>
        </w:rPr>
        <w:instrText xml:space="preserve"> ADDIN ZOTERO_ITEM CSL_CITATION {"citationID":"2tsJwVYY","properties":{"formattedCitation":"(Shiffman et al., 2008)","plainCitation":"(Shiffman et al., 2008)","noteIndex":0},"citationItems":[{"id":9084,"uris":["http://zotero.org/users/6239255/items/6AD3ZT4N"],"itemData":{"id":9084,"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sidRPr="000E4249">
        <w:rPr>
          <w:szCs w:val="24"/>
        </w:rPr>
        <w:fldChar w:fldCharType="separate"/>
      </w:r>
      <w:r w:rsidR="000E4249" w:rsidRPr="000E4249">
        <w:rPr>
          <w:szCs w:val="24"/>
        </w:rPr>
        <w:t>(Shiffman et al., 2008)</w:t>
      </w:r>
      <w:r w:rsidR="002E518D" w:rsidRPr="000E4249">
        <w:rPr>
          <w:szCs w:val="24"/>
        </w:rPr>
        <w:fldChar w:fldCharType="end"/>
      </w:r>
      <w:r w:rsidR="00A66903" w:rsidRPr="000E4249">
        <w:rPr>
          <w:szCs w:val="24"/>
        </w:rPr>
        <w:t>.</w:t>
      </w:r>
      <w:r w:rsidR="000E4249" w:rsidRPr="000E4249">
        <w:rPr>
          <w:szCs w:val="24"/>
        </w:rPr>
        <w:t xml:space="preserve"> Furthermore, studies which have used cued recalls to capture ratings of emotion experiences after exposure have found high consistency between experience and recall </w:t>
      </w:r>
      <w:r w:rsidR="000E4249" w:rsidRPr="000E4249">
        <w:rPr>
          <w:szCs w:val="24"/>
        </w:rPr>
        <w:fldChar w:fldCharType="begin"/>
      </w:r>
      <w:r w:rsidR="0008712C">
        <w:rPr>
          <w:szCs w:val="24"/>
        </w:rPr>
        <w:instrText xml:space="preserve"> ADDIN ZOTERO_ITEM CSL_CITATION {"citationID":"BKjnHM5A","properties":{"formattedCitation":"(Cendri A. Hutcherson et al., 2005; Robert W. Levenson et al., 1983)","plainCitation":"(Cendri A. Hutcherson et al., 2005; Robert W. Levenson et al., 1983)","dontUpdate":true,"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0E4249" w:rsidRPr="000E4249">
        <w:rPr>
          <w:szCs w:val="24"/>
        </w:rPr>
        <w:fldChar w:fldCharType="separate"/>
      </w:r>
      <w:r w:rsidR="000E4249" w:rsidRPr="000E4249">
        <w:rPr>
          <w:szCs w:val="24"/>
        </w:rPr>
        <w:t xml:space="preserve">(Hutcherson et al., 2005; Levenson et al., </w:t>
      </w:r>
      <w:r w:rsidR="000E4249" w:rsidRPr="000E4249">
        <w:rPr>
          <w:szCs w:val="24"/>
        </w:rPr>
        <w:lastRenderedPageBreak/>
        <w:t>1983)</w:t>
      </w:r>
      <w:r w:rsidR="000E4249" w:rsidRPr="000E4249">
        <w:rPr>
          <w:szCs w:val="24"/>
        </w:rPr>
        <w:fldChar w:fldCharType="end"/>
      </w:r>
      <w:r w:rsidR="000E4249" w:rsidRPr="000E4249">
        <w:rPr>
          <w:szCs w:val="24"/>
        </w:rPr>
        <w:t>.</w:t>
      </w:r>
      <w:r w:rsidR="00E40F37" w:rsidRPr="000E4249">
        <w:rPr>
          <w:szCs w:val="24"/>
        </w:rPr>
        <w:t xml:space="preserve"> </w:t>
      </w:r>
      <w:r w:rsidR="00937D53" w:rsidRPr="000E4249">
        <w:rPr>
          <w:szCs w:val="24"/>
        </w:rPr>
        <w:t>For each of the three events, p</w:t>
      </w:r>
      <w:r w:rsidRPr="000E4249">
        <w:rPr>
          <w:szCs w:val="24"/>
        </w:rPr>
        <w:t>articipants</w:t>
      </w:r>
      <w:r w:rsidR="00937D53" w:rsidRPr="000E4249">
        <w:rPr>
          <w:szCs w:val="24"/>
        </w:rPr>
        <w:t xml:space="preserve"> wrote a detailed description of what occurred. Participants then </w:t>
      </w:r>
      <w:r w:rsidRPr="000E4249">
        <w:rPr>
          <w:szCs w:val="24"/>
        </w:rPr>
        <w:t>noted which emotions</w:t>
      </w:r>
      <w:r w:rsidR="00937D53" w:rsidRPr="000E4249">
        <w:rPr>
          <w:szCs w:val="24"/>
        </w:rPr>
        <w:t xml:space="preserve"> (up to a total of five)</w:t>
      </w:r>
      <w:r w:rsidRPr="000E4249">
        <w:rPr>
          <w:szCs w:val="24"/>
        </w:rPr>
        <w:t xml:space="preserve"> they felt</w:t>
      </w:r>
      <w:r w:rsidR="00937D53" w:rsidRPr="000E4249">
        <w:rPr>
          <w:szCs w:val="24"/>
        </w:rPr>
        <w:t xml:space="preserve"> during this event</w:t>
      </w:r>
      <w:r w:rsidR="00E40F37" w:rsidRPr="000E4249">
        <w:rPr>
          <w:szCs w:val="24"/>
        </w:rPr>
        <w:t xml:space="preserve"> via free response</w:t>
      </w:r>
      <w:r w:rsidR="00937D53" w:rsidRPr="000E4249">
        <w:rPr>
          <w:szCs w:val="24"/>
        </w:rPr>
        <w:t xml:space="preserve">. </w:t>
      </w:r>
      <w:r w:rsidR="009E1D91" w:rsidRPr="000E4249">
        <w:rPr>
          <w:szCs w:val="24"/>
        </w:rPr>
        <w:t>Participants rated</w:t>
      </w:r>
      <w:r w:rsidRPr="000E4249">
        <w:rPr>
          <w:szCs w:val="24"/>
        </w:rPr>
        <w:t xml:space="preserve"> how intense </w:t>
      </w:r>
      <w:r w:rsidR="00D17F92" w:rsidRPr="000E4249">
        <w:rPr>
          <w:szCs w:val="24"/>
        </w:rPr>
        <w:t>their</w:t>
      </w:r>
      <w:r w:rsidRPr="000E4249">
        <w:rPr>
          <w:szCs w:val="24"/>
        </w:rPr>
        <w:t xml:space="preserve"> emotion </w:t>
      </w:r>
      <w:r w:rsidR="009E1D91" w:rsidRPr="000E4249">
        <w:rPr>
          <w:szCs w:val="24"/>
        </w:rPr>
        <w:t>felt</w:t>
      </w:r>
      <w:r w:rsidR="001B24AA" w:rsidRPr="000E4249">
        <w:rPr>
          <w:szCs w:val="24"/>
        </w:rPr>
        <w:t xml:space="preserve"> (</w:t>
      </w:r>
      <w:r w:rsidR="001B24AA" w:rsidRPr="00B476BD">
        <w:rPr>
          <w:bCs/>
          <w:szCs w:val="24"/>
        </w:rPr>
        <w:t>"During [this event], how intense was the [emotion] you experienced?"</w:t>
      </w:r>
      <w:r w:rsidR="001B24AA" w:rsidRPr="000E4249">
        <w:rPr>
          <w:szCs w:val="24"/>
        </w:rPr>
        <w:t>)</w:t>
      </w:r>
      <w:r w:rsidR="00E40F37" w:rsidRPr="000E4249">
        <w:rPr>
          <w:szCs w:val="24"/>
        </w:rPr>
        <w:t xml:space="preserve"> on a</w:t>
      </w:r>
      <w:r w:rsidR="000967D7" w:rsidRPr="000E4249">
        <w:rPr>
          <w:szCs w:val="24"/>
        </w:rPr>
        <w:t xml:space="preserve"> 5</w:t>
      </w:r>
      <w:r w:rsidR="00E40F37" w:rsidRPr="000E4249">
        <w:rPr>
          <w:szCs w:val="24"/>
        </w:rPr>
        <w:t>-point Likert scale</w:t>
      </w:r>
      <w:r w:rsidR="00AA6164" w:rsidRPr="000E4249">
        <w:rPr>
          <w:szCs w:val="24"/>
        </w:rPr>
        <w:t xml:space="preserve"> (labels included, in order of increasing intensity: ‘None at all’, ‘A little’, ‘A moderate amount’, ‘A lot’, and ‘A great deal’)</w:t>
      </w:r>
      <w:r w:rsidR="009E1D91" w:rsidRPr="000E4249">
        <w:rPr>
          <w:szCs w:val="24"/>
        </w:rPr>
        <w:t xml:space="preserve">. Participants were also tasked with </w:t>
      </w:r>
      <w:r w:rsidRPr="000E4249">
        <w:rPr>
          <w:szCs w:val="24"/>
        </w:rPr>
        <w:t>describ</w:t>
      </w:r>
      <w:r w:rsidR="009E1D91" w:rsidRPr="000E4249">
        <w:rPr>
          <w:szCs w:val="24"/>
        </w:rPr>
        <w:t>ing</w:t>
      </w:r>
      <w:r w:rsidRPr="000E4249">
        <w:rPr>
          <w:szCs w:val="24"/>
        </w:rPr>
        <w:t xml:space="preserve"> how they tried to regulate </w:t>
      </w:r>
      <w:r w:rsidR="009E1D91" w:rsidRPr="000E4249">
        <w:rPr>
          <w:szCs w:val="24"/>
        </w:rPr>
        <w:t>each</w:t>
      </w:r>
      <w:r w:rsidRPr="000E4249">
        <w:rPr>
          <w:szCs w:val="24"/>
        </w:rPr>
        <w:t xml:space="preserve"> emotion, if at all</w:t>
      </w:r>
      <w:r w:rsidR="001B24AA" w:rsidRPr="000E4249">
        <w:rPr>
          <w:szCs w:val="24"/>
        </w:rPr>
        <w:t xml:space="preserve"> (</w:t>
      </w:r>
      <w:r w:rsidR="001B24AA" w:rsidRPr="00B476BD">
        <w:rPr>
          <w:bCs/>
          <w:szCs w:val="24"/>
        </w:rPr>
        <w:t>"Did you attempt to reduce or intensify this [emotion]?"</w:t>
      </w:r>
      <w:r w:rsidR="001B24AA" w:rsidRPr="000E4249">
        <w:rPr>
          <w:szCs w:val="24"/>
        </w:rPr>
        <w:t>)</w:t>
      </w:r>
      <w:r w:rsidR="00595359" w:rsidRPr="000E4249">
        <w:rPr>
          <w:szCs w:val="24"/>
        </w:rPr>
        <w:t>, via free response</w:t>
      </w:r>
      <w:r w:rsidR="001B24AA" w:rsidRPr="000E4249">
        <w:rPr>
          <w:szCs w:val="24"/>
        </w:rPr>
        <w:t xml:space="preserve"> (“Please describe how you attempted to reduce or intensify this [emotion]”)</w:t>
      </w:r>
      <w:r w:rsidRPr="000E4249">
        <w:rPr>
          <w:szCs w:val="24"/>
        </w:rPr>
        <w:t>.</w:t>
      </w:r>
      <w:r w:rsidR="00061A33" w:rsidRPr="000E4249">
        <w:rPr>
          <w:szCs w:val="24"/>
        </w:rPr>
        <w:t xml:space="preserve"> People’s accuracy in recalling details of similar real-world experiences via free response </w:t>
      </w:r>
      <w:r w:rsidR="00145157" w:rsidRPr="000E4249">
        <w:rPr>
          <w:szCs w:val="24"/>
        </w:rPr>
        <w:t>w</w:t>
      </w:r>
      <w:r w:rsidR="00061A33" w:rsidRPr="000E4249">
        <w:rPr>
          <w:szCs w:val="24"/>
        </w:rPr>
        <w:t>as surprisingly high</w:t>
      </w:r>
      <w:r w:rsidR="002013C5" w:rsidRPr="000E4249">
        <w:rPr>
          <w:szCs w:val="24"/>
        </w:rPr>
        <w:t xml:space="preserve"> in recent investigations using similar methodology</w:t>
      </w:r>
      <w:r w:rsidR="00061A33" w:rsidRPr="000E4249">
        <w:rPr>
          <w:szCs w:val="24"/>
        </w:rPr>
        <w:t xml:space="preserve"> </w:t>
      </w:r>
      <w:r w:rsidR="00A97406" w:rsidRPr="000E4249">
        <w:rPr>
          <w:szCs w:val="24"/>
        </w:rPr>
        <w:fldChar w:fldCharType="begin"/>
      </w:r>
      <w:r w:rsidR="0008712C">
        <w:rPr>
          <w:szCs w:val="24"/>
        </w:rPr>
        <w:instrText xml:space="preserve"> ADDIN ZOTERO_ITEM CSL_CITATION {"citationID":"JH3zIoaS","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sidRPr="000E4249">
        <w:rPr>
          <w:szCs w:val="24"/>
        </w:rPr>
        <w:fldChar w:fldCharType="separate"/>
      </w:r>
      <w:r w:rsidR="000E4249" w:rsidRPr="000E4249">
        <w:rPr>
          <w:szCs w:val="24"/>
        </w:rPr>
        <w:t>(Diamond et al., 2020)</w:t>
      </w:r>
      <w:r w:rsidR="00A97406" w:rsidRPr="000E4249">
        <w:rPr>
          <w:szCs w:val="24"/>
        </w:rPr>
        <w:fldChar w:fldCharType="end"/>
      </w:r>
      <w:r w:rsidR="00A97406" w:rsidRPr="000E4249">
        <w:rPr>
          <w:szCs w:val="24"/>
        </w:rPr>
        <w:t xml:space="preserve">. </w:t>
      </w:r>
      <w:r w:rsidRPr="000E4249">
        <w:rPr>
          <w:szCs w:val="24"/>
        </w:rPr>
        <w:t>Participants were also asked</w:t>
      </w:r>
      <w:r w:rsidRPr="008C7178">
        <w:rPr>
          <w:szCs w:val="24"/>
        </w:rPr>
        <w:t xml:space="preserve"> directly whether they attempted to down- or up-regulate their experiences, how successful their regulatory efforts were, and regulatory responses were assessed in response to each emotion rather than each event. </w:t>
      </w:r>
      <w:bookmarkStart w:id="141"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141"/>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r w:rsidRPr="008C7178">
        <w:rPr>
          <w:i/>
          <w:szCs w:val="24"/>
        </w:rPr>
        <w:t>sd</w:t>
      </w:r>
      <w:r w:rsidR="00D358EF">
        <w:rPr>
          <w:i/>
          <w:szCs w:val="24"/>
        </w:rPr>
        <w:t xml:space="preserve"> </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4A1C07F4" w:rsidR="00EA7DB5" w:rsidRDefault="00EA7DB5" w:rsidP="000967D7">
      <w:pPr>
        <w:spacing w:after="0" w:line="480" w:lineRule="auto"/>
        <w:ind w:left="0" w:firstLine="720"/>
        <w:rPr>
          <w:szCs w:val="24"/>
        </w:rPr>
      </w:pPr>
      <w:r>
        <w:rPr>
          <w:b/>
          <w:szCs w:val="24"/>
        </w:rPr>
        <w:lastRenderedPageBreak/>
        <w:t>Strategy Usage C</w:t>
      </w:r>
      <w:r w:rsidRPr="008C7178">
        <w:rPr>
          <w:b/>
          <w:szCs w:val="24"/>
        </w:rPr>
        <w:t>oding</w:t>
      </w:r>
      <w:r w:rsidRPr="008C7178">
        <w:rPr>
          <w:szCs w:val="24"/>
        </w:rPr>
        <w:t xml:space="preserve">. </w:t>
      </w:r>
      <w:r>
        <w:rPr>
          <w:szCs w:val="24"/>
        </w:rPr>
        <w:t xml:space="preserve">During </w:t>
      </w:r>
      <w:r w:rsidR="005F2875">
        <w:rPr>
          <w:szCs w:val="24"/>
        </w:rPr>
        <w:t>the preliminary study</w:t>
      </w:r>
      <w:r>
        <w:rPr>
          <w:szCs w:val="24"/>
        </w:rPr>
        <w:t>,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08712C">
        <w:rPr>
          <w:szCs w:val="24"/>
        </w:rPr>
        <w:instrText xml:space="preserve"> ADDIN ZOTERO_ITEM CSL_CITATION {"citationID":"LqjL0JTv","properties":{"formattedCitation":"(Gross, 1998, 2002)","plainCitation":"(Gross, 1998, 2002)","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712,"uris":["http://zotero.org/users/6239255/items/U6YN5C6Q"],"itemData":{"id":71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000E4249" w:rsidRPr="000E4249">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08712C">
        <w:rPr>
          <w:szCs w:val="24"/>
        </w:rPr>
        <w:instrText xml:space="preserve"> ADDIN ZOTERO_ITEM CSL_CITATION {"citationID":"jg4LPbVp","properties":{"formattedCitation":"(Shafir et al., 2016; Sheppes et al., 2011)","plainCitation":"(Shafir et al., 2016; Sheppes et al., 2011)","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r w:rsidR="0014196C">
        <w:rPr>
          <w:szCs w:val="24"/>
        </w:rPr>
        <w:t xml:space="preserve">collected during </w:t>
      </w:r>
      <w:r w:rsidR="005F2875">
        <w:rPr>
          <w:szCs w:val="24"/>
        </w:rPr>
        <w:t>the preliminary study</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t>
      </w:r>
      <w:r w:rsidR="00D358EF">
        <w:rPr>
          <w:szCs w:val="24"/>
        </w:rPr>
        <w:t xml:space="preserve">author </w:t>
      </w:r>
      <w:r w:rsidR="00145157">
        <w:rPr>
          <w:szCs w:val="24"/>
        </w:rPr>
        <w:t>W.M.)</w:t>
      </w:r>
      <w:r w:rsidR="00AE7341">
        <w:rPr>
          <w:szCs w:val="24"/>
        </w:rPr>
        <w:t xml:space="preserve"> </w:t>
      </w:r>
      <w:r w:rsidR="00F01730">
        <w:rPr>
          <w:szCs w:val="24"/>
        </w:rPr>
        <w:t>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0D9E63B3" w:rsidR="00EA7DB5" w:rsidRDefault="00F52285" w:rsidP="000967D7">
      <w:pPr>
        <w:spacing w:after="0" w:line="480" w:lineRule="auto"/>
        <w:ind w:left="0" w:firstLine="720"/>
        <w:rPr>
          <w:szCs w:val="24"/>
        </w:rPr>
      </w:pPr>
      <w:r>
        <w:rPr>
          <w:szCs w:val="24"/>
        </w:rPr>
        <w:t>This approach revealed that distraction and reappraisal were by far the most commonly used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w:t>
      </w:r>
      <w:r w:rsidR="005F2875">
        <w:rPr>
          <w:szCs w:val="24"/>
        </w:rPr>
        <w:t>reliminary study</w:t>
      </w:r>
      <w:r w:rsidR="00DC1D9A">
        <w:rPr>
          <w:szCs w:val="24"/>
        </w:rPr>
        <w:t xml:space="preserve">, 30.7% used reappraisal and 61.5% used distraction, with the other three </w:t>
      </w:r>
      <w:r w:rsidR="00DC1D9A">
        <w:rPr>
          <w:szCs w:val="24"/>
        </w:rPr>
        <w:lastRenderedPageBreak/>
        <w:t>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w:t>
      </w:r>
      <w:r w:rsidR="00026B95">
        <w:rPr>
          <w:szCs w:val="24"/>
        </w:rPr>
        <w:t>experiences</w:t>
      </w:r>
      <w:r w:rsidR="00DC1D9A">
        <w:rPr>
          <w:szCs w:val="24"/>
        </w:rPr>
        <w:t>).</w:t>
      </w:r>
      <w:ins w:id="142" w:author="Billy Mitchell" w:date="2024-10-20T23:31:00Z" w16du:dateUtc="2024-10-21T03:31:00Z">
        <w:r w:rsidR="00796950">
          <w:rPr>
            <w:szCs w:val="24"/>
          </w:rPr>
          <w:t xml:space="preserve"> </w:t>
        </w:r>
      </w:ins>
      <w:del w:id="143" w:author="Billy Mitchell" w:date="2024-10-20T23:37:00Z" w16du:dateUtc="2024-10-21T03:37:00Z">
        <w:r w:rsidR="005B56A0" w:rsidDel="005B56A0">
          <w:rPr>
            <w:szCs w:val="24"/>
          </w:rPr>
          <w:fldChar w:fldCharType="begin"/>
        </w:r>
        <w:r w:rsidR="005B56A0" w:rsidDel="005B56A0">
          <w:rPr>
            <w:szCs w:val="24"/>
          </w:rPr>
          <w:delInstrText xml:space="preserve"> ADDIN ZOTERO_ITEM CSL_CITATION {"citationID":"xijfPX5u","properties":{"formattedCitation":"(Suri et al., 2015)","plainCitation":"(Suri et al., 2015)","noteIndex":0},"citationItems":[{"id":878,"uris":["http://zotero.org/users/6239255/items/6SJ69KXN"],"itemData":{"id":878,"type":"article-journal","abstract":"Cognitive reappraisal is thought to be ubiquitous. However, no studies have quantified how frequently people reappraise (vs. letting their emotional response go unregulated). To address this issue, the authors created a laboratory decision context in which participants watched a series of negatively valenced images, and in each case had the option of electing to reappraise to decrease negative affect. Given the many benefits and few costs associated with reappraisal, we expected that most images would be reappraised. However, to our surprise, participants implemented reappraisals for only 16% of images (Study 1). Regulatory rates remained low for both low- and high-intensity images, even when another regulatory option (i.e., distraction) was available (Study 2). The authors hypothesized that participants did not proactively reappraise because there were hidden costs associated with reappraisal. They considered 2 classes of costs: overcoming default bias and cognitive effort, and they measured the percentage of trials for which participants chose to reappraise using a fully crossed 2 × 2 design that examined the effects of removing defaults and of providing support in creating reappraisals. Removing defaults, but not providing reappraisal support, increased rates of reappraisal (Study 3). Everyday decision-making frequently involves default options. These results suggest that contextual variables (such as the presence of defaults) may play a large role in the decision to regulate emotions. (PsycINFO Database Record (c) 2016 APA, all rights reserved)","archive":"pdh","archive_location":"2014-27225-001","container-title":"Emotion","DOI":"10.1037/emo0000011","ISSN":"1528-3542","issue":"1","journalAbbreviation":"Emotion","note":"publisher: American Psychological Association","page":"73-77","source":"EBSCOhost","title":"Launching reappraisal: It’s less common than you might think","volume":"15","author":[{"family":"Suri","given":"Gaurav"},{"family":"Whittaker","given":"Konrad"},{"family":"Gross","given":"James J."}],"issued":{"date-parts":[["2015",2]]}}}],"schema":"https://github.com/citation-style-language/schema/raw/master/csl-citation.json"} </w:delInstrText>
        </w:r>
        <w:r w:rsidR="005B56A0" w:rsidDel="005B56A0">
          <w:rPr>
            <w:szCs w:val="24"/>
          </w:rPr>
          <w:fldChar w:fldCharType="separate"/>
        </w:r>
        <w:r w:rsidR="005B56A0" w:rsidRPr="005B56A0" w:rsidDel="005B56A0">
          <w:delText>(Suri et al., 2015)</w:delText>
        </w:r>
        <w:r w:rsidR="005B56A0" w:rsidDel="005B56A0">
          <w:rPr>
            <w:szCs w:val="24"/>
          </w:rPr>
          <w:fldChar w:fldCharType="end"/>
        </w:r>
      </w:del>
      <w:del w:id="144" w:author="Billy Mitchell" w:date="2024-10-20T23:36:00Z" w16du:dateUtc="2024-10-21T03:36:00Z">
        <w:r w:rsidR="00DC1D9A" w:rsidDel="005B56A0">
          <w:rPr>
            <w:szCs w:val="24"/>
          </w:rPr>
          <w:delText xml:space="preserve"> </w:delText>
        </w:r>
      </w:del>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1, </w:t>
      </w:r>
      <w:r w:rsidR="00A10180">
        <w:rPr>
          <w:szCs w:val="24"/>
        </w:rPr>
        <w:t xml:space="preserve">but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r w:rsidR="00EA7DB5" w:rsidRPr="008C7178">
        <w:rPr>
          <w:szCs w:val="24"/>
        </w:rPr>
        <w:t xml:space="preserve">Raters were undergraduate research assistants who were trained using the same methodology described in </w:t>
      </w:r>
      <w:r w:rsidR="006117C7">
        <w:rPr>
          <w:szCs w:val="24"/>
        </w:rPr>
        <w:t>the p</w:t>
      </w:r>
      <w:r w:rsidR="005F2875">
        <w:rPr>
          <w:szCs w:val="24"/>
        </w:rPr>
        <w:t>reliminary</w:t>
      </w:r>
      <w:r w:rsidR="006117C7">
        <w:rPr>
          <w:szCs w:val="24"/>
        </w:rPr>
        <w:t xml:space="preserve"> study</w:t>
      </w:r>
      <w:r w:rsidR="00500583">
        <w:rPr>
          <w:szCs w:val="24"/>
        </w:rPr>
        <w:t>, but were not the same raters from the p</w:t>
      </w:r>
      <w:r w:rsidR="005F2875">
        <w:rPr>
          <w:szCs w:val="24"/>
        </w:rPr>
        <w:t>reliminary</w:t>
      </w:r>
      <w:r w:rsidR="00500583">
        <w:rPr>
          <w:szCs w:val="24"/>
        </w:rPr>
        <w:t xml:space="preserve">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22F08D71" w14:textId="6DA46BE9" w:rsidR="00A76031" w:rsidRPr="00A76031" w:rsidRDefault="00A76031" w:rsidP="000967D7">
      <w:pPr>
        <w:spacing w:after="0" w:line="480" w:lineRule="auto"/>
        <w:ind w:left="0" w:firstLine="720"/>
        <w:rPr>
          <w:szCs w:val="24"/>
        </w:rPr>
      </w:pPr>
      <w:r w:rsidRPr="00B476BD">
        <w:rPr>
          <w:b/>
          <w:bCs/>
          <w:szCs w:val="24"/>
        </w:rPr>
        <w:t xml:space="preserve">Event </w:t>
      </w:r>
      <w:r w:rsidR="005022CE">
        <w:rPr>
          <w:b/>
          <w:bCs/>
          <w:szCs w:val="24"/>
        </w:rPr>
        <w:t xml:space="preserve">&amp; </w:t>
      </w:r>
      <w:r>
        <w:rPr>
          <w:b/>
          <w:bCs/>
          <w:szCs w:val="24"/>
        </w:rPr>
        <w:t xml:space="preserve">Location </w:t>
      </w:r>
      <w:r w:rsidRPr="00B476BD">
        <w:rPr>
          <w:b/>
          <w:bCs/>
          <w:szCs w:val="24"/>
        </w:rPr>
        <w:t>Coding.</w:t>
      </w:r>
      <w:r>
        <w:rPr>
          <w:b/>
          <w:bCs/>
          <w:szCs w:val="24"/>
        </w:rPr>
        <w:t xml:space="preserve"> </w:t>
      </w:r>
      <w:r w:rsidRPr="00B476BD">
        <w:rPr>
          <w:szCs w:val="24"/>
        </w:rPr>
        <w:t xml:space="preserve">Prior </w:t>
      </w:r>
      <w:r>
        <w:rPr>
          <w:szCs w:val="24"/>
        </w:rPr>
        <w:t>to launching our study, a key</w:t>
      </w:r>
      <w:r w:rsidR="005B1AD8">
        <w:rPr>
          <w:szCs w:val="24"/>
        </w:rPr>
        <w:t xml:space="preserve"> was generated by research staff</w:t>
      </w:r>
      <w:r>
        <w:rPr>
          <w:szCs w:val="24"/>
        </w:rPr>
        <w:t xml:space="preserve"> documenting </w:t>
      </w:r>
      <w:r w:rsidR="001B5C0F">
        <w:rPr>
          <w:szCs w:val="24"/>
        </w:rPr>
        <w:t>each</w:t>
      </w:r>
      <w:r>
        <w:rPr>
          <w:szCs w:val="24"/>
        </w:rPr>
        <w:t xml:space="preserve"> of the unique events contained within the haunted house, including </w:t>
      </w:r>
      <w:r w:rsidR="001B5C0F">
        <w:rPr>
          <w:szCs w:val="24"/>
        </w:rPr>
        <w:t xml:space="preserve">detailed </w:t>
      </w:r>
      <w:r>
        <w:rPr>
          <w:szCs w:val="24"/>
        </w:rPr>
        <w:t>description</w:t>
      </w:r>
      <w:r w:rsidR="001B5C0F">
        <w:rPr>
          <w:szCs w:val="24"/>
        </w:rPr>
        <w:t>s</w:t>
      </w:r>
      <w:r>
        <w:rPr>
          <w:szCs w:val="24"/>
        </w:rPr>
        <w:t xml:space="preserve">, </w:t>
      </w:r>
      <w:r w:rsidR="005022CE">
        <w:rPr>
          <w:szCs w:val="24"/>
        </w:rPr>
        <w:t xml:space="preserve">their </w:t>
      </w:r>
      <w:r>
        <w:rPr>
          <w:szCs w:val="24"/>
        </w:rPr>
        <w:t>temporal order, and the approximate locations of each event.</w:t>
      </w:r>
      <w:r w:rsidR="005B1AD8">
        <w:rPr>
          <w:szCs w:val="24"/>
        </w:rPr>
        <w:t xml:space="preserve"> This key was used as a reference by two additional hypothesis-blind independent raters who had not experienced the haunted house</w:t>
      </w:r>
      <w:r w:rsidR="001B5C0F">
        <w:rPr>
          <w:szCs w:val="24"/>
        </w:rPr>
        <w:t>. They</w:t>
      </w:r>
      <w:r w:rsidR="005B1AD8">
        <w:rPr>
          <w:szCs w:val="24"/>
        </w:rPr>
        <w:t xml:space="preserve"> identif</w:t>
      </w:r>
      <w:r w:rsidR="001B5C0F">
        <w:rPr>
          <w:szCs w:val="24"/>
        </w:rPr>
        <w:t>ied</w:t>
      </w:r>
      <w:r w:rsidR="005B1AD8">
        <w:rPr>
          <w:szCs w:val="24"/>
        </w:rPr>
        <w:t xml:space="preserve"> the approximate locations of event</w:t>
      </w:r>
      <w:r w:rsidR="001B5C0F">
        <w:rPr>
          <w:szCs w:val="24"/>
        </w:rPr>
        <w:t>s</w:t>
      </w:r>
      <w:r w:rsidR="005B1AD8">
        <w:rPr>
          <w:szCs w:val="24"/>
        </w:rPr>
        <w:t xml:space="preserve"> reported by participants using the detailed descriptions that </w:t>
      </w:r>
      <w:r w:rsidR="001B5C0F">
        <w:rPr>
          <w:szCs w:val="24"/>
        </w:rPr>
        <w:t xml:space="preserve">participants </w:t>
      </w:r>
      <w:r w:rsidR="005B1AD8">
        <w:rPr>
          <w:szCs w:val="24"/>
        </w:rPr>
        <w:t>provided. Each event was labeled as occurring either within one of the four sections or as “not applicable” in cases of high ambiguity.</w:t>
      </w:r>
      <w:r w:rsidR="005022CE">
        <w:rPr>
          <w:szCs w:val="24"/>
        </w:rPr>
        <w:t xml:space="preserve"> Descriptions of the same event experienced by different subjects were identified and binned together.</w:t>
      </w:r>
      <w:r w:rsidR="005B1AD8">
        <w:rPr>
          <w:szCs w:val="24"/>
        </w:rPr>
        <w:t xml:space="preserve"> The </w:t>
      </w:r>
      <w:r w:rsidR="0032126A">
        <w:rPr>
          <w:szCs w:val="24"/>
        </w:rPr>
        <w:t xml:space="preserve">training and </w:t>
      </w:r>
      <w:r w:rsidR="005B1AD8">
        <w:rPr>
          <w:szCs w:val="24"/>
        </w:rPr>
        <w:t xml:space="preserve">rating process otherwise mirrored the procedure outlined for strategy usage coding. </w:t>
      </w:r>
      <w:r w:rsidR="0032126A">
        <w:rPr>
          <w:szCs w:val="24"/>
        </w:rPr>
        <w:t>Agreement between raters was high (IRR = 0.918).</w:t>
      </w:r>
    </w:p>
    <w:p w14:paraId="75013AA1" w14:textId="55375685"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 xml:space="preserve">lacking intelligible affective information (e.g., “-“, “nothing”, “idk man”), 2) </w:t>
      </w:r>
      <w:r w:rsidRPr="008C7178">
        <w:rPr>
          <w:szCs w:val="24"/>
        </w:rPr>
        <w:lastRenderedPageBreak/>
        <w:t>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08712C">
        <w:rPr>
          <w:szCs w:val="24"/>
        </w:rPr>
        <w:instrText xml:space="preserve"> ADDIN ZOTERO_ITEM CSL_CITATION {"citationID":"HnGui7b0","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0E4249" w:rsidRPr="000E4249">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F52BF19" w14:textId="1512797A" w:rsidR="0057698D"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08712C">
        <w:rPr>
          <w:szCs w:val="24"/>
        </w:rPr>
        <w:instrText xml:space="preserve"> ADDIN ZOTERO_ITEM CSL_CITATION {"citationID":"9YLfZvIQ","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00B720B2" w:rsidRPr="008C7178">
        <w:rPr>
          <w:szCs w:val="24"/>
        </w:rPr>
        <w:t xml:space="preserve"> in R </w:t>
      </w:r>
      <w:r w:rsidR="0047236C">
        <w:rPr>
          <w:szCs w:val="24"/>
        </w:rPr>
        <w:fldChar w:fldCharType="begin"/>
      </w:r>
      <w:r w:rsidR="0008712C">
        <w:rPr>
          <w:szCs w:val="24"/>
        </w:rPr>
        <w:instrText xml:space="preserve"> ADDIN ZOTERO_ITEM CSL_CITATION {"citationID":"9E0z0hZ0","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model</w:t>
      </w:r>
      <w:r w:rsidR="004737B7">
        <w:rPr>
          <w:szCs w:val="24"/>
        </w:rPr>
        <w:t xml:space="preserve"> parsimony and penalizes models with excessive variables</w:t>
      </w:r>
      <w:r w:rsidR="00B720B2" w:rsidRPr="008C7178">
        <w:rPr>
          <w:szCs w:val="24"/>
        </w:rPr>
        <w:t>.</w:t>
      </w:r>
      <w:r w:rsidR="00EA7D18">
        <w:rPr>
          <w:szCs w:val="24"/>
        </w:rPr>
        <w:t xml:space="preserve"> </w:t>
      </w:r>
    </w:p>
    <w:p w14:paraId="5A40552E" w14:textId="662FE52D" w:rsidR="0057698D" w:rsidRPr="00C05F02" w:rsidRDefault="00E77A87" w:rsidP="00C05F02">
      <w:pPr>
        <w:spacing w:after="0" w:line="480" w:lineRule="auto"/>
        <w:ind w:left="0" w:firstLine="720"/>
      </w:pPr>
      <w:r>
        <w:rPr>
          <w:szCs w:val="24"/>
        </w:rPr>
        <w:t>This observational approach, using the idio</w:t>
      </w:r>
      <w:r w:rsidR="00A30191">
        <w:rPr>
          <w:szCs w:val="24"/>
        </w:rPr>
        <w:t>graphic</w:t>
      </w:r>
      <w:r>
        <w:rPr>
          <w:szCs w:val="24"/>
        </w:rPr>
        <w:t xml:space="preserve"> self-reported emotional intensity of each subject to predict regulation behaviors, differs substantively from its experimentally-controlled predecessors, which instead </w:t>
      </w:r>
      <w:r w:rsidR="001B5C0F">
        <w:rPr>
          <w:szCs w:val="24"/>
        </w:rPr>
        <w:t xml:space="preserve">generally </w:t>
      </w:r>
      <w:r>
        <w:rPr>
          <w:szCs w:val="24"/>
        </w:rPr>
        <w:t xml:space="preserve">manipulate emotion using standardized stimuli sets and use the standardized intensity of each stimulus as the predictor of strategy choice rather than the intensity subjects experienced. Such an approach assumes that, over a sufficiently large sample, the average experienced intensity of any given stimulus will match the standardized value for that stimulus. In exchange for making this assumption, researchers </w:t>
      </w:r>
      <w:r w:rsidR="004A023F">
        <w:rPr>
          <w:szCs w:val="24"/>
        </w:rPr>
        <w:t xml:space="preserve">likely </w:t>
      </w:r>
      <w:r>
        <w:rPr>
          <w:szCs w:val="24"/>
        </w:rPr>
        <w:t>reduce potential confounds and are better able to address causality.</w:t>
      </w:r>
      <w:r w:rsidR="0057698D">
        <w:rPr>
          <w:szCs w:val="24"/>
        </w:rPr>
        <w:t xml:space="preserve"> </w:t>
      </w:r>
      <w:r w:rsidR="00466D8D">
        <w:rPr>
          <w:szCs w:val="24"/>
        </w:rPr>
        <w:t>B</w:t>
      </w:r>
      <w:r w:rsidR="00466D8D" w:rsidRPr="00C05F02">
        <w:t xml:space="preserve">y taking </w:t>
      </w:r>
      <w:r w:rsidR="00466D8D">
        <w:t>the</w:t>
      </w:r>
      <w:r w:rsidR="00466D8D" w:rsidRPr="00C05F02">
        <w:t xml:space="preserve"> observational </w:t>
      </w:r>
      <w:r w:rsidR="0012001C">
        <w:t xml:space="preserve">idiographic </w:t>
      </w:r>
      <w:r w:rsidR="00466D8D" w:rsidRPr="00C05F02">
        <w:t>approach</w:t>
      </w:r>
      <w:r w:rsidR="00466D8D">
        <w:t xml:space="preserve"> </w:t>
      </w:r>
      <w:r w:rsidR="0012001C">
        <w:t xml:space="preserve">that </w:t>
      </w:r>
      <w:r w:rsidR="00466D8D">
        <w:t>we had</w:t>
      </w:r>
      <w:r w:rsidR="00466D8D" w:rsidRPr="00C05F02">
        <w:t>, we</w:t>
      </w:r>
      <w:r w:rsidR="00466D8D">
        <w:t xml:space="preserve"> </w:t>
      </w:r>
      <w:r w:rsidR="00466D8D" w:rsidRPr="00C05F02">
        <w:t>assume that the personal experience</w:t>
      </w:r>
      <w:r w:rsidR="00466D8D">
        <w:t>s</w:t>
      </w:r>
      <w:r w:rsidR="00466D8D" w:rsidRPr="00C05F02">
        <w:t xml:space="preserve"> report</w:t>
      </w:r>
      <w:r w:rsidR="00466D8D">
        <w:t>ed represent</w:t>
      </w:r>
      <w:r w:rsidR="00466D8D" w:rsidRPr="00C05F02">
        <w:t xml:space="preserve"> </w:t>
      </w:r>
      <w:r w:rsidR="00A30191">
        <w:t xml:space="preserve">emotion </w:t>
      </w:r>
      <w:r w:rsidR="00466D8D" w:rsidRPr="00C05F02">
        <w:t>pre-regulation</w:t>
      </w:r>
      <w:r w:rsidR="0012001C">
        <w:t xml:space="preserve">, though it may be the case that these reports were also influenced by post-regulation </w:t>
      </w:r>
      <w:r w:rsidR="0012001C">
        <w:lastRenderedPageBreak/>
        <w:t>emotion</w:t>
      </w:r>
      <w:r w:rsidR="00466D8D" w:rsidRPr="00C05F02">
        <w:t>.</w:t>
      </w:r>
      <w:r w:rsidR="0012001C">
        <w:t xml:space="preserve"> While pre- and post-regulation emotion intensities appear highly correlated </w:t>
      </w:r>
      <w:r w:rsidR="0012001C">
        <w:fldChar w:fldCharType="begin"/>
      </w:r>
      <w:r w:rsidR="0008712C">
        <w:instrText xml:space="preserve"> ADDIN ZOTERO_ITEM CSL_CITATION {"citationID":"2dDlVlOS","properties":{"formattedCitation":"(Specker et al., 2024)","plainCitation":"(Specker et al., 2024)","noteIndex":0},"citationItems":[{"id":18085,"uris":["http://zotero.org/users/6239255/items/G3EMGA8U"],"itemData":{"id":18085,"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12001C">
        <w:fldChar w:fldCharType="separate"/>
      </w:r>
      <w:r w:rsidR="0012001C" w:rsidRPr="0012001C">
        <w:t>(Specker et al., 2024)</w:t>
      </w:r>
      <w:r w:rsidR="0012001C">
        <w:fldChar w:fldCharType="end"/>
      </w:r>
      <w:r w:rsidR="0012001C">
        <w:t xml:space="preserve">, important differences may be obfuscated. </w:t>
      </w:r>
      <w:r w:rsidR="00466D8D">
        <w:rPr>
          <w:szCs w:val="24"/>
        </w:rPr>
        <w:t xml:space="preserve">By not making the same assumptions as more experimentally controlled studies, our analytic approach seeks a pragmatic understanding of the relationship between intensity and emotion regulation, accepting potential confounds as they may naturally cooccur and aiming to determine whether the relationship exists </w:t>
      </w:r>
      <w:r w:rsidR="0012001C">
        <w:rPr>
          <w:szCs w:val="24"/>
        </w:rPr>
        <w:t>without the degree of experimental control that prior studies established</w:t>
      </w:r>
      <w:r w:rsidR="00466D8D">
        <w:rPr>
          <w:szCs w:val="24"/>
        </w:rPr>
        <w:t>.</w:t>
      </w:r>
    </w:p>
    <w:p w14:paraId="6551AD4F" w14:textId="54B26101" w:rsidR="00425004" w:rsidRPr="008C7178" w:rsidRDefault="00EA7D18" w:rsidP="000967D7">
      <w:pPr>
        <w:spacing w:after="0" w:line="480" w:lineRule="auto"/>
        <w:ind w:left="0" w:firstLine="720"/>
        <w:rPr>
          <w:szCs w:val="24"/>
        </w:rPr>
      </w:pPr>
      <w:r>
        <w:rPr>
          <w:szCs w:val="24"/>
        </w:rPr>
        <w:t>All data and scripts used to produce this analysis are publicly available at OSF (</w:t>
      </w:r>
      <w:r>
        <w:rPr>
          <w:i/>
          <w:iCs/>
          <w:szCs w:val="24"/>
        </w:rPr>
        <w:t xml:space="preserve">See </w:t>
      </w:r>
      <w:r w:rsidRPr="00A05EDA">
        <w:rPr>
          <w:b/>
          <w:bCs/>
        </w:rPr>
        <w:t>Open Practices</w:t>
      </w:r>
      <w:r>
        <w:rPr>
          <w:szCs w:val="24"/>
        </w:rPr>
        <w:t>).</w:t>
      </w:r>
      <w:r w:rsidR="00B720B2" w:rsidRPr="008C7178">
        <w:rPr>
          <w:szCs w:val="24"/>
        </w:rPr>
        <w:t xml:space="preserve"> Preregistration for </w:t>
      </w:r>
      <w:r w:rsidR="00245CC6">
        <w:rPr>
          <w:szCs w:val="24"/>
        </w:rPr>
        <w:t>Study</w:t>
      </w:r>
      <w:r w:rsidR="00B720B2" w:rsidRPr="008C7178">
        <w:rPr>
          <w:szCs w:val="24"/>
        </w:rPr>
        <w:t xml:space="preserve">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5DC26CE6" w:rsidR="00654027" w:rsidRDefault="00245CC6" w:rsidP="0094060F">
      <w:pPr>
        <w:spacing w:after="160" w:line="259" w:lineRule="auto"/>
        <w:ind w:firstLine="238"/>
        <w:rPr>
          <w:b/>
          <w:szCs w:val="24"/>
        </w:rPr>
      </w:pPr>
      <w:r>
        <w:rPr>
          <w:b/>
          <w:szCs w:val="24"/>
        </w:rPr>
        <w:t>STUDY</w:t>
      </w:r>
      <w:r w:rsidR="00876B93" w:rsidRPr="00134823">
        <w:rPr>
          <w:b/>
          <w:szCs w:val="24"/>
        </w:rPr>
        <w:t xml:space="preserve"> 1 </w:t>
      </w:r>
      <w:r w:rsidR="00B720B2" w:rsidRPr="00134823">
        <w:rPr>
          <w:b/>
          <w:szCs w:val="24"/>
        </w:rPr>
        <w:t>RESULTS</w:t>
      </w:r>
      <w:r w:rsidR="00A0226B">
        <w:rPr>
          <w:b/>
          <w:szCs w:val="24"/>
        </w:rPr>
        <w:t xml:space="preserve"> </w:t>
      </w:r>
    </w:p>
    <w:p w14:paraId="25B0D1E8" w14:textId="50D9DA8D"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 </w:t>
      </w:r>
      <w:r w:rsidR="00937D53" w:rsidRPr="008C7178">
        <w:rPr>
          <w:szCs w:val="24"/>
        </w:rPr>
        <w:t xml:space="preserve"> 0 – 4</w:t>
      </w:r>
      <w:r w:rsidR="00937D53">
        <w:rPr>
          <w:szCs w:val="24"/>
        </w:rPr>
        <w:t xml:space="preserve">, </w:t>
      </w:r>
      <w:r w:rsidR="00937D53" w:rsidRPr="00BE73D6">
        <w:rPr>
          <w:i/>
          <w:iCs/>
          <w:szCs w:val="24"/>
        </w:rPr>
        <w:t>sd</w:t>
      </w:r>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emotions </w:t>
      </w:r>
      <w:r w:rsidR="006754EA">
        <w:rPr>
          <w:szCs w:val="24"/>
        </w:rPr>
        <w:t xml:space="preserve">and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667456" behindDoc="0" locked="0" layoutInCell="1" allowOverlap="1" wp14:anchorId="74E00807" wp14:editId="11658B58">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67456"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and motivations to 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145"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r w:rsidR="00854F72" w:rsidRPr="00BE73D6">
        <w:rPr>
          <w:bCs/>
          <w:i/>
          <w:iCs/>
          <w:szCs w:val="24"/>
        </w:rPr>
        <w:t>sd</w:t>
      </w:r>
      <w:r w:rsidR="00854F72">
        <w:rPr>
          <w:bCs/>
          <w:szCs w:val="24"/>
        </w:rPr>
        <w:t xml:space="preserve"> = 1.82</w:t>
      </w:r>
      <w:r w:rsidR="00854F72" w:rsidRPr="0075725E">
        <w:rPr>
          <w:bCs/>
          <w:szCs w:val="24"/>
        </w:rPr>
        <w:t>)</w:t>
      </w:r>
      <w:bookmarkEnd w:id="145"/>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r w:rsidR="00F27AB2" w:rsidRPr="00BE73D6">
        <w:rPr>
          <w:bCs/>
          <w:i/>
          <w:iCs/>
          <w:szCs w:val="24"/>
        </w:rPr>
        <w:t>sd</w:t>
      </w:r>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r w:rsidR="00F27AB2" w:rsidRPr="00BE73D6">
        <w:rPr>
          <w:bCs/>
          <w:i/>
          <w:iCs/>
          <w:szCs w:val="24"/>
        </w:rPr>
        <w:t>sd</w:t>
      </w:r>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r w:rsidR="00F27AB2" w:rsidRPr="00BE73D6">
        <w:rPr>
          <w:bCs/>
          <w:i/>
          <w:iCs/>
          <w:szCs w:val="24"/>
        </w:rPr>
        <w:t>sd</w:t>
      </w:r>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r w:rsidR="00F27AB2" w:rsidRPr="00BE73D6">
        <w:rPr>
          <w:bCs/>
          <w:i/>
          <w:iCs/>
          <w:szCs w:val="24"/>
        </w:rPr>
        <w:t>sd</w:t>
      </w:r>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r w:rsidR="00342888" w:rsidRPr="00BE73D6">
        <w:rPr>
          <w:bCs/>
          <w:i/>
          <w:iCs/>
          <w:szCs w:val="24"/>
        </w:rPr>
        <w:t xml:space="preserve">sd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w:t>
      </w:r>
      <w:r w:rsidR="00E5044A">
        <w:rPr>
          <w:bCs/>
          <w:szCs w:val="24"/>
        </w:rPr>
        <w:lastRenderedPageBreak/>
        <w:t>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3DE2FFC9"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Within the p</w:t>
      </w:r>
      <w:r w:rsidR="005F2875">
        <w:rPr>
          <w:bCs/>
          <w:szCs w:val="24"/>
        </w:rPr>
        <w:t>reliminary</w:t>
      </w:r>
      <w:r w:rsidR="00D124F4">
        <w:rPr>
          <w:bCs/>
          <w:szCs w:val="24"/>
        </w:rPr>
        <w:t xml:space="preserve">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w:t>
      </w:r>
      <w:r w:rsidR="005F2875">
        <w:rPr>
          <w:szCs w:val="24"/>
        </w:rPr>
        <w:t>reliminary study</w:t>
      </w:r>
      <w:r w:rsidR="00ED5394">
        <w:rPr>
          <w:szCs w:val="24"/>
        </w:rPr>
        <w:t xml:space="preserve">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S</w:t>
      </w:r>
      <w:r w:rsidR="00D124F4">
        <w:rPr>
          <w:bCs/>
          <w:szCs w:val="24"/>
        </w:rPr>
        <w:t xml:space="preserve">elf-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50A22D70" w:rsidR="0043765F" w:rsidRPr="00B476BD" w:rsidRDefault="00B720B2" w:rsidP="006D3351">
      <w:pPr>
        <w:spacing w:after="0" w:line="480" w:lineRule="auto"/>
        <w:ind w:left="0" w:firstLine="720"/>
        <w:rPr>
          <w:b/>
          <w:bCs/>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w:t>
      </w:r>
      <w:r w:rsidR="00D358EF">
        <w:rPr>
          <w:szCs w:val="24"/>
        </w:rPr>
        <w:t xml:space="preserve"> </w:t>
      </w:r>
      <w:r w:rsidR="004B4A25">
        <w:rPr>
          <w:szCs w:val="24"/>
        </w:rPr>
        <w:t>-</w:t>
      </w:r>
      <w:r w:rsidR="00D358EF">
        <w:rPr>
          <w:szCs w:val="24"/>
        </w:rPr>
        <w:t>-</w:t>
      </w:r>
      <w:r w:rsidRPr="008C7178">
        <w:rPr>
          <w:szCs w:val="24"/>
        </w:rPr>
        <w:t xml:space="preserve"> including only </w:t>
      </w:r>
      <w:r w:rsidRPr="008C7178">
        <w:rPr>
          <w:szCs w:val="24"/>
        </w:rPr>
        <w:lastRenderedPageBreak/>
        <w:t>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w:t>
      </w:r>
      <w:r w:rsidR="00D358EF">
        <w:rPr>
          <w:szCs w:val="24"/>
        </w:rPr>
        <w:t xml:space="preserve"> </w:t>
      </w:r>
      <w:r w:rsidR="004B4A25">
        <w:rPr>
          <w:szCs w:val="24"/>
        </w:rPr>
        <w:t>-</w:t>
      </w:r>
      <w:r w:rsidR="00D358EF">
        <w:rPr>
          <w:szCs w:val="24"/>
        </w:rPr>
        <w:t>-</w:t>
      </w:r>
      <w:r w:rsidRPr="008C7178">
        <w:rPr>
          <w:szCs w:val="24"/>
        </w:rPr>
        <w:t xml:space="preserve">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w:t>
      </w:r>
      <w:r w:rsidR="004B4A25">
        <w:rPr>
          <w:szCs w:val="24"/>
        </w:rPr>
        <w:t xml:space="preserve">strong </w:t>
      </w:r>
      <w:r w:rsidRPr="008C7178">
        <w:rPr>
          <w:szCs w:val="24"/>
        </w:rPr>
        <w:t xml:space="preserve">evidence to support that emotional intensity predicts strategy usage in </w:t>
      </w:r>
      <w:r w:rsidR="0043765F">
        <w:rPr>
          <w:szCs w:val="24"/>
        </w:rPr>
        <w:t>this dynamic, high-intensity</w:t>
      </w:r>
      <w:r w:rsidRPr="008C7178">
        <w:rPr>
          <w:szCs w:val="24"/>
        </w:rPr>
        <w:t xml:space="preserve"> </w:t>
      </w:r>
      <w:r w:rsidR="0012001C">
        <w:rPr>
          <w:szCs w:val="24"/>
        </w:rPr>
        <w:t>setting</w:t>
      </w:r>
      <w:r w:rsidRPr="008C7178">
        <w:rPr>
          <w:szCs w:val="24"/>
        </w:rPr>
        <w:t>.</w:t>
      </w:r>
      <w:r w:rsidR="0085248B" w:rsidRPr="0085248B">
        <w:rPr>
          <w:b/>
          <w:bCs/>
          <w:szCs w:val="24"/>
        </w:rPr>
        <w:t xml:space="preserve"> </w:t>
      </w:r>
      <w:r w:rsidR="0085248B">
        <w:rPr>
          <w:szCs w:val="24"/>
        </w:rPr>
        <w:br/>
      </w:r>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69504" behindDoc="0" locked="0" layoutInCell="1" allowOverlap="1" wp14:anchorId="4803ED69" wp14:editId="7F9F593A">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Group 8" o:spid="_x0000_s1037" style="position:absolute;left:0;text-align:left;margin-left:-1.45pt;margin-top:19.2pt;width:472.45pt;height:442.85pt;z-index:251669504;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262768C0" w14:textId="378633F6" w:rsidR="006D3351" w:rsidRDefault="006D3351" w:rsidP="006D3351">
      <w:pPr>
        <w:spacing w:after="0" w:line="480" w:lineRule="auto"/>
        <w:ind w:left="0" w:firstLine="720"/>
        <w:rPr>
          <w:szCs w:val="24"/>
        </w:rPr>
      </w:pPr>
      <w:r w:rsidRPr="00BE73D6">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usag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08712C">
        <w:rPr>
          <w:szCs w:val="24"/>
        </w:rPr>
        <w:instrText xml:space="preserve"> ADDIN ZOTERO_ITEM CSL_CITATION {"citationID":"yrRNPrrA","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Pr>
          <w:szCs w:val="24"/>
        </w:rPr>
        <w:t xml:space="preserve"> and including </w:t>
      </w:r>
      <w:r w:rsidRPr="00B07DD0">
        <w:rPr>
          <w:szCs w:val="24"/>
        </w:rPr>
        <w:t>contra-hedonic regulation activity (i.e., downregulating positive emotion)</w:t>
      </w:r>
      <w:r>
        <w:rPr>
          <w:szCs w:val="24"/>
        </w:rPr>
        <w:t>.</w:t>
      </w:r>
      <w:r w:rsidRPr="00B07DD0">
        <w:rPr>
          <w:szCs w:val="24"/>
        </w:rPr>
        <w:t xml:space="preserve"> </w:t>
      </w:r>
      <w:r>
        <w:rPr>
          <w:szCs w:val="24"/>
        </w:rPr>
        <w:t xml:space="preserve">We found only a single model which surpassed nominal statistical thresholds of significance in model fit </w:t>
      </w:r>
      <w:r>
        <w:rPr>
          <w:szCs w:val="24"/>
        </w:rPr>
        <w:lastRenderedPageBreak/>
        <w:t>(</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Details and results of this analysis can be found in the </w:t>
      </w:r>
      <w:r>
        <w:rPr>
          <w:b/>
          <w:bCs/>
          <w:szCs w:val="24"/>
        </w:rPr>
        <w:t>Supplementary Materials</w:t>
      </w:r>
      <w:r>
        <w:rPr>
          <w:szCs w:val="24"/>
        </w:rPr>
        <w:t xml:space="preserve">. </w:t>
      </w:r>
    </w:p>
    <w:p w14:paraId="50EA481E" w14:textId="000DDF79" w:rsidR="006D3351" w:rsidRDefault="006D3351" w:rsidP="006D3351">
      <w:pPr>
        <w:spacing w:after="0" w:line="480" w:lineRule="auto"/>
        <w:ind w:left="0" w:firstLine="720"/>
        <w:rPr>
          <w:szCs w:val="24"/>
        </w:rPr>
      </w:pPr>
      <w:r w:rsidRPr="00052721">
        <w:rPr>
          <w:b/>
          <w:bCs/>
          <w:szCs w:val="24"/>
        </w:rPr>
        <w:t>Manipulated emotion intensity d</w:t>
      </w:r>
      <w:r>
        <w:rPr>
          <w:b/>
          <w:bCs/>
          <w:szCs w:val="24"/>
        </w:rPr>
        <w:t>id</w:t>
      </w:r>
      <w:r w:rsidRPr="00052721">
        <w:rPr>
          <w:b/>
          <w:bCs/>
          <w:szCs w:val="24"/>
        </w:rPr>
        <w:t xml:space="preserve"> not predict regulation</w:t>
      </w:r>
      <w:r>
        <w:rPr>
          <w:b/>
          <w:bCs/>
          <w:szCs w:val="24"/>
        </w:rPr>
        <w:t xml:space="preserve"> </w:t>
      </w:r>
      <w:r w:rsidRPr="008C7178">
        <w:rPr>
          <w:b/>
          <w:szCs w:val="24"/>
        </w:rPr>
        <w:t xml:space="preserve">strategy </w:t>
      </w:r>
      <w:r>
        <w:rPr>
          <w:b/>
          <w:szCs w:val="24"/>
        </w:rPr>
        <w:t>usage</w:t>
      </w:r>
      <w:r>
        <w:rPr>
          <w:szCs w:val="24"/>
        </w:rPr>
        <w:t>. Although we lack explicit standardized ratings for each event within the haunted house, each section was designed to either elicit low- or high-intensity emotional reactions. As such, by specifying the intensity category of the section in which each event occurred as a predictor predicting regulation outcome, we were able to conduct another exploratory analysis with a design that imperfectly-but-more-closely resembled the emotion manipulation exhibited in lab studies. A paired t-test - using ratings of fear that subjects self-reported on a 5-point numeric scale after each section during exposure - confirmed that subjects experienced the high-intensity sections with significantly more fear than the low-intensity sections (</w:t>
      </w:r>
      <w:r w:rsidR="00F057F6" w:rsidRPr="00BE73D6">
        <w:rPr>
          <w:bCs/>
          <w:i/>
          <w:iCs/>
          <w:szCs w:val="24"/>
        </w:rPr>
        <w:t>x̄</w:t>
      </w:r>
      <w:r>
        <w:rPr>
          <w:bCs/>
          <w:i/>
          <w:iCs/>
          <w:szCs w:val="24"/>
          <w:vertAlign w:val="subscript"/>
        </w:rPr>
        <w:t xml:space="preserve"> high</w:t>
      </w:r>
      <w:r w:rsidRPr="00A62570">
        <w:rPr>
          <w:bCs/>
          <w:szCs w:val="24"/>
        </w:rPr>
        <w:t xml:space="preserve"> = </w:t>
      </w:r>
      <w:r>
        <w:rPr>
          <w:bCs/>
          <w:szCs w:val="24"/>
        </w:rPr>
        <w:t>3.38</w:t>
      </w:r>
      <w:r w:rsidRPr="00A62570">
        <w:rPr>
          <w:bCs/>
          <w:szCs w:val="24"/>
        </w:rPr>
        <w:t xml:space="preserve"> </w:t>
      </w:r>
      <w:r w:rsidR="00F057F6" w:rsidRPr="00BE73D6">
        <w:rPr>
          <w:bCs/>
          <w:i/>
          <w:iCs/>
          <w:szCs w:val="24"/>
        </w:rPr>
        <w:t>x̄</w:t>
      </w:r>
      <w:r>
        <w:rPr>
          <w:bCs/>
          <w:i/>
          <w:iCs/>
          <w:szCs w:val="24"/>
          <w:vertAlign w:val="subscript"/>
        </w:rPr>
        <w:t xml:space="preserve"> low </w:t>
      </w:r>
      <w:r w:rsidRPr="00A62570">
        <w:rPr>
          <w:bCs/>
          <w:szCs w:val="24"/>
        </w:rPr>
        <w:t xml:space="preserve">= </w:t>
      </w:r>
      <w:r>
        <w:rPr>
          <w:bCs/>
          <w:szCs w:val="24"/>
        </w:rPr>
        <w:t>1.90</w:t>
      </w:r>
      <w:r w:rsidRPr="00A62570">
        <w:rPr>
          <w:bCs/>
          <w:szCs w:val="24"/>
        </w:rPr>
        <w:t xml:space="preserve">, </w:t>
      </w:r>
      <w:r w:rsidRPr="00BE73D6">
        <w:rPr>
          <w:bCs/>
          <w:i/>
          <w:iCs/>
          <w:szCs w:val="24"/>
        </w:rPr>
        <w:t>95% CI</w:t>
      </w:r>
      <w:r w:rsidRPr="00A62570">
        <w:rPr>
          <w:bCs/>
          <w:szCs w:val="24"/>
        </w:rPr>
        <w:t xml:space="preserve"> = [</w:t>
      </w:r>
      <w:r>
        <w:rPr>
          <w:bCs/>
          <w:szCs w:val="24"/>
        </w:rPr>
        <w:t>1.35</w:t>
      </w:r>
      <w:r w:rsidRPr="00A62570">
        <w:rPr>
          <w:bCs/>
          <w:szCs w:val="24"/>
        </w:rPr>
        <w:t xml:space="preserve">, </w:t>
      </w:r>
      <w:r>
        <w:rPr>
          <w:bCs/>
          <w:szCs w:val="24"/>
        </w:rPr>
        <w:t>1.61</w:t>
      </w:r>
      <w:r w:rsidRPr="00A62570">
        <w:rPr>
          <w:bCs/>
          <w:szCs w:val="24"/>
        </w:rPr>
        <w:t>]</w:t>
      </w:r>
      <w:r>
        <w:rPr>
          <w:bCs/>
          <w:szCs w:val="24"/>
        </w:rPr>
        <w:t>,</w:t>
      </w:r>
      <w:r w:rsidRPr="00A62570">
        <w:rPr>
          <w:bCs/>
          <w:szCs w:val="24"/>
        </w:rPr>
        <w:t xml:space="preserve"> </w:t>
      </w:r>
      <w:r w:rsidRPr="00A62570">
        <w:rPr>
          <w:bCs/>
          <w:i/>
          <w:iCs/>
          <w:szCs w:val="24"/>
        </w:rPr>
        <w:t>t</w:t>
      </w:r>
      <w:r w:rsidRPr="00A62570">
        <w:rPr>
          <w:bCs/>
          <w:szCs w:val="24"/>
        </w:rPr>
        <w:t>(</w:t>
      </w:r>
      <w:r>
        <w:rPr>
          <w:bCs/>
          <w:szCs w:val="24"/>
        </w:rPr>
        <w:t>235.0)</w:t>
      </w:r>
      <w:r w:rsidRPr="00A62570">
        <w:rPr>
          <w:bCs/>
          <w:szCs w:val="24"/>
        </w:rPr>
        <w:t xml:space="preserve"> = </w:t>
      </w:r>
      <w:r>
        <w:rPr>
          <w:bCs/>
          <w:szCs w:val="24"/>
        </w:rPr>
        <w:t>22.9</w:t>
      </w:r>
      <w:r w:rsidRPr="00A62570">
        <w:rPr>
          <w:bCs/>
          <w:szCs w:val="24"/>
        </w:rPr>
        <w:t xml:space="preserve">, </w:t>
      </w:r>
      <w:r w:rsidRPr="00BE73D6">
        <w:rPr>
          <w:bCs/>
          <w:i/>
          <w:iCs/>
          <w:szCs w:val="24"/>
        </w:rPr>
        <w:t xml:space="preserve">p </w:t>
      </w:r>
      <w:r>
        <w:rPr>
          <w:bCs/>
          <w:szCs w:val="24"/>
        </w:rPr>
        <w:t>&lt;</w:t>
      </w:r>
      <w:r w:rsidRPr="00A62570">
        <w:rPr>
          <w:bCs/>
          <w:szCs w:val="24"/>
        </w:rPr>
        <w:t xml:space="preserve"> 0.</w:t>
      </w:r>
      <w:r>
        <w:rPr>
          <w:bCs/>
          <w:szCs w:val="24"/>
        </w:rPr>
        <w:t>001</w:t>
      </w:r>
      <w:r>
        <w:rPr>
          <w:szCs w:val="24"/>
        </w:rPr>
        <w:t>). The same trend was observed when using the self-reported intensity of individuals emotions reported by subjects in a Welch’s t-test, though it fell short of statistical significance (</w:t>
      </w:r>
      <w:r w:rsidR="00F057F6" w:rsidRPr="00BE73D6">
        <w:rPr>
          <w:bCs/>
          <w:i/>
          <w:iCs/>
          <w:szCs w:val="24"/>
        </w:rPr>
        <w:t>x̄</w:t>
      </w:r>
      <w:r>
        <w:rPr>
          <w:bCs/>
          <w:i/>
          <w:iCs/>
          <w:szCs w:val="24"/>
          <w:vertAlign w:val="subscript"/>
        </w:rPr>
        <w:t xml:space="preserve"> high</w:t>
      </w:r>
      <w:r w:rsidRPr="00A62570">
        <w:rPr>
          <w:bCs/>
          <w:szCs w:val="24"/>
        </w:rPr>
        <w:t xml:space="preserve"> = </w:t>
      </w:r>
      <w:r>
        <w:rPr>
          <w:bCs/>
          <w:szCs w:val="24"/>
        </w:rPr>
        <w:t>2.41</w:t>
      </w:r>
      <w:r w:rsidRPr="00A62570">
        <w:rPr>
          <w:bCs/>
          <w:szCs w:val="24"/>
        </w:rPr>
        <w:t xml:space="preserve"> </w:t>
      </w:r>
      <w:r w:rsidR="00F057F6" w:rsidRPr="00BE73D6">
        <w:rPr>
          <w:bCs/>
          <w:i/>
          <w:iCs/>
          <w:szCs w:val="24"/>
        </w:rPr>
        <w:t>x̄</w:t>
      </w:r>
      <w:r>
        <w:rPr>
          <w:bCs/>
          <w:i/>
          <w:iCs/>
          <w:szCs w:val="24"/>
          <w:vertAlign w:val="subscript"/>
        </w:rPr>
        <w:t xml:space="preserve"> low </w:t>
      </w:r>
      <w:r w:rsidRPr="00A62570">
        <w:rPr>
          <w:bCs/>
          <w:szCs w:val="24"/>
        </w:rPr>
        <w:t xml:space="preserve">= </w:t>
      </w:r>
      <w:r>
        <w:rPr>
          <w:bCs/>
          <w:szCs w:val="24"/>
        </w:rPr>
        <w:t>2.18</w:t>
      </w:r>
      <w:r w:rsidRPr="00A62570">
        <w:rPr>
          <w:bCs/>
          <w:szCs w:val="24"/>
        </w:rPr>
        <w:t xml:space="preserve">, </w:t>
      </w:r>
      <w:r w:rsidRPr="00BE73D6">
        <w:rPr>
          <w:bCs/>
          <w:i/>
          <w:iCs/>
          <w:szCs w:val="24"/>
        </w:rPr>
        <w:t>95% CI</w:t>
      </w:r>
      <w:r w:rsidRPr="00A62570">
        <w:rPr>
          <w:bCs/>
          <w:szCs w:val="24"/>
        </w:rPr>
        <w:t xml:space="preserve"> = [</w:t>
      </w:r>
      <w:r>
        <w:rPr>
          <w:bCs/>
          <w:szCs w:val="24"/>
        </w:rPr>
        <w:t>-0.02</w:t>
      </w:r>
      <w:r w:rsidRPr="00A62570">
        <w:rPr>
          <w:bCs/>
          <w:szCs w:val="24"/>
        </w:rPr>
        <w:t xml:space="preserve">, </w:t>
      </w:r>
      <w:r>
        <w:rPr>
          <w:bCs/>
          <w:szCs w:val="24"/>
        </w:rPr>
        <w:t>0.48</w:t>
      </w:r>
      <w:r w:rsidRPr="00A62570">
        <w:rPr>
          <w:bCs/>
          <w:szCs w:val="24"/>
        </w:rPr>
        <w:t>]</w:t>
      </w:r>
      <w:r>
        <w:rPr>
          <w:bCs/>
          <w:szCs w:val="24"/>
        </w:rPr>
        <w:t>,</w:t>
      </w:r>
      <w:r w:rsidRPr="00A62570">
        <w:rPr>
          <w:bCs/>
          <w:szCs w:val="24"/>
        </w:rPr>
        <w:t xml:space="preserve"> </w:t>
      </w:r>
      <w:r w:rsidRPr="00A62570">
        <w:rPr>
          <w:bCs/>
          <w:i/>
          <w:iCs/>
          <w:szCs w:val="24"/>
        </w:rPr>
        <w:t>t</w:t>
      </w:r>
      <w:r w:rsidRPr="00A62570">
        <w:rPr>
          <w:bCs/>
          <w:szCs w:val="24"/>
        </w:rPr>
        <w:t>(</w:t>
      </w:r>
      <w:r>
        <w:rPr>
          <w:bCs/>
          <w:szCs w:val="24"/>
        </w:rPr>
        <w:t>47.6)</w:t>
      </w:r>
      <w:r w:rsidRPr="00A62570">
        <w:rPr>
          <w:bCs/>
          <w:szCs w:val="24"/>
        </w:rPr>
        <w:t xml:space="preserve"> = </w:t>
      </w:r>
      <w:r>
        <w:rPr>
          <w:bCs/>
          <w:szCs w:val="24"/>
        </w:rPr>
        <w:t>1.82</w:t>
      </w:r>
      <w:r w:rsidRPr="00A62570">
        <w:rPr>
          <w:bCs/>
          <w:szCs w:val="24"/>
        </w:rPr>
        <w:t xml:space="preserve">, </w:t>
      </w:r>
      <w:r w:rsidRPr="00BE73D6">
        <w:rPr>
          <w:bCs/>
          <w:i/>
          <w:iCs/>
          <w:szCs w:val="24"/>
        </w:rPr>
        <w:t xml:space="preserve">p </w:t>
      </w:r>
      <w:r>
        <w:rPr>
          <w:bCs/>
          <w:szCs w:val="24"/>
        </w:rPr>
        <w:t>= 0.075</w:t>
      </w:r>
      <w:r>
        <w:rPr>
          <w:szCs w:val="24"/>
        </w:rPr>
        <w:t xml:space="preserve">). Using a </w:t>
      </w:r>
      <w:r w:rsidRPr="00042DD8">
        <w:rPr>
          <w:szCs w:val="24"/>
        </w:rPr>
        <w:t>Pearson's Chi-squared test with Yates' continuity correction</w:t>
      </w:r>
      <w:r>
        <w:rPr>
          <w:szCs w:val="24"/>
        </w:rPr>
        <w:t>, we again found no association between the categorical intensity of the section in which each event occurred and the regulation behavior that followed each event (</w:t>
      </w:r>
      <w:r w:rsidRPr="00A73457">
        <w:rPr>
          <w:rFonts w:ascii="Calibri" w:hAnsi="Calibri" w:cs="Calibri"/>
          <w:i/>
          <w:iCs/>
          <w:szCs w:val="24"/>
        </w:rPr>
        <w:t>χ2</w:t>
      </w:r>
      <w:r w:rsidRPr="00485060">
        <w:rPr>
          <w:szCs w:val="24"/>
        </w:rPr>
        <w:t>(</w:t>
      </w:r>
      <w:r>
        <w:rPr>
          <w:szCs w:val="24"/>
        </w:rPr>
        <w:t xml:space="preserve">1, </w:t>
      </w:r>
      <w:r w:rsidRPr="0094060F">
        <w:rPr>
          <w:i/>
          <w:iCs/>
          <w:szCs w:val="24"/>
        </w:rPr>
        <w:t>N</w:t>
      </w:r>
      <w:r>
        <w:rPr>
          <w:szCs w:val="24"/>
        </w:rPr>
        <w:t xml:space="preserve"> = 231</w:t>
      </w:r>
      <w:r w:rsidRPr="00485060">
        <w:rPr>
          <w:szCs w:val="24"/>
        </w:rPr>
        <w:t>)</w:t>
      </w:r>
      <w:r>
        <w:rPr>
          <w:szCs w:val="24"/>
          <w:vertAlign w:val="superscript"/>
        </w:rPr>
        <w:t xml:space="preserve"> </w:t>
      </w:r>
      <w:r>
        <w:rPr>
          <w:szCs w:val="24"/>
        </w:rPr>
        <w:t>= 0.002</w:t>
      </w:r>
      <w:r w:rsidRPr="00BE73D6">
        <w:rPr>
          <w:i/>
          <w:iCs/>
          <w:szCs w:val="24"/>
        </w:rPr>
        <w:t>, p</w:t>
      </w:r>
      <w:r>
        <w:rPr>
          <w:szCs w:val="24"/>
        </w:rPr>
        <w:t xml:space="preserve"> = 0.964). Among events in low-intensity sections, forty percent (40%) were regulated via reappraisal and sixty percent (60%) were regulated via distraction</w:t>
      </w:r>
      <w:r w:rsidR="00F057F6">
        <w:rPr>
          <w:szCs w:val="24"/>
        </w:rPr>
        <w:t>. A</w:t>
      </w:r>
      <w:r>
        <w:rPr>
          <w:szCs w:val="24"/>
        </w:rPr>
        <w:t xml:space="preserve">mong high-intensity section events, 42.7% of events were regulated via reappraisal and 57.3% of events were regulated via distraction. Although this approach is low </w:t>
      </w:r>
      <w:r w:rsidR="00F057F6">
        <w:rPr>
          <w:szCs w:val="24"/>
        </w:rPr>
        <w:t xml:space="preserve">in </w:t>
      </w:r>
      <w:r>
        <w:rPr>
          <w:szCs w:val="24"/>
        </w:rPr>
        <w:t>resolution, it at least suggests that this null relationship is</w:t>
      </w:r>
      <w:r w:rsidR="00663F44">
        <w:rPr>
          <w:szCs w:val="24"/>
        </w:rPr>
        <w:t xml:space="preserve"> no</w:t>
      </w:r>
      <w:r>
        <w:rPr>
          <w:szCs w:val="24"/>
        </w:rPr>
        <w:t xml:space="preserve">t simply because our </w:t>
      </w:r>
      <w:r w:rsidR="00F057F6">
        <w:rPr>
          <w:szCs w:val="24"/>
        </w:rPr>
        <w:t xml:space="preserve">hypothesized </w:t>
      </w:r>
      <w:r>
        <w:rPr>
          <w:szCs w:val="24"/>
        </w:rPr>
        <w:t xml:space="preserve">predictor (i.e., self-reported emotion intensity) is a product of, rather than a precursor to, self-regulation. </w:t>
      </w:r>
    </w:p>
    <w:p w14:paraId="7DA845FF" w14:textId="5343A0CC" w:rsidR="006D3351" w:rsidRDefault="006D3351" w:rsidP="006D3351">
      <w:pPr>
        <w:spacing w:after="0" w:line="480" w:lineRule="auto"/>
        <w:ind w:left="0" w:firstLine="720"/>
        <w:rPr>
          <w:szCs w:val="24"/>
        </w:rPr>
      </w:pPr>
      <w:r>
        <w:rPr>
          <w:b/>
          <w:bCs/>
          <w:szCs w:val="24"/>
        </w:rPr>
        <w:lastRenderedPageBreak/>
        <w:t>Aggregate</w:t>
      </w:r>
      <w:r w:rsidRPr="00052721">
        <w:rPr>
          <w:b/>
          <w:bCs/>
          <w:szCs w:val="24"/>
        </w:rPr>
        <w:t xml:space="preserve"> emotion intensity d</w:t>
      </w:r>
      <w:r>
        <w:rPr>
          <w:b/>
          <w:bCs/>
          <w:szCs w:val="24"/>
        </w:rPr>
        <w:t>id</w:t>
      </w:r>
      <w:r w:rsidRPr="00052721">
        <w:rPr>
          <w:b/>
          <w:bCs/>
          <w:szCs w:val="24"/>
        </w:rPr>
        <w:t xml:space="preserve"> not predict regulation</w:t>
      </w:r>
      <w:r>
        <w:rPr>
          <w:b/>
          <w:bCs/>
          <w:szCs w:val="24"/>
        </w:rPr>
        <w:t xml:space="preserve"> </w:t>
      </w:r>
      <w:r w:rsidRPr="008C7178">
        <w:rPr>
          <w:b/>
          <w:szCs w:val="24"/>
        </w:rPr>
        <w:t xml:space="preserve">strategy </w:t>
      </w:r>
      <w:r>
        <w:rPr>
          <w:b/>
          <w:szCs w:val="24"/>
        </w:rPr>
        <w:t>usage</w:t>
      </w:r>
      <w:r>
        <w:rPr>
          <w:szCs w:val="24"/>
        </w:rPr>
        <w:t xml:space="preserve">. </w:t>
      </w:r>
      <w:r w:rsidR="00F057F6">
        <w:rPr>
          <w:szCs w:val="24"/>
        </w:rPr>
        <w:t xml:space="preserve">One </w:t>
      </w:r>
      <w:r>
        <w:rPr>
          <w:szCs w:val="24"/>
        </w:rPr>
        <w:t>means of approximating normative ratings for events in the haunted house</w:t>
      </w:r>
      <w:r w:rsidR="00663F44">
        <w:rPr>
          <w:szCs w:val="24"/>
        </w:rPr>
        <w:t xml:space="preserve"> </w:t>
      </w:r>
      <w:r>
        <w:rPr>
          <w:szCs w:val="24"/>
        </w:rPr>
        <w:t xml:space="preserve">may be to take a ‘leave-one-out’ approach to emotion intensity. With this technique, the downregulation behavior of each observation is regressed upon the average negative emotion intensity reported by all other participants who experienced and reported that same event. Excluding each subject’s self-reported emotion intensity yields a predictor which is independent from the outcome, mirroring the relationship between standardized stimulus ratings and emotion regulation choice in more controlled settings. </w:t>
      </w:r>
      <w:r w:rsidR="00CA4C21">
        <w:rPr>
          <w:szCs w:val="24"/>
        </w:rPr>
        <w:t>Two</w:t>
      </w:r>
      <w:r w:rsidR="00663F44">
        <w:rPr>
          <w:szCs w:val="24"/>
        </w:rPr>
        <w:t>-</w:t>
      </w:r>
      <w:r w:rsidR="00CA4C21">
        <w:rPr>
          <w:szCs w:val="24"/>
        </w:rPr>
        <w:t xml:space="preserve">hundred ninety (290) observations were described well enough </w:t>
      </w:r>
      <w:r w:rsidR="00663F44">
        <w:rPr>
          <w:szCs w:val="24"/>
        </w:rPr>
        <w:t xml:space="preserve">by subjects </w:t>
      </w:r>
      <w:r w:rsidR="00CA4C21">
        <w:rPr>
          <w:szCs w:val="24"/>
        </w:rPr>
        <w:t xml:space="preserve">to be reliably categorized by our independent raters as one of 36 unique events that subjects experienced within the haunted house. </w:t>
      </w:r>
      <w:r w:rsidR="0007369C">
        <w:rPr>
          <w:szCs w:val="24"/>
        </w:rPr>
        <w:t>Twenty-four (24)</w:t>
      </w:r>
      <w:r w:rsidR="00CA4C21">
        <w:rPr>
          <w:szCs w:val="24"/>
        </w:rPr>
        <w:t xml:space="preserve"> of the 36 unique events </w:t>
      </w:r>
      <w:r w:rsidR="0007369C">
        <w:rPr>
          <w:szCs w:val="24"/>
        </w:rPr>
        <w:t>were reported by two or fewer participants and excluded from this analysis to ensure enough observations for a mean rating to be calculated (</w:t>
      </w:r>
      <w:r w:rsidR="0007369C" w:rsidRPr="00BE73D6">
        <w:rPr>
          <w:bCs/>
          <w:i/>
          <w:iCs/>
          <w:szCs w:val="24"/>
        </w:rPr>
        <w:t>x̄</w:t>
      </w:r>
      <w:r w:rsidR="00663F44">
        <w:rPr>
          <w:bCs/>
          <w:i/>
          <w:iCs/>
          <w:szCs w:val="24"/>
        </w:rPr>
        <w:t xml:space="preserve"> </w:t>
      </w:r>
      <w:r w:rsidR="0007369C" w:rsidRPr="00B476BD">
        <w:rPr>
          <w:bCs/>
          <w:i/>
          <w:iCs/>
          <w:szCs w:val="24"/>
          <w:vertAlign w:val="subscript"/>
        </w:rPr>
        <w:t>obs</w:t>
      </w:r>
      <w:r w:rsidR="0007369C">
        <w:rPr>
          <w:bCs/>
          <w:szCs w:val="24"/>
        </w:rPr>
        <w:t xml:space="preserve"> = 9.92, </w:t>
      </w:r>
      <w:r w:rsidR="0007369C" w:rsidRPr="00AA18EC">
        <w:rPr>
          <w:bCs/>
          <w:i/>
          <w:iCs/>
          <w:szCs w:val="24"/>
        </w:rPr>
        <w:t>median</w:t>
      </w:r>
      <w:r w:rsidR="00663F44">
        <w:rPr>
          <w:bCs/>
          <w:i/>
          <w:iCs/>
          <w:szCs w:val="24"/>
        </w:rPr>
        <w:t xml:space="preserve"> </w:t>
      </w:r>
      <w:r w:rsidR="0007369C" w:rsidRPr="00052721">
        <w:rPr>
          <w:bCs/>
          <w:i/>
          <w:iCs/>
          <w:szCs w:val="24"/>
          <w:vertAlign w:val="subscript"/>
        </w:rPr>
        <w:t>obs</w:t>
      </w:r>
      <w:r w:rsidR="0007369C">
        <w:rPr>
          <w:bCs/>
          <w:szCs w:val="24"/>
        </w:rPr>
        <w:t xml:space="preserve"> = 8.0, </w:t>
      </w:r>
      <w:r w:rsidR="0007369C" w:rsidRPr="00BE73D6">
        <w:rPr>
          <w:bCs/>
          <w:i/>
          <w:iCs/>
          <w:szCs w:val="24"/>
        </w:rPr>
        <w:t>sd</w:t>
      </w:r>
      <w:r w:rsidR="00663F44">
        <w:rPr>
          <w:bCs/>
          <w:i/>
          <w:iCs/>
          <w:szCs w:val="24"/>
        </w:rPr>
        <w:t xml:space="preserve"> </w:t>
      </w:r>
      <w:r w:rsidR="0007369C" w:rsidRPr="00052721">
        <w:rPr>
          <w:bCs/>
          <w:i/>
          <w:iCs/>
          <w:szCs w:val="24"/>
          <w:vertAlign w:val="subscript"/>
        </w:rPr>
        <w:t>obs</w:t>
      </w:r>
      <w:r w:rsidR="0007369C" w:rsidRPr="00BE73D6">
        <w:rPr>
          <w:bCs/>
          <w:i/>
          <w:iCs/>
          <w:szCs w:val="24"/>
        </w:rPr>
        <w:t xml:space="preserve"> </w:t>
      </w:r>
      <w:r w:rsidR="0007369C">
        <w:rPr>
          <w:bCs/>
          <w:szCs w:val="24"/>
        </w:rPr>
        <w:t xml:space="preserve">= </w:t>
      </w:r>
      <w:r w:rsidR="002A7056">
        <w:rPr>
          <w:bCs/>
          <w:szCs w:val="24"/>
        </w:rPr>
        <w:t xml:space="preserve">6.76, </w:t>
      </w:r>
      <w:r w:rsidR="002A7056" w:rsidRPr="00B476BD">
        <w:rPr>
          <w:bCs/>
          <w:i/>
          <w:iCs/>
          <w:szCs w:val="24"/>
        </w:rPr>
        <w:t>max</w:t>
      </w:r>
      <w:r w:rsidR="002A7056" w:rsidRPr="002A7056">
        <w:rPr>
          <w:bCs/>
          <w:i/>
          <w:iCs/>
          <w:szCs w:val="24"/>
          <w:vertAlign w:val="subscript"/>
        </w:rPr>
        <w:t xml:space="preserve"> </w:t>
      </w:r>
      <w:r w:rsidR="002A7056" w:rsidRPr="00052721">
        <w:rPr>
          <w:bCs/>
          <w:i/>
          <w:iCs/>
          <w:szCs w:val="24"/>
          <w:vertAlign w:val="subscript"/>
        </w:rPr>
        <w:t>obs</w:t>
      </w:r>
      <w:r w:rsidR="002A7056" w:rsidRPr="00BE73D6">
        <w:rPr>
          <w:bCs/>
          <w:i/>
          <w:iCs/>
          <w:szCs w:val="24"/>
        </w:rPr>
        <w:t xml:space="preserve"> </w:t>
      </w:r>
      <w:r w:rsidR="002A7056">
        <w:rPr>
          <w:bCs/>
          <w:szCs w:val="24"/>
        </w:rPr>
        <w:t>= 22</w:t>
      </w:r>
      <w:r w:rsidR="0007369C">
        <w:rPr>
          <w:szCs w:val="24"/>
        </w:rPr>
        <w:t xml:space="preserve">). We conducted an additional analysis excluding any event with fewer than five observations as well to be more </w:t>
      </w:r>
      <w:r w:rsidR="00CD5F7C">
        <w:rPr>
          <w:szCs w:val="24"/>
        </w:rPr>
        <w:t>conservative in our aggregation (</w:t>
      </w:r>
      <w:r w:rsidR="002A7056">
        <w:rPr>
          <w:szCs w:val="24"/>
        </w:rPr>
        <w:t xml:space="preserve">events = 7, </w:t>
      </w:r>
      <w:r w:rsidR="002A7056" w:rsidRPr="00BE73D6">
        <w:rPr>
          <w:bCs/>
          <w:i/>
          <w:iCs/>
          <w:szCs w:val="24"/>
        </w:rPr>
        <w:t>x̄</w:t>
      </w:r>
      <w:r w:rsidR="00663F44">
        <w:rPr>
          <w:bCs/>
          <w:i/>
          <w:iCs/>
          <w:szCs w:val="24"/>
        </w:rPr>
        <w:t xml:space="preserve"> </w:t>
      </w:r>
      <w:r w:rsidR="002A7056" w:rsidRPr="00052721">
        <w:rPr>
          <w:bCs/>
          <w:i/>
          <w:iCs/>
          <w:szCs w:val="24"/>
          <w:vertAlign w:val="subscript"/>
        </w:rPr>
        <w:t>obs</w:t>
      </w:r>
      <w:r w:rsidR="002A7056">
        <w:rPr>
          <w:bCs/>
          <w:szCs w:val="24"/>
        </w:rPr>
        <w:t xml:space="preserve"> = 14.3, </w:t>
      </w:r>
      <w:r w:rsidR="002A7056" w:rsidRPr="00AA18EC">
        <w:rPr>
          <w:bCs/>
          <w:i/>
          <w:iCs/>
          <w:szCs w:val="24"/>
        </w:rPr>
        <w:t>median</w:t>
      </w:r>
      <w:r w:rsidR="00663F44">
        <w:rPr>
          <w:bCs/>
          <w:i/>
          <w:iCs/>
          <w:szCs w:val="24"/>
        </w:rPr>
        <w:t xml:space="preserve"> </w:t>
      </w:r>
      <w:r w:rsidR="002A7056" w:rsidRPr="00052721">
        <w:rPr>
          <w:bCs/>
          <w:i/>
          <w:iCs/>
          <w:szCs w:val="24"/>
          <w:vertAlign w:val="subscript"/>
        </w:rPr>
        <w:t>obs</w:t>
      </w:r>
      <w:r w:rsidR="002A7056">
        <w:rPr>
          <w:bCs/>
          <w:szCs w:val="24"/>
        </w:rPr>
        <w:t xml:space="preserve"> = 13.0, </w:t>
      </w:r>
      <w:r w:rsidR="002A7056" w:rsidRPr="00BE73D6">
        <w:rPr>
          <w:bCs/>
          <w:i/>
          <w:iCs/>
          <w:szCs w:val="24"/>
        </w:rPr>
        <w:t>sd</w:t>
      </w:r>
      <w:r w:rsidR="00663F44">
        <w:rPr>
          <w:bCs/>
          <w:i/>
          <w:iCs/>
          <w:szCs w:val="24"/>
        </w:rPr>
        <w:t xml:space="preserve"> </w:t>
      </w:r>
      <w:r w:rsidR="002A7056" w:rsidRPr="00052721">
        <w:rPr>
          <w:bCs/>
          <w:i/>
          <w:iCs/>
          <w:szCs w:val="24"/>
          <w:vertAlign w:val="subscript"/>
        </w:rPr>
        <w:t>obs</w:t>
      </w:r>
      <w:r w:rsidR="002A7056" w:rsidRPr="00BE73D6">
        <w:rPr>
          <w:bCs/>
          <w:i/>
          <w:iCs/>
          <w:szCs w:val="24"/>
        </w:rPr>
        <w:t xml:space="preserve"> </w:t>
      </w:r>
      <w:r w:rsidR="002A7056">
        <w:rPr>
          <w:bCs/>
          <w:szCs w:val="24"/>
        </w:rPr>
        <w:t xml:space="preserve">= 5.5, </w:t>
      </w:r>
      <w:r w:rsidR="002A7056" w:rsidRPr="00B476BD">
        <w:rPr>
          <w:bCs/>
          <w:i/>
          <w:iCs/>
          <w:szCs w:val="24"/>
        </w:rPr>
        <w:t>max</w:t>
      </w:r>
      <w:r w:rsidR="002A7056" w:rsidRPr="002A7056">
        <w:rPr>
          <w:bCs/>
          <w:i/>
          <w:iCs/>
          <w:szCs w:val="24"/>
          <w:vertAlign w:val="subscript"/>
        </w:rPr>
        <w:t xml:space="preserve"> </w:t>
      </w:r>
      <w:r w:rsidR="002A7056" w:rsidRPr="00052721">
        <w:rPr>
          <w:bCs/>
          <w:i/>
          <w:iCs/>
          <w:szCs w:val="24"/>
          <w:vertAlign w:val="subscript"/>
        </w:rPr>
        <w:t>obs</w:t>
      </w:r>
      <w:r w:rsidR="002A7056" w:rsidRPr="00BE73D6">
        <w:rPr>
          <w:bCs/>
          <w:i/>
          <w:iCs/>
          <w:szCs w:val="24"/>
        </w:rPr>
        <w:t xml:space="preserve"> </w:t>
      </w:r>
      <w:r w:rsidR="002A7056">
        <w:rPr>
          <w:bCs/>
          <w:szCs w:val="24"/>
        </w:rPr>
        <w:t>= 22</w:t>
      </w:r>
      <w:r w:rsidR="002A7056">
        <w:rPr>
          <w:szCs w:val="24"/>
        </w:rPr>
        <w:t>)</w:t>
      </w:r>
      <w:r w:rsidR="0007369C">
        <w:rPr>
          <w:szCs w:val="24"/>
        </w:rPr>
        <w:t xml:space="preserve">. </w:t>
      </w:r>
      <w:r>
        <w:rPr>
          <w:szCs w:val="24"/>
        </w:rPr>
        <w:t xml:space="preserve">Because emotions captured in our study were multidimensional (i.e., subjects could report intensities for multiple emotions for each event), we </w:t>
      </w:r>
      <w:r w:rsidR="00663F44">
        <w:rPr>
          <w:szCs w:val="24"/>
        </w:rPr>
        <w:t xml:space="preserve">also </w:t>
      </w:r>
      <w:r>
        <w:rPr>
          <w:szCs w:val="24"/>
        </w:rPr>
        <w:t>took</w:t>
      </w:r>
      <w:r w:rsidR="00CD5F7C">
        <w:rPr>
          <w:szCs w:val="24"/>
        </w:rPr>
        <w:t xml:space="preserve"> </w:t>
      </w:r>
      <w:r>
        <w:rPr>
          <w:szCs w:val="24"/>
        </w:rPr>
        <w:t>two approaches to compute aggregate ratings: using the average of all</w:t>
      </w:r>
      <w:r w:rsidR="00663F44">
        <w:rPr>
          <w:szCs w:val="24"/>
        </w:rPr>
        <w:t xml:space="preserve"> emotion</w:t>
      </w:r>
      <w:r>
        <w:rPr>
          <w:szCs w:val="24"/>
        </w:rPr>
        <w:t xml:space="preserve"> intensities</w:t>
      </w:r>
      <w:r w:rsidR="00663F44">
        <w:rPr>
          <w:szCs w:val="24"/>
        </w:rPr>
        <w:t xml:space="preserve"> that</w:t>
      </w:r>
      <w:r>
        <w:rPr>
          <w:szCs w:val="24"/>
        </w:rPr>
        <w:t xml:space="preserve"> a subject reported for any given event, and using the maximum of all </w:t>
      </w:r>
      <w:r w:rsidR="00663F44">
        <w:rPr>
          <w:szCs w:val="24"/>
        </w:rPr>
        <w:t xml:space="preserve">emotion </w:t>
      </w:r>
      <w:r>
        <w:rPr>
          <w:szCs w:val="24"/>
        </w:rPr>
        <w:t>intensities</w:t>
      </w:r>
      <w:r w:rsidR="00663F44">
        <w:rPr>
          <w:szCs w:val="24"/>
        </w:rPr>
        <w:t xml:space="preserve"> that</w:t>
      </w:r>
      <w:r>
        <w:rPr>
          <w:szCs w:val="24"/>
        </w:rPr>
        <w:t xml:space="preserve"> a subject reported for any given event. </w:t>
      </w:r>
      <w:r w:rsidR="002A7056">
        <w:rPr>
          <w:szCs w:val="24"/>
        </w:rPr>
        <w:t xml:space="preserve">At a minimum of three observations per event, a mixed effects binary logistic regression did not find ratings computed using either approach to predict regulation usage (max: </w:t>
      </w:r>
      <w:r w:rsidR="002A7056" w:rsidRPr="00BE73D6">
        <w:rPr>
          <w:i/>
          <w:iCs/>
          <w:szCs w:val="24"/>
        </w:rPr>
        <w:t>OR</w:t>
      </w:r>
      <w:r w:rsidR="002A7056" w:rsidRPr="008C7178">
        <w:rPr>
          <w:szCs w:val="24"/>
        </w:rPr>
        <w:t xml:space="preserve"> = 1.</w:t>
      </w:r>
      <w:r w:rsidR="002A7056">
        <w:rPr>
          <w:szCs w:val="24"/>
        </w:rPr>
        <w:t>20</w:t>
      </w:r>
      <w:r w:rsidR="002A7056" w:rsidRPr="008C7178">
        <w:rPr>
          <w:szCs w:val="24"/>
        </w:rPr>
        <w:t xml:space="preserve">, </w:t>
      </w:r>
      <w:r w:rsidR="002A7056" w:rsidRPr="00BE73D6">
        <w:rPr>
          <w:i/>
          <w:iCs/>
          <w:szCs w:val="24"/>
        </w:rPr>
        <w:t>95% CI</w:t>
      </w:r>
      <w:r w:rsidR="002A7056" w:rsidRPr="008C7178">
        <w:rPr>
          <w:szCs w:val="24"/>
        </w:rPr>
        <w:t xml:space="preserve"> = [0.</w:t>
      </w:r>
      <w:r w:rsidR="002A7056">
        <w:rPr>
          <w:szCs w:val="24"/>
        </w:rPr>
        <w:t>21</w:t>
      </w:r>
      <w:r w:rsidR="002A7056" w:rsidRPr="008C7178">
        <w:rPr>
          <w:szCs w:val="24"/>
        </w:rPr>
        <w:t xml:space="preserve">, </w:t>
      </w:r>
      <w:r w:rsidR="002A7056">
        <w:rPr>
          <w:szCs w:val="24"/>
        </w:rPr>
        <w:t>7.03</w:t>
      </w:r>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 xml:space="preserve">96 ; mean: </w:t>
      </w:r>
      <w:r w:rsidR="002A7056" w:rsidRPr="00BE73D6">
        <w:rPr>
          <w:i/>
          <w:iCs/>
          <w:szCs w:val="24"/>
        </w:rPr>
        <w:t>OR</w:t>
      </w:r>
      <w:r w:rsidR="002A7056" w:rsidRPr="008C7178">
        <w:rPr>
          <w:szCs w:val="24"/>
        </w:rPr>
        <w:t xml:space="preserve"> = 1.</w:t>
      </w:r>
      <w:r w:rsidR="002A7056">
        <w:rPr>
          <w:szCs w:val="24"/>
        </w:rPr>
        <w:t>43</w:t>
      </w:r>
      <w:r w:rsidR="002A7056" w:rsidRPr="008C7178">
        <w:rPr>
          <w:szCs w:val="24"/>
        </w:rPr>
        <w:t xml:space="preserve">, </w:t>
      </w:r>
      <w:r w:rsidR="002A7056" w:rsidRPr="00BE73D6">
        <w:rPr>
          <w:i/>
          <w:iCs/>
          <w:szCs w:val="24"/>
        </w:rPr>
        <w:t>95% CI</w:t>
      </w:r>
      <w:r w:rsidR="002A7056" w:rsidRPr="008C7178">
        <w:rPr>
          <w:szCs w:val="24"/>
        </w:rPr>
        <w:t xml:space="preserve"> = [0.</w:t>
      </w:r>
      <w:r w:rsidR="002A7056">
        <w:rPr>
          <w:szCs w:val="24"/>
        </w:rPr>
        <w:t>17</w:t>
      </w:r>
      <w:r w:rsidR="002A7056" w:rsidRPr="008C7178">
        <w:rPr>
          <w:szCs w:val="24"/>
        </w:rPr>
        <w:t xml:space="preserve">, </w:t>
      </w:r>
      <w:r w:rsidR="002A7056">
        <w:rPr>
          <w:szCs w:val="24"/>
        </w:rPr>
        <w:t>12.40</w:t>
      </w:r>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 xml:space="preserve">96). A null effect was also observed using a more conservative five-observation minimum (max: </w:t>
      </w:r>
      <w:r w:rsidR="002A7056" w:rsidRPr="00BE73D6">
        <w:rPr>
          <w:i/>
          <w:iCs/>
          <w:szCs w:val="24"/>
        </w:rPr>
        <w:t>OR</w:t>
      </w:r>
      <w:r w:rsidR="002A7056" w:rsidRPr="008C7178">
        <w:rPr>
          <w:szCs w:val="24"/>
        </w:rPr>
        <w:t xml:space="preserve"> = </w:t>
      </w:r>
      <w:r w:rsidR="00CD5F7C">
        <w:rPr>
          <w:szCs w:val="24"/>
        </w:rPr>
        <w:t>0.52</w:t>
      </w:r>
      <w:r w:rsidR="002A7056" w:rsidRPr="008C7178">
        <w:rPr>
          <w:szCs w:val="24"/>
        </w:rPr>
        <w:t xml:space="preserve">, </w:t>
      </w:r>
      <w:r w:rsidR="002A7056" w:rsidRPr="00BE73D6">
        <w:rPr>
          <w:i/>
          <w:iCs/>
          <w:szCs w:val="24"/>
        </w:rPr>
        <w:t>95% CI</w:t>
      </w:r>
      <w:r w:rsidR="002A7056" w:rsidRPr="008C7178">
        <w:rPr>
          <w:szCs w:val="24"/>
        </w:rPr>
        <w:t xml:space="preserve"> = [0.</w:t>
      </w:r>
      <w:r w:rsidR="00CD5F7C">
        <w:rPr>
          <w:szCs w:val="24"/>
        </w:rPr>
        <w:t>06</w:t>
      </w:r>
      <w:r w:rsidR="002A7056" w:rsidRPr="008C7178">
        <w:rPr>
          <w:szCs w:val="24"/>
        </w:rPr>
        <w:t xml:space="preserve">, </w:t>
      </w:r>
      <w:r w:rsidR="00CD5F7C">
        <w:rPr>
          <w:szCs w:val="24"/>
        </w:rPr>
        <w:t>15</w:t>
      </w:r>
      <w:r w:rsidR="002A7056">
        <w:rPr>
          <w:szCs w:val="24"/>
        </w:rPr>
        <w:t>.</w:t>
      </w:r>
      <w:r w:rsidR="00CD5F7C">
        <w:rPr>
          <w:szCs w:val="24"/>
        </w:rPr>
        <w:t>30</w:t>
      </w:r>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 xml:space="preserve">96 ; mean: </w:t>
      </w:r>
      <w:r w:rsidR="002A7056" w:rsidRPr="00BE73D6">
        <w:rPr>
          <w:i/>
          <w:iCs/>
          <w:szCs w:val="24"/>
        </w:rPr>
        <w:t>OR</w:t>
      </w:r>
      <w:r w:rsidR="002A7056" w:rsidRPr="008C7178">
        <w:rPr>
          <w:szCs w:val="24"/>
        </w:rPr>
        <w:t xml:space="preserve"> = </w:t>
      </w:r>
      <w:r w:rsidR="00CD5F7C">
        <w:rPr>
          <w:szCs w:val="24"/>
        </w:rPr>
        <w:t>0.91</w:t>
      </w:r>
      <w:r w:rsidR="002A7056" w:rsidRPr="008C7178">
        <w:rPr>
          <w:szCs w:val="24"/>
        </w:rPr>
        <w:t xml:space="preserve">, </w:t>
      </w:r>
      <w:r w:rsidR="002A7056" w:rsidRPr="00BE73D6">
        <w:rPr>
          <w:i/>
          <w:iCs/>
          <w:szCs w:val="24"/>
        </w:rPr>
        <w:t>95% CI</w:t>
      </w:r>
      <w:r w:rsidR="002A7056" w:rsidRPr="008C7178">
        <w:rPr>
          <w:szCs w:val="24"/>
        </w:rPr>
        <w:t xml:space="preserve"> = [0.</w:t>
      </w:r>
      <w:r w:rsidR="00CD5F7C">
        <w:rPr>
          <w:szCs w:val="24"/>
        </w:rPr>
        <w:t>04</w:t>
      </w:r>
      <w:r w:rsidR="002A7056" w:rsidRPr="008C7178">
        <w:rPr>
          <w:szCs w:val="24"/>
        </w:rPr>
        <w:t xml:space="preserve">, </w:t>
      </w:r>
      <w:r w:rsidR="00CD5F7C">
        <w:rPr>
          <w:szCs w:val="24"/>
        </w:rPr>
        <w:t>23.8</w:t>
      </w:r>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 xml:space="preserve">96). </w:t>
      </w:r>
      <w:r w:rsidR="00CD5F7C">
        <w:rPr>
          <w:szCs w:val="24"/>
        </w:rPr>
        <w:t xml:space="preserve">This </w:t>
      </w:r>
      <w:r w:rsidR="00CD5F7C">
        <w:rPr>
          <w:szCs w:val="24"/>
        </w:rPr>
        <w:lastRenderedPageBreak/>
        <w:t>exploratory analytic approach is of a higher</w:t>
      </w:r>
      <w:r w:rsidR="00663F44">
        <w:rPr>
          <w:szCs w:val="24"/>
        </w:rPr>
        <w:t xml:space="preserve"> </w:t>
      </w:r>
      <w:r w:rsidR="00CD5F7C">
        <w:rPr>
          <w:szCs w:val="24"/>
        </w:rPr>
        <w:t>resolution than our analysis using section as a predictor</w:t>
      </w:r>
      <w:r w:rsidR="00F057F6">
        <w:rPr>
          <w:szCs w:val="24"/>
        </w:rPr>
        <w:t xml:space="preserve"> and came to the same conclusion as our other analyses. However, this approach </w:t>
      </w:r>
      <w:r w:rsidR="00CD5F7C">
        <w:rPr>
          <w:szCs w:val="24"/>
        </w:rPr>
        <w:t xml:space="preserve">may </w:t>
      </w:r>
      <w:r w:rsidR="00663F44">
        <w:rPr>
          <w:szCs w:val="24"/>
        </w:rPr>
        <w:t xml:space="preserve">also </w:t>
      </w:r>
      <w:r w:rsidR="00CD5F7C">
        <w:rPr>
          <w:szCs w:val="24"/>
        </w:rPr>
        <w:t xml:space="preserve">be underpowered due to excluding </w:t>
      </w:r>
      <w:r w:rsidR="00663F44">
        <w:rPr>
          <w:szCs w:val="24"/>
        </w:rPr>
        <w:t xml:space="preserve">ambiguous </w:t>
      </w:r>
      <w:r w:rsidR="00CD5F7C">
        <w:rPr>
          <w:szCs w:val="24"/>
        </w:rPr>
        <w:t xml:space="preserve">observations and events with too few analogous observations. </w:t>
      </w:r>
      <w:r w:rsidR="002A7056">
        <w:rPr>
          <w:szCs w:val="24"/>
        </w:rPr>
        <w:t xml:space="preserve"> </w:t>
      </w:r>
    </w:p>
    <w:p w14:paraId="764B65DA" w14:textId="7BE11686" w:rsidR="003A18DB" w:rsidRPr="00DD7AA5" w:rsidRDefault="003A18DB" w:rsidP="006D3351">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08712C">
        <w:rPr>
          <w:bCs/>
          <w:szCs w:val="24"/>
        </w:rPr>
        <w: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0E4249" w:rsidRPr="000E4249">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w:t>
      </w:r>
      <w:r w:rsidR="003A4A12">
        <w:rPr>
          <w:bCs/>
          <w:szCs w:val="24"/>
        </w:rPr>
        <w:t xml:space="preserve">attempts to </w:t>
      </w:r>
      <w:r w:rsidR="009C0B1F">
        <w:rPr>
          <w:bCs/>
          <w:szCs w:val="24"/>
        </w:rPr>
        <w:t>replicat</w:t>
      </w:r>
      <w:r w:rsidR="003A4A12">
        <w:rPr>
          <w:bCs/>
          <w:szCs w:val="24"/>
        </w:rPr>
        <w:t>e it</w:t>
      </w:r>
      <w:r w:rsidR="009C0B1F">
        <w:rPr>
          <w:bCs/>
          <w:szCs w:val="24"/>
        </w:rPr>
        <w:t xml:space="preserve"> beyond lab settings ha</w:t>
      </w:r>
      <w:r w:rsidR="003A4A12">
        <w:rPr>
          <w:bCs/>
          <w:szCs w:val="24"/>
        </w:rPr>
        <w:t>ve</w:t>
      </w:r>
      <w:r w:rsidR="009C0B1F">
        <w:rPr>
          <w:bCs/>
          <w:szCs w:val="24"/>
        </w:rPr>
        <w:t xml:space="preserve">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00303C">
        <w:rPr>
          <w:bCs/>
          <w:szCs w:val="24"/>
        </w:rPr>
        <w:t xml:space="preserve"> -</w:t>
      </w:r>
      <w:r w:rsidR="00843ACF">
        <w:rPr>
          <w:bCs/>
          <w:szCs w:val="24"/>
        </w:rPr>
        <w:t>-</w:t>
      </w:r>
      <w:r w:rsidR="009C0B1F">
        <w:rPr>
          <w:bCs/>
          <w:szCs w:val="24"/>
        </w:rPr>
        <w:t xml:space="preserve"> as assessed by the RAT test</w:t>
      </w:r>
      <w:r w:rsidR="0000303C">
        <w:rPr>
          <w:bCs/>
          <w:szCs w:val="24"/>
        </w:rPr>
        <w:t xml:space="preserve"> </w:t>
      </w:r>
      <w:r w:rsidR="00861E10">
        <w:rPr>
          <w:bCs/>
          <w:szCs w:val="24"/>
        </w:rPr>
        <w: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 0.21), </w:t>
      </w:r>
      <w:r w:rsidR="009C0B1F">
        <w:rPr>
          <w:bCs/>
          <w:szCs w:val="24"/>
        </w:rPr>
        <w:t>even when adjusting for baseline cognitive load as assessed both prior to exposure and one-week later</w:t>
      </w:r>
      <w:r>
        <w:rPr>
          <w:bCs/>
          <w:szCs w:val="24"/>
        </w:rPr>
        <w:t>.</w:t>
      </w:r>
    </w:p>
    <w:p w14:paraId="59073843" w14:textId="03D8A62E"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08712C">
        <w:rPr>
          <w:bCs/>
          <w:szCs w:val="24"/>
        </w:rPr>
        <w: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000E4249" w:rsidRPr="000E4249">
        <w:t>(Denny et al., 2014)</w:t>
      </w:r>
      <w:r>
        <w:rPr>
          <w:bCs/>
          <w:szCs w:val="24"/>
        </w:rPr>
        <w:fldChar w:fldCharType="end"/>
      </w:r>
      <w:r>
        <w:rPr>
          <w:bCs/>
          <w:szCs w:val="24"/>
        </w:rPr>
        <w:t xml:space="preserve">, motivations to participate </w:t>
      </w:r>
      <w:r>
        <w:rPr>
          <w:bCs/>
          <w:szCs w:val="24"/>
        </w:rPr>
        <w:fldChar w:fldCharType="begin"/>
      </w:r>
      <w:r w:rsidR="0008712C">
        <w:rPr>
          <w:bCs/>
          <w:szCs w:val="24"/>
        </w:rPr>
        <w: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000E4249" w:rsidRPr="000E4249">
        <w:t>(Tamir, 2016)</w:t>
      </w:r>
      <w:r>
        <w:rPr>
          <w:bCs/>
          <w:szCs w:val="24"/>
        </w:rPr>
        <w:fldChar w:fldCharType="end"/>
      </w:r>
      <w:r>
        <w:rPr>
          <w:bCs/>
          <w:szCs w:val="24"/>
        </w:rPr>
        <w:t xml:space="preserve">, attitudes towards fear and haunted houses </w:t>
      </w:r>
      <w:r>
        <w:rPr>
          <w:bCs/>
          <w:szCs w:val="24"/>
        </w:rPr>
        <w:fldChar w:fldCharType="begin"/>
      </w:r>
      <w:r w:rsidR="0008712C">
        <w:rPr>
          <w:bCs/>
          <w:szCs w:val="24"/>
        </w:rPr>
        <w: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000E4249" w:rsidRPr="000E4249">
        <w:t>(Argyriou &amp; Lee, 2020)</w:t>
      </w:r>
      <w:r>
        <w:rPr>
          <w:bCs/>
          <w:szCs w:val="24"/>
        </w:rPr>
        <w:fldChar w:fldCharType="end"/>
      </w:r>
      <w:r>
        <w:rPr>
          <w:bCs/>
          <w:szCs w:val="24"/>
        </w:rPr>
        <w:t>,</w:t>
      </w:r>
      <w:r w:rsidR="00452B94">
        <w:rPr>
          <w:bCs/>
          <w:szCs w:val="24"/>
        </w:rPr>
        <w:t xml:space="preserve"> participant</w:t>
      </w:r>
      <w:r>
        <w:rPr>
          <w:bCs/>
          <w:szCs w:val="24"/>
        </w:rPr>
        <w:t xml:space="preserve"> sex </w:t>
      </w:r>
      <w:r>
        <w:rPr>
          <w:bCs/>
          <w:szCs w:val="24"/>
        </w:rPr>
        <w:fldChar w:fldCharType="begin"/>
      </w:r>
      <w:r w:rsidR="0008712C">
        <w:rPr>
          <w:bCs/>
          <w:szCs w:val="24"/>
        </w:rPr>
        <w: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000E4249" w:rsidRPr="000E4249">
        <w:t>(McRae et al., 2008)</w:t>
      </w:r>
      <w:r>
        <w:rPr>
          <w:bCs/>
          <w:szCs w:val="24"/>
        </w:rPr>
        <w:fldChar w:fldCharType="end"/>
      </w:r>
      <w:r>
        <w:rPr>
          <w:bCs/>
          <w:szCs w:val="24"/>
        </w:rPr>
        <w:t xml:space="preserve">, age </w:t>
      </w:r>
      <w:r>
        <w:rPr>
          <w:bCs/>
          <w:szCs w:val="24"/>
        </w:rPr>
        <w:fldChar w:fldCharType="begin"/>
      </w:r>
      <w:r w:rsidR="0008712C">
        <w:rPr>
          <w:bCs/>
          <w:szCs w:val="24"/>
        </w:rPr>
        <w: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000E4249" w:rsidRPr="000E4249">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08712C">
        <w:rPr>
          <w:bCs/>
          <w:szCs w:val="24"/>
        </w:rPr>
        <w: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000E4249" w:rsidRPr="000E4249">
        <w:t>(Aldao et al., 2010)</w:t>
      </w:r>
      <w:r>
        <w:rPr>
          <w:bCs/>
          <w:szCs w:val="24"/>
        </w:rPr>
        <w:fldChar w:fldCharType="end"/>
      </w:r>
      <w:r>
        <w:rPr>
          <w:bCs/>
          <w:szCs w:val="24"/>
        </w:rPr>
        <w:t xml:space="preserve">, regulation tendencies (ERQ) </w:t>
      </w:r>
      <w:r>
        <w:rPr>
          <w:bCs/>
          <w:szCs w:val="24"/>
        </w:rPr>
        <w:fldChar w:fldCharType="begin"/>
      </w:r>
      <w:r w:rsidR="0008712C">
        <w:rPr>
          <w:bCs/>
          <w:szCs w:val="24"/>
        </w:rPr>
        <w: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000E4249" w:rsidRPr="000E4249">
        <w:t>(Gross &amp; John, 2003)</w:t>
      </w:r>
      <w:r>
        <w:rPr>
          <w:bCs/>
          <w:szCs w:val="24"/>
        </w:rPr>
        <w:fldChar w:fldCharType="end"/>
      </w:r>
      <w:r>
        <w:rPr>
          <w:bCs/>
          <w:szCs w:val="24"/>
        </w:rPr>
        <w:t xml:space="preserve">, time of day, and presence of peers. </w:t>
      </w:r>
    </w:p>
    <w:p w14:paraId="0506585B" w14:textId="1FE6B667" w:rsidR="003A18DB" w:rsidRPr="000960FE" w:rsidRDefault="003A18DB" w:rsidP="003A18DB">
      <w:pPr>
        <w:spacing w:after="0" w:line="480" w:lineRule="auto"/>
        <w:ind w:left="0" w:firstLine="720"/>
        <w:rPr>
          <w:bCs/>
          <w:szCs w:val="24"/>
        </w:rPr>
      </w:pPr>
      <w:r>
        <w:rPr>
          <w:bCs/>
          <w:szCs w:val="24"/>
        </w:rPr>
        <w:lastRenderedPageBreak/>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xml:space="preserve">, </w:t>
      </w:r>
      <w:r w:rsidR="00843ACF">
        <w:rPr>
          <w:bCs/>
          <w:szCs w:val="24"/>
        </w:rPr>
        <w:t xml:space="preserve">participant </w:t>
      </w:r>
      <w:r w:rsidRPr="0095040B">
        <w:rPr>
          <w:bCs/>
          <w:szCs w:val="24"/>
        </w:rPr>
        <w:t>sex</w:t>
      </w:r>
      <w:r>
        <w:rPr>
          <w:bCs/>
          <w:szCs w:val="24"/>
        </w:rPr>
        <w:t xml:space="preserve"> (t(73) = 1.54,</w:t>
      </w:r>
      <w:r w:rsidR="0022476E">
        <w:rPr>
          <w:bCs/>
          <w:szCs w:val="24"/>
        </w:rPr>
        <w:t xml:space="preserve"> </w:t>
      </w:r>
      <w:r w:rsidR="0022476E">
        <w:rPr>
          <w:bCs/>
          <w:i/>
          <w:iCs/>
          <w:szCs w:val="24"/>
        </w:rPr>
        <w:t>95% 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245DDEE9" w14:textId="2BD7A00F" w:rsidR="00CB06CC" w:rsidRDefault="007335E6" w:rsidP="00710F71">
      <w:pPr>
        <w:spacing w:after="0" w:line="480" w:lineRule="auto"/>
        <w:ind w:left="0" w:firstLine="720"/>
        <w:rPr>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 xml:space="preserve">emotional </w:t>
      </w:r>
      <w:r w:rsidR="00CA33B1">
        <w:rPr>
          <w:szCs w:val="24"/>
        </w:rPr>
        <w:lastRenderedPageBreak/>
        <w:t>states</w:t>
      </w:r>
      <w:r w:rsidRPr="008C7178">
        <w:rPr>
          <w:szCs w:val="24"/>
        </w:rPr>
        <w:t xml:space="preserve"> should more successfully regulate emotions than using reappraisal</w:t>
      </w:r>
      <w:r>
        <w:rPr>
          <w:szCs w:val="24"/>
        </w:rPr>
        <w:t xml:space="preserve"> </w:t>
      </w:r>
      <w:r>
        <w:rPr>
          <w:szCs w:val="24"/>
        </w:rPr>
        <w:fldChar w:fldCharType="begin"/>
      </w:r>
      <w:r w:rsidR="0008712C">
        <w:rPr>
          <w:szCs w:val="24"/>
        </w:rPr>
        <w: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Sheppes et al., 2011)</w:t>
      </w:r>
      <w:r>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w:t>
      </w:r>
      <w:r w:rsidR="00757DE0">
        <w:rPr>
          <w:szCs w:val="24"/>
        </w:rPr>
        <w:t xml:space="preserve"> When respecifying the simple slopes analysis to designate intensity as the moderator, we find that reappraisal was</w:t>
      </w:r>
      <w:r w:rsidR="00682220">
        <w:rPr>
          <w:szCs w:val="24"/>
        </w:rPr>
        <w:t xml:space="preserve"> self-reported as</w:t>
      </w:r>
      <w:r w:rsidR="00757DE0">
        <w:rPr>
          <w:szCs w:val="24"/>
        </w:rPr>
        <w:t xml:space="preserve"> significantly more successful than distraction at high (</w:t>
      </w:r>
      <w:r w:rsidR="00757DE0" w:rsidRPr="009527CE">
        <w:rPr>
          <w:i/>
          <w:iCs/>
          <w:szCs w:val="24"/>
        </w:rPr>
        <w:t>β</w:t>
      </w:r>
      <w:r w:rsidR="00757DE0" w:rsidRPr="008C7178">
        <w:rPr>
          <w:szCs w:val="24"/>
        </w:rPr>
        <w:t xml:space="preserve"> = -0</w:t>
      </w:r>
      <w:r w:rsidR="00757DE0">
        <w:rPr>
          <w:szCs w:val="24"/>
        </w:rPr>
        <w:t>.676</w:t>
      </w:r>
      <w:r w:rsidR="00757DE0" w:rsidRPr="008C7178">
        <w:rPr>
          <w:szCs w:val="24"/>
        </w:rPr>
        <w:t xml:space="preserve">, </w:t>
      </w:r>
      <w:r w:rsidR="00757DE0" w:rsidRPr="009527CE">
        <w:rPr>
          <w:i/>
          <w:iCs/>
          <w:szCs w:val="24"/>
        </w:rPr>
        <w:t>95% CI</w:t>
      </w:r>
      <w:r w:rsidR="00757DE0" w:rsidRPr="008C7178">
        <w:rPr>
          <w:szCs w:val="24"/>
        </w:rPr>
        <w:t xml:space="preserve"> = [-0.</w:t>
      </w:r>
      <w:r w:rsidR="00757DE0">
        <w:rPr>
          <w:szCs w:val="24"/>
        </w:rPr>
        <w:t>975</w:t>
      </w:r>
      <w:r w:rsidR="00757DE0" w:rsidRPr="008C7178">
        <w:rPr>
          <w:szCs w:val="24"/>
        </w:rPr>
        <w:t xml:space="preserve">, </w:t>
      </w:r>
      <w:r w:rsidR="00757DE0">
        <w:rPr>
          <w:szCs w:val="24"/>
        </w:rPr>
        <w:t>-0.377]</w:t>
      </w:r>
      <w:r w:rsidR="00757DE0" w:rsidRPr="008C7178">
        <w:rPr>
          <w:szCs w:val="24"/>
        </w:rPr>
        <w:t xml:space="preserve">, </w:t>
      </w:r>
      <w:r w:rsidR="00757DE0" w:rsidRPr="009527CE">
        <w:rPr>
          <w:i/>
          <w:iCs/>
          <w:szCs w:val="24"/>
        </w:rPr>
        <w:t>p</w:t>
      </w:r>
      <w:r w:rsidR="00757DE0" w:rsidRPr="008C7178">
        <w:rPr>
          <w:szCs w:val="24"/>
        </w:rPr>
        <w:t xml:space="preserve"> </w:t>
      </w:r>
      <w:r w:rsidR="00757DE0">
        <w:rPr>
          <w:szCs w:val="24"/>
        </w:rPr>
        <w:t>&lt; 0.001) and average (</w:t>
      </w:r>
      <w:r w:rsidR="00757DE0" w:rsidRPr="009527CE">
        <w:rPr>
          <w:i/>
          <w:iCs/>
          <w:szCs w:val="24"/>
        </w:rPr>
        <w:t>β</w:t>
      </w:r>
      <w:r w:rsidR="00757DE0" w:rsidRPr="008C7178">
        <w:rPr>
          <w:szCs w:val="24"/>
        </w:rPr>
        <w:t xml:space="preserve"> = -0</w:t>
      </w:r>
      <w:r w:rsidR="00757DE0">
        <w:rPr>
          <w:szCs w:val="24"/>
        </w:rPr>
        <w:t>.447</w:t>
      </w:r>
      <w:r w:rsidR="00757DE0" w:rsidRPr="008C7178">
        <w:rPr>
          <w:szCs w:val="24"/>
        </w:rPr>
        <w:t xml:space="preserve">, </w:t>
      </w:r>
      <w:r w:rsidR="00757DE0" w:rsidRPr="009527CE">
        <w:rPr>
          <w:i/>
          <w:iCs/>
          <w:szCs w:val="24"/>
        </w:rPr>
        <w:t>95% CI</w:t>
      </w:r>
      <w:r w:rsidR="00757DE0" w:rsidRPr="008C7178">
        <w:rPr>
          <w:szCs w:val="24"/>
        </w:rPr>
        <w:t xml:space="preserve"> = [-0.</w:t>
      </w:r>
      <w:r w:rsidR="00757DE0">
        <w:rPr>
          <w:szCs w:val="24"/>
        </w:rPr>
        <w:t>667</w:t>
      </w:r>
      <w:r w:rsidR="00757DE0" w:rsidRPr="008C7178">
        <w:rPr>
          <w:szCs w:val="24"/>
        </w:rPr>
        <w:t>, 0.</w:t>
      </w:r>
      <w:r w:rsidR="00757DE0">
        <w:rPr>
          <w:szCs w:val="24"/>
        </w:rPr>
        <w:t>227</w:t>
      </w:r>
      <w:r w:rsidR="00757DE0" w:rsidRPr="008C7178">
        <w:rPr>
          <w:szCs w:val="24"/>
        </w:rPr>
        <w:t xml:space="preserve">], </w:t>
      </w:r>
      <w:r w:rsidR="00757DE0" w:rsidRPr="009527CE">
        <w:rPr>
          <w:i/>
          <w:iCs/>
          <w:szCs w:val="24"/>
        </w:rPr>
        <w:t>p</w:t>
      </w:r>
      <w:r w:rsidR="00757DE0" w:rsidRPr="008C7178">
        <w:rPr>
          <w:szCs w:val="24"/>
        </w:rPr>
        <w:t xml:space="preserve"> </w:t>
      </w:r>
      <w:r w:rsidR="00757DE0">
        <w:rPr>
          <w:szCs w:val="24"/>
        </w:rPr>
        <w:t>&lt; 0.001) intensities, but not low (</w:t>
      </w:r>
      <w:r w:rsidR="00757DE0" w:rsidRPr="009527CE">
        <w:rPr>
          <w:i/>
          <w:iCs/>
          <w:szCs w:val="24"/>
        </w:rPr>
        <w:t>β</w:t>
      </w:r>
      <w:r w:rsidR="00757DE0" w:rsidRPr="008C7178">
        <w:rPr>
          <w:szCs w:val="24"/>
        </w:rPr>
        <w:t xml:space="preserve"> = -0.</w:t>
      </w:r>
      <w:r w:rsidR="00757DE0">
        <w:rPr>
          <w:szCs w:val="24"/>
        </w:rPr>
        <w:t>218</w:t>
      </w:r>
      <w:r w:rsidR="00757DE0" w:rsidRPr="008C7178">
        <w:rPr>
          <w:szCs w:val="24"/>
        </w:rPr>
        <w:t xml:space="preserve">, </w:t>
      </w:r>
      <w:r w:rsidR="00757DE0" w:rsidRPr="009527CE">
        <w:rPr>
          <w:i/>
          <w:iCs/>
          <w:szCs w:val="24"/>
        </w:rPr>
        <w:t>95% CI</w:t>
      </w:r>
      <w:r w:rsidR="00757DE0" w:rsidRPr="008C7178">
        <w:rPr>
          <w:szCs w:val="24"/>
        </w:rPr>
        <w:t xml:space="preserve"> = [-0.</w:t>
      </w:r>
      <w:r w:rsidR="00757DE0">
        <w:rPr>
          <w:szCs w:val="24"/>
        </w:rPr>
        <w:t>508</w:t>
      </w:r>
      <w:r w:rsidR="00757DE0" w:rsidRPr="008C7178">
        <w:rPr>
          <w:szCs w:val="24"/>
        </w:rPr>
        <w:t>, 0.</w:t>
      </w:r>
      <w:r w:rsidR="00757DE0">
        <w:rPr>
          <w:szCs w:val="24"/>
        </w:rPr>
        <w:t>072</w:t>
      </w:r>
      <w:r w:rsidR="00757DE0" w:rsidRPr="008C7178">
        <w:rPr>
          <w:szCs w:val="24"/>
        </w:rPr>
        <w:t xml:space="preserve">], </w:t>
      </w:r>
      <w:r w:rsidR="00757DE0" w:rsidRPr="009527CE">
        <w:rPr>
          <w:i/>
          <w:iCs/>
          <w:szCs w:val="24"/>
        </w:rPr>
        <w:t>p</w:t>
      </w:r>
      <w:r w:rsidR="00757DE0" w:rsidRPr="008C7178">
        <w:rPr>
          <w:szCs w:val="24"/>
        </w:rPr>
        <w:t xml:space="preserve"> = 0.</w:t>
      </w:r>
      <w:r w:rsidR="00757DE0">
        <w:rPr>
          <w:szCs w:val="24"/>
        </w:rPr>
        <w:t>141) intensities.</w:t>
      </w:r>
      <w:r>
        <w:rPr>
          <w:szCs w:val="24"/>
        </w:rPr>
        <w:t xml:space="preserve"> </w:t>
      </w:r>
      <w:r w:rsidR="00757DE0">
        <w:rPr>
          <w:szCs w:val="24"/>
        </w:rPr>
        <w:t xml:space="preserve"> In traditional, experimentally controlled paradigms, we often observe </w:t>
      </w:r>
      <w:r w:rsidR="00A37600">
        <w:rPr>
          <w:szCs w:val="24"/>
        </w:rPr>
        <w:t xml:space="preserve">distraction to be more effective than reappraisal at high emotion intensity </w:t>
      </w:r>
      <w:r w:rsidR="00A37600">
        <w:rPr>
          <w:szCs w:val="24"/>
        </w:rPr>
        <w:fldChar w:fldCharType="begin"/>
      </w:r>
      <w:r w:rsidR="0008712C">
        <w:rPr>
          <w:szCs w:val="24"/>
        </w:rPr>
        <w:instrText xml:space="preserve"> ADDIN ZOTERO_ITEM CSL_CITATION {"citationID":"DfZBWQRm","properties":{"formattedCitation":"(Sauer et al., 2016; Specker et al., 2024)","plainCitation":"(Sauer et al., 2016; Specker et al., 2024)","noteIndex":0},"citationItems":[{"id":2212,"uris":["http://zotero.org/users/6239255/items/GR9DUXWW"],"itemData":{"id":2212,"type":"article-journal","abstract":"Emotion dysregulation is a core feature of borderline personality disorder (BPD). So far, many studies have tested the consequences of the implementation of certain emotion regulation (ER) strategies, but there have been no investigations about ER choices in BPD. Thus, the aim of this study was to investigate habitual ER choices by self-report questionnaires and experimentally by testing the preference to select between distraction and reappraisal when facing different emotional intensities (high vs. low) and contents (borderline-specific vs. unspecific negative) in patients with BPD (n = 24) compared with clinical controls (patients with major depression, n = 19) and a healthy control group (n = 32). Additionally, heart rate (HR) responses were continuously assessed. Main results revealed that both patient groups showed maladaptive self-reported ER choice profiles compared with HC. We found, however, no differences between the groups in the choice of distraction and reappraisal on the behavioral level and in HR responses. In BPD, within-group analyses revealed a positive correlation between symptom severity and the preference for distraction under high-intensity borderline-specific stimuli. Our findings provide preliminary evidence of ER choices in BPD and show the robustness of the choice effect in patients with affective disorders. (PsycInfo Database Record (c) 2020 APA, all rights reserved)","archive":"psyh","archive_location":"2016-39676-060","container-title":"Psychiatry Research","DOI":"10.1016/j.psychres.2016.04.113","ISSN":"0165-1781","journalAbbreviation":"Psychiatry Research","note":"publisher: Elsevier Science","page":"375-384","source":"EBSCOhost","title":"Emotion regulation choice in female patients with borderline personality disorder: Findings from self-reports and experimental measures","volume":"242","author":[{"family":"Sauer","given":"Christina"},{"family":"Sheppes","given":"Gal"},{"family":"Lackner","given":"Helmut Karl"},{"family":"Arens","given":"Elisabeth A."},{"family":"Tarrasch","given":"Ricardo"},{"family":"Barnow","given":"Sven"}],"issued":{"date-parts":[["2016",8,30]]}}},{"id":18085,"uris":["http://zotero.org/users/6239255/items/G3EMGA8U"],"itemData":{"id":18085,"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A37600">
        <w:rPr>
          <w:szCs w:val="24"/>
        </w:rPr>
        <w:fldChar w:fldCharType="separate"/>
      </w:r>
      <w:r w:rsidR="00A37600" w:rsidRPr="00A37600">
        <w:t>(Sauer et al., 2016; Specker et al., 2024)</w:t>
      </w:r>
      <w:r w:rsidR="00A37600">
        <w:rPr>
          <w:szCs w:val="24"/>
        </w:rPr>
        <w:fldChar w:fldCharType="end"/>
      </w:r>
      <w:r w:rsidR="00A37600">
        <w:rPr>
          <w:szCs w:val="24"/>
        </w:rPr>
        <w:t xml:space="preserve">. </w:t>
      </w:r>
      <w:r w:rsidR="00757DE0">
        <w:rPr>
          <w:szCs w:val="24"/>
        </w:rPr>
        <w:t xml:space="preserve">This </w:t>
      </w:r>
      <w:r w:rsidRPr="008C7178">
        <w:rPr>
          <w:szCs w:val="24"/>
        </w:rPr>
        <w:t xml:space="preserve">data </w:t>
      </w:r>
      <w:r>
        <w:rPr>
          <w:szCs w:val="24"/>
        </w:rPr>
        <w:t>seems to document a deviation</w:t>
      </w:r>
      <w:r w:rsidR="00A37600">
        <w:rPr>
          <w:szCs w:val="24"/>
        </w:rPr>
        <w:t xml:space="preserve"> - that distraction appeared to be less – not more –  successful than reappraisal -</w:t>
      </w:r>
      <w:r>
        <w:rPr>
          <w:szCs w:val="24"/>
        </w:rPr>
        <w:t xml:space="preserve"> from this pattern </w:t>
      </w:r>
      <w:r w:rsidR="00A37600">
        <w:rPr>
          <w:szCs w:val="24"/>
        </w:rPr>
        <w:t xml:space="preserve">when utilizing an observational, idiographic methodology </w:t>
      </w:r>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g</w:t>
      </w:r>
      <w:r w:rsidR="00682220">
        <w:rPr>
          <w:szCs w:val="24"/>
        </w:rPr>
        <w:t xml:space="preserve">, though an important caveat is that we are capturing </w:t>
      </w:r>
      <w:r w:rsidR="00682220">
        <w:rPr>
          <w:i/>
          <w:iCs/>
          <w:szCs w:val="24"/>
        </w:rPr>
        <w:t xml:space="preserve">subjective </w:t>
      </w:r>
      <w:r w:rsidR="00682220">
        <w:rPr>
          <w:szCs w:val="24"/>
        </w:rPr>
        <w:t>assessments of success and not assessing success via measurement of intensity attenuation</w:t>
      </w:r>
      <w:r w:rsidR="00A37600">
        <w:rPr>
          <w:szCs w:val="24"/>
        </w:rPr>
        <w:t>.</w:t>
      </w:r>
      <w:r>
        <w:rPr>
          <w:szCs w:val="24"/>
        </w:rPr>
        <w:t xml:space="preserve"> </w:t>
      </w:r>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03296" behindDoc="0" locked="0" layoutInCell="1" allowOverlap="1" wp14:anchorId="08E487E8" wp14:editId="1F2EF0FF">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0" style="position:absolute;left:0;text-align:left;margin-left:1.85pt;margin-top:8.75pt;width:466.75pt;height:434.6pt;z-index:251703296"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74B3A9E8" w:rsidR="00654027" w:rsidRDefault="00245CC6" w:rsidP="0094060F">
      <w:pPr>
        <w:spacing w:after="160" w:line="259" w:lineRule="auto"/>
        <w:ind w:left="0" w:firstLine="720"/>
        <w:rPr>
          <w:b/>
          <w:szCs w:val="24"/>
        </w:rPr>
      </w:pPr>
      <w:r>
        <w:rPr>
          <w:b/>
          <w:szCs w:val="24"/>
        </w:rPr>
        <w:t>STUDY</w:t>
      </w:r>
      <w:r w:rsidR="00B720B2" w:rsidRPr="008C7178">
        <w:rPr>
          <w:b/>
          <w:szCs w:val="24"/>
        </w:rPr>
        <w:t xml:space="preserve"> </w:t>
      </w:r>
      <w:r w:rsidR="00876B93">
        <w:rPr>
          <w:b/>
          <w:szCs w:val="24"/>
        </w:rPr>
        <w:t>2</w:t>
      </w:r>
      <w:r w:rsidR="00B720B2" w:rsidRPr="008C7178">
        <w:rPr>
          <w:b/>
          <w:szCs w:val="24"/>
        </w:rPr>
        <w:t xml:space="preserve"> </w:t>
      </w:r>
      <w:r w:rsidR="00D03243">
        <w:rPr>
          <w:b/>
          <w:szCs w:val="24"/>
        </w:rPr>
        <w:t>METHODS</w:t>
      </w:r>
    </w:p>
    <w:p w14:paraId="2E7F39AA" w14:textId="3A7ACB2F" w:rsidR="00654027" w:rsidRDefault="00C4054F" w:rsidP="002C6E4D">
      <w:pPr>
        <w:spacing w:after="0" w:line="480" w:lineRule="auto"/>
        <w:ind w:left="0" w:firstLine="720"/>
        <w:rPr>
          <w:szCs w:val="24"/>
        </w:rPr>
      </w:pPr>
      <w:r>
        <w:rPr>
          <w:szCs w:val="24"/>
        </w:rPr>
        <w:t>A</w:t>
      </w:r>
      <w:r w:rsidR="004F39AA">
        <w:rPr>
          <w:szCs w:val="24"/>
        </w:rPr>
        <w:t xml:space="preserve"> </w:t>
      </w:r>
      <w:r w:rsidR="002C6E4D">
        <w:rPr>
          <w:szCs w:val="24"/>
        </w:rPr>
        <w:t>p</w:t>
      </w:r>
      <w:r w:rsidR="005F2875">
        <w:rPr>
          <w:szCs w:val="24"/>
        </w:rPr>
        <w:t>reliminary</w:t>
      </w:r>
      <w:r w:rsidR="002C6E4D">
        <w:rPr>
          <w:szCs w:val="24"/>
        </w:rPr>
        <w:t xml:space="preserve"> study and </w:t>
      </w:r>
      <w:r w:rsidR="00245CC6">
        <w:rPr>
          <w:szCs w:val="24"/>
        </w:rPr>
        <w:t>Study</w:t>
      </w:r>
      <w:r w:rsidR="00B720B2" w:rsidRPr="008C7178">
        <w:rPr>
          <w:szCs w:val="24"/>
        </w:rPr>
        <w:t xml:space="preserve">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sidR="004F39AA">
        <w:rPr>
          <w:szCs w:val="24"/>
        </w:rPr>
        <w:t xml:space="preserve"> Exploratory models found that the relationship may appear, albeit weakly, when including positive and negative emotions,</w:t>
      </w:r>
      <w:r w:rsidR="0000303C">
        <w:rPr>
          <w:szCs w:val="24"/>
        </w:rPr>
        <w:t xml:space="preserve"> but the effect did not survive adjustments for multiple comparisons</w:t>
      </w:r>
      <w:r w:rsidR="0012001C">
        <w:rPr>
          <w:szCs w:val="24"/>
        </w:rPr>
        <w:t>. We also found</w:t>
      </w:r>
      <w:r w:rsidR="00900636">
        <w:rPr>
          <w:szCs w:val="24"/>
        </w:rPr>
        <w:t xml:space="preserve"> that distraction may have been less successful at</w:t>
      </w:r>
      <w:r w:rsidR="0012001C">
        <w:rPr>
          <w:szCs w:val="24"/>
        </w:rPr>
        <w:t xml:space="preserve"> regulating</w:t>
      </w:r>
      <w:r w:rsidR="00900636">
        <w:rPr>
          <w:szCs w:val="24"/>
        </w:rPr>
        <w:t xml:space="preserve"> higher intensit</w:t>
      </w:r>
      <w:r w:rsidR="0012001C">
        <w:rPr>
          <w:szCs w:val="24"/>
        </w:rPr>
        <w:t xml:space="preserve">y emotions than </w:t>
      </w:r>
      <w:r w:rsidR="0012001C">
        <w:rPr>
          <w:szCs w:val="24"/>
        </w:rPr>
        <w:lastRenderedPageBreak/>
        <w:t>reappraisal in this specific circumstance – a surprising finding given the extant literature</w:t>
      </w:r>
      <w:r w:rsidR="0000303C">
        <w:rPr>
          <w:szCs w:val="24"/>
        </w:rPr>
        <w:t xml:space="preserve">. </w:t>
      </w:r>
      <w:r w:rsidR="00900636">
        <w:rPr>
          <w:szCs w:val="24"/>
        </w:rPr>
        <w:t xml:space="preserve">However, lack of experimental control </w:t>
      </w:r>
      <w:r w:rsidR="0012001C">
        <w:rPr>
          <w:szCs w:val="24"/>
        </w:rPr>
        <w:t>limits interpret</w:t>
      </w:r>
      <w:r w:rsidR="000D4E5A">
        <w:rPr>
          <w:szCs w:val="24"/>
        </w:rPr>
        <w:t>ations of</w:t>
      </w:r>
      <w:r w:rsidR="0012001C">
        <w:rPr>
          <w:szCs w:val="24"/>
        </w:rPr>
        <w:t xml:space="preserve"> this </w:t>
      </w:r>
      <w:r w:rsidR="00900636">
        <w:rPr>
          <w:szCs w:val="24"/>
        </w:rPr>
        <w:t xml:space="preserve">null effect. </w:t>
      </w:r>
      <w:r w:rsidR="000D4E5A">
        <w:rPr>
          <w:szCs w:val="24"/>
        </w:rPr>
        <w:t xml:space="preserve"> W</w:t>
      </w:r>
      <w:r w:rsidR="002C6E4D">
        <w:rPr>
          <w:szCs w:val="24"/>
        </w:rPr>
        <w:t xml:space="preserve">e </w:t>
      </w:r>
      <w:r w:rsidR="0000303C">
        <w:rPr>
          <w:szCs w:val="24"/>
        </w:rPr>
        <w:t>theorized</w:t>
      </w:r>
      <w:r w:rsidR="002C6E4D">
        <w:rPr>
          <w:szCs w:val="24"/>
        </w:rPr>
        <w:t xml:space="preserve"> that participants exposed to </w:t>
      </w:r>
      <w:r w:rsidR="000D4E5A">
        <w:rPr>
          <w:szCs w:val="24"/>
        </w:rPr>
        <w:t xml:space="preserve">versions of the same stimuli could </w:t>
      </w:r>
      <w:r w:rsidR="002C6E4D">
        <w:rPr>
          <w:szCs w:val="24"/>
        </w:rPr>
        <w:t xml:space="preserve">demonstrate </w:t>
      </w:r>
      <w:r w:rsidR="006021D3">
        <w:rPr>
          <w:szCs w:val="24"/>
        </w:rPr>
        <w:t>ER</w:t>
      </w:r>
      <w:r w:rsidR="002C6E4D">
        <w:rPr>
          <w:szCs w:val="24"/>
        </w:rPr>
        <w:t xml:space="preserve"> patterns in line with the extant literature</w:t>
      </w:r>
      <w:r w:rsidR="000D4E5A">
        <w:rPr>
          <w:szCs w:val="24"/>
        </w:rPr>
        <w:t xml:space="preserve"> if made less complicated and given greater experimental control</w:t>
      </w:r>
      <w:r w:rsidR="002C6E4D">
        <w:rPr>
          <w:szCs w:val="24"/>
        </w:rPr>
        <w:t>.</w:t>
      </w:r>
      <w:r w:rsidR="00804B41">
        <w:rPr>
          <w:szCs w:val="24"/>
        </w:rPr>
        <w:t xml:space="preserve"> </w:t>
      </w:r>
      <w:r w:rsidR="000D4E5A">
        <w:rPr>
          <w:szCs w:val="24"/>
        </w:rPr>
        <w:t>Although using audiovisual recordings from the experience would have been ideal, we were unable to obtain permission to record such data during the previous studies. Instead, w</w:t>
      </w:r>
      <w:r w:rsidR="00804B41">
        <w:rPr>
          <w:szCs w:val="24"/>
        </w:rPr>
        <w:t xml:space="preserve">e </w:t>
      </w:r>
      <w:r w:rsidR="00562C94">
        <w:rPr>
          <w:szCs w:val="24"/>
        </w:rPr>
        <w:t>generat</w:t>
      </w:r>
      <w:r w:rsidR="00900636">
        <w:rPr>
          <w:szCs w:val="24"/>
        </w:rPr>
        <w:t>ed</w:t>
      </w:r>
      <w:r w:rsidR="00562C94">
        <w:rPr>
          <w:szCs w:val="24"/>
        </w:rPr>
        <w:t xml:space="preserve"> </w:t>
      </w:r>
      <w:r w:rsidR="002B4BE0">
        <w:rPr>
          <w:szCs w:val="24"/>
        </w:rPr>
        <w:t>decontextual</w:t>
      </w:r>
      <w:r w:rsidR="00562C94">
        <w:rPr>
          <w:szCs w:val="24"/>
        </w:rPr>
        <w:t>ized representation</w:t>
      </w:r>
      <w:r w:rsidR="000D4E5A">
        <w:rPr>
          <w:szCs w:val="24"/>
        </w:rPr>
        <w:t>s</w:t>
      </w:r>
      <w:r w:rsidR="00562C94">
        <w:rPr>
          <w:szCs w:val="24"/>
        </w:rPr>
        <w:t xml:space="preserve"> of </w:t>
      </w:r>
      <w:r w:rsidR="000D4E5A">
        <w:rPr>
          <w:szCs w:val="24"/>
        </w:rPr>
        <w:t>preliminary study subjects’ self-reported idiographic</w:t>
      </w:r>
      <w:r w:rsidR="00562C94">
        <w:rPr>
          <w:szCs w:val="24"/>
        </w:rPr>
        <w:t xml:space="preserve"> experience</w:t>
      </w:r>
      <w:r w:rsidR="000D4E5A">
        <w:rPr>
          <w:szCs w:val="24"/>
        </w:rPr>
        <w:t>s</w:t>
      </w:r>
      <w:r w:rsidR="00562C94">
        <w:rPr>
          <w:szCs w:val="24"/>
        </w:rPr>
        <w:t xml:space="preserve"> with only the </w:t>
      </w:r>
      <w:r w:rsidR="002B4BE0">
        <w:rPr>
          <w:szCs w:val="24"/>
        </w:rPr>
        <w:t>relevant information</w:t>
      </w:r>
      <w:r w:rsidR="000D4E5A">
        <w:rPr>
          <w:szCs w:val="24"/>
        </w:rPr>
        <w:t xml:space="preserve"> present</w:t>
      </w:r>
      <w:r w:rsidR="00562C94">
        <w:rPr>
          <w:szCs w:val="24"/>
        </w:rPr>
        <w:t xml:space="preserve"> (i.e., description of event, emotions felt, intensity of emotions)</w:t>
      </w:r>
      <w:r w:rsidR="00A632A5">
        <w:rPr>
          <w:szCs w:val="24"/>
        </w:rPr>
        <w:t xml:space="preserve"> and ask</w:t>
      </w:r>
      <w:r w:rsidR="00900636">
        <w:rPr>
          <w:szCs w:val="24"/>
        </w:rPr>
        <w:t>ed</w:t>
      </w:r>
      <w:r w:rsidR="000D4E5A">
        <w:rPr>
          <w:szCs w:val="24"/>
        </w:rPr>
        <w:t xml:space="preserve"> a new sample of </w:t>
      </w:r>
      <w:r w:rsidR="00A632A5">
        <w:rPr>
          <w:szCs w:val="24"/>
        </w:rPr>
        <w:t>participants to simulate or forecast how they might self-regulate</w:t>
      </w:r>
      <w:r w:rsidR="008864BD">
        <w:rPr>
          <w:szCs w:val="24"/>
        </w:rPr>
        <w:t xml:space="preserve"> in the same circumstance</w:t>
      </w:r>
      <w:r w:rsidR="004B36C0">
        <w:rPr>
          <w:szCs w:val="24"/>
        </w:rPr>
        <w:t xml:space="preserve"> given the information provided (events available within OSF repository)</w:t>
      </w:r>
      <w:r w:rsidR="002B4BE0">
        <w:rPr>
          <w:szCs w:val="24"/>
        </w:rPr>
        <w:t>.</w:t>
      </w:r>
      <w:r w:rsidR="004B36C0">
        <w:rPr>
          <w:szCs w:val="24"/>
        </w:rPr>
        <w:t xml:space="preserve"> These subjects had no access to the regulatory behaviors subjects actually used</w:t>
      </w:r>
      <w:r w:rsidR="00F057F6">
        <w:rPr>
          <w:szCs w:val="24"/>
        </w:rPr>
        <w:t>.</w:t>
      </w:r>
      <w:r w:rsidR="002B4BE0">
        <w:rPr>
          <w:szCs w:val="24"/>
        </w:rPr>
        <w:t xml:space="preserve"> </w:t>
      </w:r>
      <w:r w:rsidR="008864BD">
        <w:rPr>
          <w:szCs w:val="24"/>
        </w:rPr>
        <w:t xml:space="preserve">This decontextualized manipulation of emotional experiences </w:t>
      </w:r>
      <w:r w:rsidR="000D4E5A">
        <w:rPr>
          <w:szCs w:val="24"/>
        </w:rPr>
        <w:t xml:space="preserve">in scenarios unburdened by the complications of reality </w:t>
      </w:r>
      <w:r w:rsidR="008864BD">
        <w:rPr>
          <w:szCs w:val="24"/>
        </w:rPr>
        <w:t xml:space="preserve">more closely mirrors the design of a stimulus-response paradigm while retaining content </w:t>
      </w:r>
      <w:r w:rsidR="00AD4521">
        <w:rPr>
          <w:szCs w:val="24"/>
        </w:rPr>
        <w:t xml:space="preserve">similar  to the </w:t>
      </w:r>
      <w:r w:rsidR="008864BD">
        <w:rPr>
          <w:szCs w:val="24"/>
        </w:rPr>
        <w:t>haunted house.</w:t>
      </w:r>
      <w:r w:rsidR="004B36C0">
        <w:rPr>
          <w:szCs w:val="24"/>
        </w:rPr>
        <w:t xml:space="preserve"> </w:t>
      </w:r>
      <w:r w:rsidR="00C21522">
        <w:rPr>
          <w:szCs w:val="24"/>
        </w:rPr>
        <w:t xml:space="preserve"> If </w:t>
      </w:r>
      <w:r w:rsidR="00804B41">
        <w:rPr>
          <w:szCs w:val="24"/>
        </w:rPr>
        <w:t>there is a difference between</w:t>
      </w:r>
      <w:r w:rsidR="00C21522">
        <w:rPr>
          <w:szCs w:val="24"/>
        </w:rPr>
        <w:t xml:space="preserve"> participants </w:t>
      </w:r>
      <w:r w:rsidR="00183114">
        <w:rPr>
          <w:szCs w:val="24"/>
        </w:rPr>
        <w:t xml:space="preserve">simulating (i.e., </w:t>
      </w:r>
      <w:r w:rsidR="0000303C">
        <w:rPr>
          <w:szCs w:val="24"/>
        </w:rPr>
        <w:t xml:space="preserve">strategy </w:t>
      </w:r>
      <w:r w:rsidR="00183114">
        <w:rPr>
          <w:szCs w:val="24"/>
        </w:rPr>
        <w:t>forecasting) self-regulation</w:t>
      </w:r>
      <w:r w:rsidR="00C21522">
        <w:rPr>
          <w:szCs w:val="24"/>
        </w:rPr>
        <w:t xml:space="preserve"> and participants </w:t>
      </w:r>
      <w:r w:rsidR="00183114">
        <w:rPr>
          <w:szCs w:val="24"/>
        </w:rPr>
        <w:t xml:space="preserve">performing (i.e., </w:t>
      </w:r>
      <w:r w:rsidR="0000303C">
        <w:rPr>
          <w:szCs w:val="24"/>
        </w:rPr>
        <w:t>strategy us</w:t>
      </w:r>
      <w:r w:rsidR="00183114">
        <w:rPr>
          <w:szCs w:val="24"/>
        </w:rPr>
        <w:t>ing) self-regulation</w:t>
      </w:r>
      <w:r w:rsidR="00C21522">
        <w:rPr>
          <w:szCs w:val="24"/>
        </w:rPr>
        <w:t xml:space="preserve">, it </w:t>
      </w:r>
      <w:r w:rsidR="00183114">
        <w:rPr>
          <w:szCs w:val="24"/>
        </w:rPr>
        <w:t xml:space="preserve">may </w:t>
      </w:r>
      <w:r w:rsidR="00C21522">
        <w:rPr>
          <w:szCs w:val="24"/>
        </w:rPr>
        <w:t>further emphasize the</w:t>
      </w:r>
      <w:r w:rsidR="000D4E5A">
        <w:rPr>
          <w:szCs w:val="24"/>
        </w:rPr>
        <w:t xml:space="preserve"> effects that</w:t>
      </w:r>
      <w:r w:rsidR="00C21522">
        <w:rPr>
          <w:szCs w:val="24"/>
        </w:rPr>
        <w:t xml:space="preserve"> compl</w:t>
      </w:r>
      <w:r w:rsidR="000D4E5A">
        <w:rPr>
          <w:szCs w:val="24"/>
        </w:rPr>
        <w:t xml:space="preserve">exity and lack of control </w:t>
      </w:r>
      <w:r w:rsidR="00C21522">
        <w:rPr>
          <w:szCs w:val="24"/>
        </w:rPr>
        <w:t>introduce</w:t>
      </w:r>
      <w:r w:rsidR="000D4E5A">
        <w:rPr>
          <w:szCs w:val="24"/>
        </w:rPr>
        <w:t>s</w:t>
      </w:r>
      <w:r w:rsidR="00C21522">
        <w:rPr>
          <w:szCs w:val="24"/>
        </w:rPr>
        <w:t xml:space="preserve"> to the </w:t>
      </w:r>
      <w:r w:rsidR="006021D3">
        <w:rPr>
          <w:szCs w:val="24"/>
        </w:rPr>
        <w:t>ER</w:t>
      </w:r>
      <w:r w:rsidR="00C21522">
        <w:rPr>
          <w:szCs w:val="24"/>
        </w:rPr>
        <w:t xml:space="preserve"> space.</w:t>
      </w:r>
      <w:r w:rsidR="002C6E4D">
        <w:rPr>
          <w:szCs w:val="24"/>
        </w:rPr>
        <w:t xml:space="preserve">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49A48B69"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yrs, </w:t>
      </w:r>
      <w:r w:rsidRPr="00BE73D6">
        <w:rPr>
          <w:i/>
          <w:iCs/>
          <w:szCs w:val="24"/>
        </w:rPr>
        <w:t>range</w:t>
      </w:r>
      <w:r w:rsidRPr="008C7178">
        <w:rPr>
          <w:szCs w:val="24"/>
        </w:rPr>
        <w:t xml:space="preserve"> = 18 -75 yrs, </w:t>
      </w:r>
      <w:r w:rsidRPr="008C7178">
        <w:rPr>
          <w:i/>
          <w:szCs w:val="24"/>
        </w:rPr>
        <w:t>sd</w:t>
      </w:r>
      <w:r w:rsidR="00627DB3">
        <w:rPr>
          <w:i/>
          <w:szCs w:val="24"/>
        </w:rPr>
        <w:t xml:space="preserve"> </w:t>
      </w:r>
      <w:r w:rsidRPr="008C7178">
        <w:rPr>
          <w:i/>
          <w:szCs w:val="24"/>
          <w:vertAlign w:val="subscript"/>
        </w:rPr>
        <w:t>age</w:t>
      </w:r>
      <w:r w:rsidRPr="008C7178">
        <w:rPr>
          <w:szCs w:val="24"/>
        </w:rPr>
        <w:t xml:space="preserve"> = 14.31 yrs</w:t>
      </w:r>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Participants completed the study on Qualtrics and were recruited/filtered via Prolific. Eligible participants were native English speakers residing in the US between the ages of 18 and 85, had normal or corrected-</w:t>
      </w:r>
      <w:r w:rsidR="00D91A6A">
        <w:rPr>
          <w:szCs w:val="24"/>
        </w:rPr>
        <w:lastRenderedPageBreak/>
        <w:t xml:space="preserve">to-normal vision, had no history of reading-related disorders or literacy difficulties, as well as no history of mild cognitive impairment, head injury leading to unconsciousness, or unregulated mental health diagnosis. </w:t>
      </w:r>
      <w:r w:rsidR="0061398C">
        <w:rPr>
          <w:szCs w:val="24"/>
        </w:rPr>
        <w:t>The racial identity of participants wer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 xml:space="preserve">via </w:t>
      </w:r>
      <w:r w:rsidR="005E2671" w:rsidRPr="00B476BD">
        <w:rPr>
          <w:i/>
          <w:iCs/>
          <w:szCs w:val="24"/>
        </w:rPr>
        <w:t xml:space="preserve">a priori </w:t>
      </w:r>
      <w:r w:rsidR="005E2671">
        <w:rPr>
          <w:szCs w:val="24"/>
        </w:rPr>
        <w:t>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9), and scoring a Q Recaptcha Score lower than 0.7, indicating significant bot activity (</w:t>
      </w:r>
      <w:r w:rsidRPr="00BE73D6">
        <w:rPr>
          <w:i/>
          <w:iCs/>
          <w:szCs w:val="24"/>
        </w:rPr>
        <w:t>n</w:t>
      </w:r>
      <w:r w:rsidRPr="008C7178">
        <w:rPr>
          <w:szCs w:val="24"/>
        </w:rPr>
        <w:t xml:space="preserve"> = 2). Participants were paid at a rate of $10.25/hr. </w:t>
      </w:r>
    </w:p>
    <w:p w14:paraId="1FAB05EF" w14:textId="46EF41AE" w:rsidR="00EB6E76" w:rsidRPr="00EB6E76" w:rsidRDefault="00B720B2" w:rsidP="008864BD">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valenced </w:t>
      </w:r>
      <w:r w:rsidR="00245B8B">
        <w:rPr>
          <w:szCs w:val="24"/>
        </w:rPr>
        <w:t>p</w:t>
      </w:r>
      <w:r w:rsidR="005F2875">
        <w:rPr>
          <w:szCs w:val="24"/>
        </w:rPr>
        <w:t>reliminary</w:t>
      </w:r>
      <w:r w:rsidR="00245B8B">
        <w:rPr>
          <w:szCs w:val="24"/>
        </w:rPr>
        <w:t xml:space="preserve">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r w:rsidR="00D729E1" w:rsidRPr="00D729E1">
        <w:rPr>
          <w:szCs w:val="24"/>
        </w:rPr>
        <w:t>mak</w:t>
      </w:r>
      <w:r w:rsidR="00D729E1">
        <w:rPr>
          <w:szCs w:val="24"/>
        </w:rPr>
        <w:t>ing</w:t>
      </w:r>
      <w:r w:rsidR="00D729E1" w:rsidRPr="00D729E1">
        <w:rPr>
          <w:szCs w:val="24"/>
        </w:rPr>
        <w:t xml:space="preserve"> an effort to remind </w:t>
      </w:r>
      <w:r w:rsidR="00D729E1">
        <w:rPr>
          <w:szCs w:val="24"/>
        </w:rPr>
        <w:t>one</w:t>
      </w:r>
      <w:r w:rsidR="00D729E1" w:rsidRPr="00D729E1">
        <w:rPr>
          <w:szCs w:val="24"/>
        </w:rPr>
        <w:t xml:space="preserve">self that the people are just actors who are using props, rather than 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ate for lunch rather than focusing on the zombies coming after you</w:t>
      </w:r>
      <w:r w:rsidR="00D729E1">
        <w:rPr>
          <w:szCs w:val="24"/>
        </w:rPr>
        <w:t>, for reappraisal and distraction 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w:t>
      </w:r>
      <w:r w:rsidR="00793BCC">
        <w:rPr>
          <w:szCs w:val="24"/>
        </w:rPr>
        <w:lastRenderedPageBreak/>
        <w:t xml:space="preserve">applying both categories </w:t>
      </w:r>
      <w:r w:rsidRPr="008C7178">
        <w:rPr>
          <w:szCs w:val="24"/>
        </w:rPr>
        <w:t>before the primary task began</w:t>
      </w:r>
      <w:r w:rsidR="00EB0294">
        <w:rPr>
          <w:szCs w:val="24"/>
        </w:rPr>
        <w:t xml:space="preserve"> </w:t>
      </w:r>
      <w:r w:rsidR="00EB0294">
        <w:t>(</w:t>
      </w:r>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w:t>
      </w:r>
      <w:r w:rsidR="003D5F69">
        <w:rPr>
          <w:szCs w:val="24"/>
        </w:rPr>
        <w:t>original regulation strategy user</w:t>
      </w:r>
      <w:r w:rsidRPr="008C7178">
        <w:rPr>
          <w:szCs w:val="24"/>
        </w:rPr>
        <w:t xml:space="preserve">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 xml:space="preserve">Following the primary task, participants </w:t>
      </w:r>
      <w:r w:rsidR="00EF043F">
        <w:rPr>
          <w:noProof/>
          <w:szCs w:val="24"/>
        </w:rPr>
        <mc:AlternateContent>
          <mc:Choice Requires="wpg">
            <w:drawing>
              <wp:anchor distT="0" distB="0" distL="114300" distR="114300" simplePos="0" relativeHeight="251724800" behindDoc="0" locked="0" layoutInCell="1" allowOverlap="1" wp14:anchorId="0B9A2155" wp14:editId="0408472A">
                <wp:simplePos x="0" y="0"/>
                <wp:positionH relativeFrom="column">
                  <wp:posOffset>-209550</wp:posOffset>
                </wp:positionH>
                <wp:positionV relativeFrom="paragraph">
                  <wp:posOffset>4168775</wp:posOffset>
                </wp:positionV>
                <wp:extent cx="6440170" cy="4057015"/>
                <wp:effectExtent l="0" t="0" r="0" b="635"/>
                <wp:wrapSquare wrapText="bothSides"/>
                <wp:docPr id="2126645868" name="Group 2"/>
                <wp:cNvGraphicFramePr/>
                <a:graphic xmlns:a="http://schemas.openxmlformats.org/drawingml/2006/main">
                  <a:graphicData uri="http://schemas.microsoft.com/office/word/2010/wordprocessingGroup">
                    <wpg:wgp>
                      <wpg:cNvGrpSpPr/>
                      <wpg:grpSpPr>
                        <a:xfrm>
                          <a:off x="0" y="0"/>
                          <a:ext cx="6440170" cy="4057015"/>
                          <a:chOff x="0" y="-47625"/>
                          <a:chExt cx="6440170" cy="4057350"/>
                        </a:xfrm>
                      </wpg:grpSpPr>
                      <pic:pic xmlns:pic="http://schemas.openxmlformats.org/drawingml/2006/picture">
                        <pic:nvPicPr>
                          <pic:cNvPr id="683117757" name="Picture 1" descr="A diagram of a comparison between a question and a reappraisal&#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38125" y="-47625"/>
                            <a:ext cx="5943600" cy="3266440"/>
                          </a:xfrm>
                          <a:prstGeom prst="rect">
                            <a:avLst/>
                          </a:prstGeom>
                        </pic:spPr>
                      </pic:pic>
                      <wps:wsp>
                        <wps:cNvPr id="20" name="Text Box 2"/>
                        <wps:cNvSpPr txBox="1">
                          <a:spLocks noChangeArrowheads="1"/>
                        </wps:cNvSpPr>
                        <wps:spPr bwMode="auto">
                          <a:xfrm>
                            <a:off x="0" y="3295650"/>
                            <a:ext cx="6440170" cy="714075"/>
                          </a:xfrm>
                          <a:prstGeom prst="rect">
                            <a:avLst/>
                          </a:prstGeom>
                          <a:solidFill>
                            <a:srgbClr val="FFFFFF"/>
                          </a:solidFill>
                          <a:ln w="9525">
                            <a:noFill/>
                            <a:miter lim="800000"/>
                            <a:headEnd/>
                            <a:tailEnd/>
                          </a:ln>
                        </wps:spPr>
                        <wps:txb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B9A2155" id="_x0000_s1045" style="position:absolute;left:0;text-align:left;margin-left:-16.5pt;margin-top:328.25pt;width:507.1pt;height:319.45pt;z-index:251724800;mso-height-relative:margin" coordorigin=",-476" coordsize="64401,4057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">
                <v:shape id="Picture 1" o:spid="_x0000_s1046" type="#_x0000_t75" alt="A diagram of a comparison between a question and a reappraisal&#10;&#10;Description automatically generated" style="position:absolute;left:2381;top:-476;width:59436;height:32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">
                  <v:imagedata r:id="rId33" o:title="A diagram of a comparison between a question and a reappraisal&#10;&#10;Description automatically generated"/>
                </v:shape>
                <v:shape id="Text Box 2" o:spid="_x0000_s1047" type="#_x0000_t202" style="position:absolute;top:32956;width:64401;height:7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v:textbox>
                </v:shape>
                <w10:wrap type="square"/>
              </v:group>
            </w:pict>
          </mc:Fallback>
        </mc:AlternateContent>
      </w:r>
      <w:r w:rsidRPr="008C7178">
        <w:rPr>
          <w:szCs w:val="24"/>
        </w:rPr>
        <w:t>completed individual difference measures</w:t>
      </w:r>
      <w:r w:rsidR="00793BCC">
        <w:rPr>
          <w:szCs w:val="24"/>
        </w:rPr>
        <w:t>, including the Emotion Regulation Questionnaire</w:t>
      </w:r>
      <w:r w:rsidR="00F720C7">
        <w:rPr>
          <w:szCs w:val="24"/>
        </w:rPr>
        <w:t xml:space="preserve"> (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 xml:space="preserve">Participants </w:t>
      </w:r>
      <w:r w:rsidR="009F52D2">
        <w:rPr>
          <w:szCs w:val="24"/>
        </w:rPr>
        <w:lastRenderedPageBreak/>
        <w:t>completed the study in 33.7 minutes on average (</w:t>
      </w:r>
      <w:r w:rsidR="00AA18EC" w:rsidRPr="00AA18EC">
        <w:rPr>
          <w:i/>
          <w:iCs/>
          <w:szCs w:val="24"/>
        </w:rPr>
        <w:t>median</w:t>
      </w:r>
      <w:r w:rsidR="009F52D2">
        <w:rPr>
          <w:szCs w:val="24"/>
        </w:rPr>
        <w:t xml:space="preserve"> = 31.5 minutes, </w:t>
      </w:r>
      <w:r w:rsidR="009F52D2" w:rsidRPr="00BE73D6">
        <w:rPr>
          <w:i/>
          <w:iCs/>
          <w:szCs w:val="24"/>
        </w:rPr>
        <w:t>sd</w:t>
      </w:r>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7048C32E"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whether the affective intensity</w:t>
      </w:r>
      <w:r w:rsidR="003D5F69">
        <w:rPr>
          <w:szCs w:val="24"/>
        </w:rPr>
        <w:t xml:space="preserve"> </w:t>
      </w:r>
      <w:r w:rsidR="0000303C">
        <w:rPr>
          <w:szCs w:val="24"/>
        </w:rPr>
        <w:t xml:space="preserve">that </w:t>
      </w:r>
      <w:r w:rsidR="003D5F69">
        <w:rPr>
          <w:szCs w:val="24"/>
        </w:rPr>
        <w:t>strategy users</w:t>
      </w:r>
      <w:r>
        <w:rPr>
          <w:szCs w:val="24"/>
        </w:rPr>
        <w:t xml:space="preserve"> reported influenced the strategies</w:t>
      </w:r>
      <w:r w:rsidR="003D5F69">
        <w:rPr>
          <w:szCs w:val="24"/>
        </w:rPr>
        <w:t xml:space="preserve"> that strategy </w:t>
      </w:r>
      <w:r>
        <w:rPr>
          <w:szCs w:val="24"/>
        </w:rPr>
        <w:t xml:space="preserve">forecasters </w:t>
      </w:r>
      <w:r w:rsidR="0000303C">
        <w:rPr>
          <w:szCs w:val="24"/>
        </w:rPr>
        <w:t>predicted</w:t>
      </w:r>
      <w:r>
        <w:rPr>
          <w:szCs w:val="24"/>
        </w:rPr>
        <w:t xml:space="preserve">, </w:t>
      </w:r>
      <w:r w:rsidRPr="008C7178">
        <w:rPr>
          <w:szCs w:val="24"/>
        </w:rPr>
        <w:t>we again specified mixed effect binary logistic regressions accounting for the random effect of participant</w:t>
      </w:r>
      <w:r>
        <w:rPr>
          <w:szCs w:val="24"/>
        </w:rPr>
        <w:t xml:space="preserve"> (both </w:t>
      </w:r>
      <w:r w:rsidR="003D5F69">
        <w:rPr>
          <w:szCs w:val="24"/>
        </w:rPr>
        <w:t xml:space="preserve">the strategy </w:t>
      </w:r>
      <w:r>
        <w:rPr>
          <w:szCs w:val="24"/>
        </w:rPr>
        <w:t xml:space="preserve">forecaster and </w:t>
      </w:r>
      <w:r w:rsidR="003D5F69">
        <w:rPr>
          <w:szCs w:val="24"/>
        </w:rPr>
        <w:t>strategy use</w:t>
      </w:r>
      <w:r>
        <w:rPr>
          <w:szCs w:val="24"/>
        </w:rPr>
        <w:t>r</w:t>
      </w:r>
      <w:r w:rsidR="003D5F69">
        <w:rPr>
          <w:szCs w:val="24"/>
        </w:rPr>
        <w:t xml:space="preserve"> of each observation</w:t>
      </w:r>
      <w:r>
        <w:rPr>
          <w:szCs w:val="24"/>
        </w:rPr>
        <w:t>)</w:t>
      </w:r>
      <w:r w:rsidRPr="008C7178">
        <w:rPr>
          <w:szCs w:val="24"/>
        </w:rPr>
        <w:t xml:space="preserve"> using the “lme4” package </w:t>
      </w:r>
      <w:r w:rsidR="0047236C">
        <w:rPr>
          <w:szCs w:val="24"/>
        </w:rPr>
        <w:fldChar w:fldCharType="begin"/>
      </w:r>
      <w:r w:rsidR="0008712C">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Pr="008C7178">
        <w:rPr>
          <w:szCs w:val="24"/>
        </w:rPr>
        <w:t xml:space="preserve"> in R </w:t>
      </w:r>
      <w:r w:rsidR="0047236C">
        <w:rPr>
          <w:szCs w:val="24"/>
        </w:rPr>
        <w:fldChar w:fldCharType="begin"/>
      </w:r>
      <w:r w:rsidR="0008712C">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w:t>
      </w:r>
      <w:r w:rsidRPr="0094060F">
        <w:rPr>
          <w:i/>
          <w:iCs/>
          <w:szCs w:val="24"/>
        </w:rPr>
        <w:t>ICC</w:t>
      </w:r>
      <w:r w:rsidRPr="008C7178">
        <w:rPr>
          <w:szCs w:val="24"/>
        </w:rPr>
        <w:t xml:space="preserve">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AsPredicted</w:t>
      </w:r>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w:t>
      </w:r>
      <w:r w:rsidR="0000303C">
        <w:rPr>
          <w:szCs w:val="24"/>
        </w:rPr>
        <w:t xml:space="preserve">events </w:t>
      </w:r>
      <w:r w:rsidR="005E2671">
        <w:rPr>
          <w:szCs w:val="24"/>
        </w:rPr>
        <w:t xml:space="preserve">met our outlined criteria than initially determined. </w:t>
      </w:r>
    </w:p>
    <w:p w14:paraId="7533E633" w14:textId="4F7A7ED2" w:rsidR="00654027" w:rsidRDefault="00245CC6" w:rsidP="00182F3C">
      <w:pPr>
        <w:spacing w:after="160" w:line="259" w:lineRule="auto"/>
        <w:ind w:left="0" w:firstLine="0"/>
        <w:rPr>
          <w:b/>
          <w:szCs w:val="24"/>
        </w:rPr>
      </w:pPr>
      <w:r>
        <w:rPr>
          <w:b/>
          <w:szCs w:val="24"/>
        </w:rPr>
        <w:t>STUDY</w:t>
      </w:r>
      <w:r w:rsidR="00876B93">
        <w:rPr>
          <w:b/>
          <w:szCs w:val="24"/>
        </w:rPr>
        <w:t xml:space="preserve"> 2 </w:t>
      </w:r>
      <w:r w:rsidR="00B720B2" w:rsidRPr="008C7178">
        <w:rPr>
          <w:b/>
          <w:szCs w:val="24"/>
        </w:rPr>
        <w:t>RESULTS</w:t>
      </w:r>
    </w:p>
    <w:p w14:paraId="26CFD219" w14:textId="13957BC9"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sample of </w:t>
      </w:r>
      <w:r w:rsidR="003D5F69">
        <w:rPr>
          <w:bCs/>
          <w:szCs w:val="24"/>
        </w:rPr>
        <w:t xml:space="preserve">strategy forecasters </w:t>
      </w:r>
      <w:r w:rsidR="005D3AA4">
        <w:rPr>
          <w:bCs/>
          <w:szCs w:val="24"/>
        </w:rPr>
        <w:t>and the</w:t>
      </w:r>
      <w:r w:rsidR="003D5F69">
        <w:rPr>
          <w:bCs/>
          <w:szCs w:val="24"/>
        </w:rPr>
        <w:t xml:space="preserve"> sample of strategy users</w:t>
      </w:r>
      <w:r w:rsidR="00525080">
        <w:rPr>
          <w:bCs/>
          <w:szCs w:val="24"/>
        </w:rPr>
        <w:t xml:space="preserve">. If such differences exist, they would limit our ability to associate differences in regulatory </w:t>
      </w:r>
      <w:r w:rsidR="00131503">
        <w:rPr>
          <w:bCs/>
          <w:szCs w:val="24"/>
        </w:rPr>
        <w:t>forecasting</w:t>
      </w:r>
      <w:r w:rsidR="00525080">
        <w:rPr>
          <w:bCs/>
          <w:szCs w:val="24"/>
        </w:rPr>
        <w:t xml:space="preserve"> or usage to differences in presentation and context. Both p</w:t>
      </w:r>
      <w:r w:rsidR="005F2875">
        <w:rPr>
          <w:bCs/>
          <w:szCs w:val="24"/>
        </w:rPr>
        <w:t>reliminary</w:t>
      </w:r>
      <w:r w:rsidR="00525080">
        <w:rPr>
          <w:bCs/>
          <w:szCs w:val="24"/>
        </w:rPr>
        <w:t xml:space="preserve"> and </w:t>
      </w:r>
      <w:r w:rsidR="00245CC6">
        <w:rPr>
          <w:bCs/>
          <w:szCs w:val="24"/>
        </w:rPr>
        <w:t>Study</w:t>
      </w:r>
      <w:r w:rsidR="00525080">
        <w:rPr>
          <w:bCs/>
          <w:szCs w:val="24"/>
        </w:rPr>
        <w:t xml:space="preserve">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D4521" w:rsidRPr="008C7178">
        <w:rPr>
          <w:i/>
          <w:szCs w:val="24"/>
        </w:rPr>
        <w:t>x̄</w:t>
      </w:r>
      <w:r w:rsidR="0000303C">
        <w:rPr>
          <w:bCs/>
          <w:i/>
          <w:iCs/>
          <w:szCs w:val="24"/>
          <w:vertAlign w:val="subscript"/>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29.9</w:t>
      </w:r>
      <w:r w:rsidR="00E163E0">
        <w:rPr>
          <w:bCs/>
          <w:szCs w:val="24"/>
        </w:rPr>
        <w:t>,</w:t>
      </w:r>
      <w:r w:rsidR="00A62570" w:rsidRPr="00A62570">
        <w:rPr>
          <w:bCs/>
          <w:szCs w:val="24"/>
        </w:rPr>
        <w:t xml:space="preserve"> </w:t>
      </w:r>
      <w:r w:rsidR="00AD4521" w:rsidRPr="008C7178">
        <w:rPr>
          <w:i/>
          <w:szCs w:val="24"/>
        </w:rPr>
        <w:t>x̄</w:t>
      </w:r>
      <w:r w:rsidR="0000303C">
        <w:rPr>
          <w:bCs/>
          <w:i/>
          <w:iCs/>
          <w:szCs w:val="24"/>
          <w:vertAlign w:val="subscript"/>
        </w:rPr>
        <w:t xml:space="preserve"> </w:t>
      </w:r>
      <w:r w:rsidR="004B0D7D">
        <w:rPr>
          <w:bCs/>
          <w:i/>
          <w:iCs/>
          <w:szCs w:val="24"/>
          <w:vertAlign w:val="subscript"/>
        </w:rPr>
        <w:t>f</w:t>
      </w:r>
      <w:r w:rsidR="003D5F69">
        <w:rPr>
          <w:bCs/>
          <w:i/>
          <w:iCs/>
          <w:szCs w:val="24"/>
          <w:vertAlign w:val="subscript"/>
        </w:rPr>
        <w:t>orecasters</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r w:rsidR="00A62570" w:rsidRPr="00A62570">
        <w:rPr>
          <w:bCs/>
          <w:i/>
          <w:iCs/>
          <w:szCs w:val="24"/>
        </w:rPr>
        <w:t>t</w:t>
      </w:r>
      <w:r w:rsidR="00A62570" w:rsidRPr="00A62570">
        <w:rPr>
          <w:bCs/>
          <w:szCs w:val="24"/>
        </w:rPr>
        <w:t>(4</w:t>
      </w:r>
      <w:r w:rsidR="00A73457">
        <w:rPr>
          <w:bCs/>
          <w:szCs w:val="24"/>
        </w:rPr>
        <w:t>4.6</w:t>
      </w:r>
      <w:r w:rsidR="00807561">
        <w:rPr>
          <w:bCs/>
          <w:szCs w:val="24"/>
        </w:rPr>
        <w:t>)</w:t>
      </w:r>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r w:rsidR="00AD4521" w:rsidRPr="008C7178">
        <w:rPr>
          <w:i/>
          <w:szCs w:val="24"/>
        </w:rPr>
        <w:t>x̄</w:t>
      </w:r>
      <w:r w:rsidR="0000303C">
        <w:rPr>
          <w:bCs/>
          <w:i/>
          <w:iCs/>
          <w:szCs w:val="24"/>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12.5, </w:t>
      </w:r>
      <w:r w:rsidR="00AD4521" w:rsidRPr="008C7178">
        <w:rPr>
          <w:i/>
          <w:szCs w:val="24"/>
        </w:rPr>
        <w:t>x̄</w:t>
      </w:r>
      <w:r w:rsidR="0000303C">
        <w:rPr>
          <w:bCs/>
          <w:i/>
          <w:iCs/>
          <w:szCs w:val="24"/>
        </w:rPr>
        <w:t xml:space="preserve"> </w:t>
      </w:r>
      <w:r w:rsidR="004B0D7D">
        <w:rPr>
          <w:bCs/>
          <w:i/>
          <w:iCs/>
          <w:szCs w:val="24"/>
          <w:vertAlign w:val="subscript"/>
        </w:rPr>
        <w:t>f</w:t>
      </w:r>
      <w:r w:rsidR="003D5F69">
        <w:rPr>
          <w:bCs/>
          <w:i/>
          <w:iCs/>
          <w:szCs w:val="24"/>
          <w:vertAlign w:val="subscript"/>
        </w:rPr>
        <w:t>orecasters</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r w:rsidR="00A62570" w:rsidRPr="00BE73D6">
        <w:rPr>
          <w:bCs/>
          <w:i/>
          <w:iCs/>
          <w:szCs w:val="24"/>
        </w:rPr>
        <w:t>t</w:t>
      </w:r>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w:t>
      </w:r>
      <w:r w:rsidR="00A62570">
        <w:rPr>
          <w:bCs/>
          <w:szCs w:val="24"/>
        </w:rPr>
        <w:lastRenderedPageBreak/>
        <w:t>of the suppression subscale is unclear in this context, as suppression is not directly tested and neither subscale proved to be predictive of strategy usage during our p</w:t>
      </w:r>
      <w:r w:rsidR="005F2875">
        <w:rPr>
          <w:bCs/>
          <w:szCs w:val="24"/>
        </w:rPr>
        <w:t>reliminary study</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D4521" w:rsidRPr="008C7178">
        <w:rPr>
          <w:i/>
          <w:szCs w:val="24"/>
        </w:rPr>
        <w:t>x̄</w:t>
      </w:r>
      <w:r w:rsidR="004B0D7D">
        <w:rPr>
          <w:bCs/>
          <w:i/>
          <w:iCs/>
          <w:szCs w:val="24"/>
          <w:vertAlign w:val="subscript"/>
        </w:rPr>
        <w:t xml:space="preserve"> u</w:t>
      </w:r>
      <w:r w:rsidR="003D5F69">
        <w:rPr>
          <w:bCs/>
          <w:i/>
          <w:iCs/>
          <w:szCs w:val="24"/>
          <w:vertAlign w:val="subscript"/>
        </w:rPr>
        <w:t>sers</w:t>
      </w:r>
      <w:r w:rsidR="00A62570" w:rsidRPr="00BE73D6">
        <w:rPr>
          <w:bCs/>
          <w:i/>
          <w:iCs/>
          <w:szCs w:val="24"/>
        </w:rPr>
        <w:t xml:space="preserve"> </w:t>
      </w:r>
      <w:r w:rsidR="00A62570" w:rsidRPr="00A62570">
        <w:rPr>
          <w:bCs/>
          <w:szCs w:val="24"/>
        </w:rPr>
        <w:t>= 33.6</w:t>
      </w:r>
      <w:r w:rsidR="00E163E0">
        <w:rPr>
          <w:bCs/>
          <w:szCs w:val="24"/>
        </w:rPr>
        <w:t xml:space="preserve">, </w:t>
      </w:r>
      <w:r w:rsidR="00A62570" w:rsidRPr="00A62570">
        <w:rPr>
          <w:bCs/>
          <w:szCs w:val="24"/>
        </w:rPr>
        <w:t xml:space="preserve"> </w:t>
      </w:r>
      <w:r w:rsidR="00AD4521" w:rsidRPr="008C7178">
        <w:rPr>
          <w:i/>
          <w:szCs w:val="24"/>
        </w:rPr>
        <w:t>x̄</w:t>
      </w:r>
      <w:r w:rsidR="004B0D7D">
        <w:rPr>
          <w:bCs/>
          <w:i/>
          <w:iCs/>
          <w:szCs w:val="24"/>
          <w:vertAlign w:val="subscript"/>
        </w:rPr>
        <w:t xml:space="preserve"> f</w:t>
      </w:r>
      <w:r w:rsidR="003D5F69">
        <w:rPr>
          <w:bCs/>
          <w:i/>
          <w:iCs/>
          <w:szCs w:val="24"/>
          <w:vertAlign w:val="subscript"/>
        </w:rPr>
        <w:t xml:space="preserve">orecasters </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was not possible because it was not administered to p</w:t>
      </w:r>
      <w:r w:rsidR="005F2875">
        <w:rPr>
          <w:bCs/>
          <w:szCs w:val="24"/>
        </w:rPr>
        <w:t>reliminary study</w:t>
      </w:r>
      <w:r w:rsidR="00D84F4E">
        <w:rPr>
          <w:bCs/>
          <w:szCs w:val="24"/>
        </w:rPr>
        <w:t xml:space="preserve"> participants. </w:t>
      </w:r>
    </w:p>
    <w:p w14:paraId="7669DE8E" w14:textId="41EC174B"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w:t>
      </w:r>
      <w:r w:rsidR="004B0D7D">
        <w:rPr>
          <w:bCs/>
          <w:szCs w:val="24"/>
        </w:rPr>
        <w:t xml:space="preserve"> -</w:t>
      </w:r>
      <w:r w:rsidR="002809C2">
        <w:rPr>
          <w:bCs/>
          <w:szCs w:val="24"/>
        </w:rPr>
        <w:t>-</w:t>
      </w:r>
      <w:r w:rsidR="00D84F4E">
        <w:rPr>
          <w:bCs/>
          <w:szCs w:val="24"/>
        </w:rPr>
        <w:t xml:space="preserve"> containing only the affective intensity of </w:t>
      </w:r>
      <w:r w:rsidR="004B0D7D">
        <w:rPr>
          <w:bCs/>
          <w:szCs w:val="24"/>
        </w:rPr>
        <w:t>strategy users</w:t>
      </w:r>
      <w:r w:rsidR="00D84F4E">
        <w:rPr>
          <w:bCs/>
          <w:szCs w:val="24"/>
        </w:rPr>
        <w:t xml:space="preserve"> as a predictor</w:t>
      </w:r>
      <w:r w:rsidRPr="008C7178">
        <w:rPr>
          <w:szCs w:val="24"/>
        </w:rPr>
        <w:t xml:space="preserve"> to predict </w:t>
      </w:r>
      <w:r w:rsidR="004B0D7D">
        <w:rPr>
          <w:szCs w:val="24"/>
        </w:rPr>
        <w:t>strategy forecasters</w:t>
      </w:r>
      <w:r w:rsidR="00D84F4E">
        <w:rPr>
          <w:szCs w:val="24"/>
        </w:rPr>
        <w:t xml:space="preserve">’ </w:t>
      </w:r>
      <w:r w:rsidR="004B0D7D">
        <w:rPr>
          <w:szCs w:val="24"/>
        </w:rPr>
        <w:t>predictions -</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7D6EF7">
        <w:rPr>
          <w:szCs w:val="24"/>
        </w:rPr>
        <w:t xml:space="preserve">, </w:t>
      </w:r>
      <w:r w:rsidR="007D6EF7" w:rsidRPr="0094060F">
        <w:rPr>
          <w:i/>
          <w:iCs/>
          <w:szCs w:val="24"/>
        </w:rPr>
        <w:t>N</w:t>
      </w:r>
      <w:r w:rsidR="007D6EF7">
        <w:rPr>
          <w:szCs w:val="24"/>
        </w:rPr>
        <w:t xml:space="preserve"> = 25232</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w:t>
      </w:r>
      <w:r w:rsidR="003D5F69">
        <w:rPr>
          <w:szCs w:val="24"/>
        </w:rPr>
        <w:t xml:space="preserve">predicted </w:t>
      </w:r>
      <w:r w:rsidR="00D84F4E">
        <w:rPr>
          <w:szCs w:val="24"/>
        </w:rPr>
        <w:t>cho</w:t>
      </w:r>
      <w:r w:rsidR="003D5F69">
        <w:rPr>
          <w:szCs w:val="24"/>
        </w:rPr>
        <w:t>osing</w:t>
      </w:r>
      <w:r w:rsidR="00D84F4E">
        <w:rPr>
          <w:szCs w:val="24"/>
        </w:rPr>
        <w:t xml:space="preserv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bookmarkStart w:id="146" w:name="_Hlk171722865"/>
      <w:r w:rsidR="00A73457" w:rsidRPr="00A73457">
        <w:rPr>
          <w:rFonts w:ascii="Calibri" w:hAnsi="Calibri" w:cs="Calibri"/>
          <w:i/>
          <w:iCs/>
          <w:szCs w:val="24"/>
        </w:rPr>
        <w:t>χ2</w:t>
      </w:r>
      <w:r w:rsidR="007E50F7" w:rsidRPr="00485060">
        <w:rPr>
          <w:szCs w:val="24"/>
        </w:rPr>
        <w:t>(</w:t>
      </w:r>
      <w:r w:rsidR="007E50F7">
        <w:rPr>
          <w:szCs w:val="24"/>
        </w:rPr>
        <w:t>1</w:t>
      </w:r>
      <w:r w:rsidR="00861E10">
        <w:rPr>
          <w:szCs w:val="24"/>
        </w:rPr>
        <w:t xml:space="preserve">, </w:t>
      </w:r>
      <w:r w:rsidR="00861E10" w:rsidRPr="0094060F">
        <w:rPr>
          <w:i/>
          <w:iCs/>
          <w:szCs w:val="24"/>
        </w:rPr>
        <w:t>N</w:t>
      </w:r>
      <w:r w:rsidR="007D6EF7">
        <w:rPr>
          <w:szCs w:val="24"/>
        </w:rPr>
        <w:t xml:space="preserve"> </w:t>
      </w:r>
      <w:r w:rsidR="00861E10">
        <w:rPr>
          <w:szCs w:val="24"/>
        </w:rPr>
        <w:t>=</w:t>
      </w:r>
      <w:r w:rsidR="007D6EF7">
        <w:rPr>
          <w:szCs w:val="24"/>
        </w:rPr>
        <w:t xml:space="preserve"> 25232</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bookmarkEnd w:id="146"/>
      <w:r w:rsidR="00564115">
        <w:rPr>
          <w:szCs w:val="24"/>
        </w:rPr>
        <w:t>;</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r w:rsidR="00231B74">
        <w:rPr>
          <w:szCs w:val="24"/>
        </w:rPr>
        <w:t xml:space="preserve"> </w:t>
      </w:r>
    </w:p>
    <w:p w14:paraId="1500E9B8" w14:textId="68BA8730" w:rsidR="00BA2525" w:rsidRDefault="004B0D7D" w:rsidP="009F52D2">
      <w:pPr>
        <w:spacing w:after="0" w:line="480" w:lineRule="auto"/>
        <w:ind w:left="0" w:firstLine="720"/>
        <w:rPr>
          <w:bCs/>
          <w:szCs w:val="24"/>
        </w:rPr>
      </w:pPr>
      <w:r>
        <w:rPr>
          <w:b/>
          <w:szCs w:val="24"/>
        </w:rPr>
        <w:t>Strategy forecasters</w:t>
      </w:r>
      <w:r w:rsidR="00CE7A92">
        <w:rPr>
          <w:b/>
          <w:szCs w:val="24"/>
        </w:rPr>
        <w:t xml:space="preserve"> matched </w:t>
      </w:r>
      <w:r>
        <w:rPr>
          <w:b/>
          <w:szCs w:val="24"/>
        </w:rPr>
        <w:t>strategy users</w:t>
      </w:r>
      <w:r w:rsidR="00CE7A92">
        <w:rPr>
          <w:b/>
          <w:szCs w:val="24"/>
        </w:rPr>
        <w:t xml:space="preserve">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xml:space="preserve">) is a measure of sensitivity that quantifies the </w:t>
      </w:r>
      <w:r w:rsidR="00774C33" w:rsidRPr="00774C33">
        <w:lastRenderedPageBreak/>
        <w:t>ability to distinguish between signal and noise in a binary decision task</w:t>
      </w:r>
      <w:r w:rsidR="00774C33">
        <w:t>, and thus, can be used to determine whether congruency in strategy betwe</w:t>
      </w:r>
      <w:r w:rsidR="003D5F69">
        <w:t>en</w:t>
      </w:r>
      <w:r w:rsidR="00183114">
        <w:t xml:space="preserve"> </w:t>
      </w:r>
      <w:r w:rsidR="003D5F69">
        <w:t xml:space="preserve">strategy forecasters </w:t>
      </w:r>
      <w:r w:rsidR="00774C33">
        <w:t xml:space="preserve">and </w:t>
      </w:r>
      <w:r w:rsidR="003D5F69">
        <w:t>strategy users</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 xml:space="preserve">strategy was used by a </w:t>
      </w:r>
      <w:r w:rsidR="002C65D6">
        <w:t>strategy use participant</w:t>
      </w:r>
      <w:r w:rsidR="00577985" w:rsidRPr="00577985">
        <w:t xml:space="preserve"> and </w:t>
      </w:r>
      <w:r w:rsidR="003D5F69">
        <w:t>predicted</w:t>
      </w:r>
      <w:r w:rsidR="00577985">
        <w:t xml:space="preserve"> by a</w:t>
      </w:r>
      <w:r w:rsidR="002C65D6">
        <w:t xml:space="preserve"> strategy forecasting</w:t>
      </w:r>
      <w:r w:rsidR="00577985">
        <w:t xml:space="preserve">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2C65D6">
        <w:t xml:space="preserve"> strategy use participant</w:t>
      </w:r>
      <w:r w:rsidR="00183114">
        <w:t xml:space="preserve"> </w:t>
      </w:r>
      <w:r w:rsidR="00577985">
        <w:t xml:space="preserve">but was </w:t>
      </w:r>
      <w:r w:rsidR="003D5F69">
        <w:t>predicted</w:t>
      </w:r>
      <w:r w:rsidR="00577985">
        <w:t xml:space="preserve"> by </w:t>
      </w:r>
      <w:r w:rsidR="002C65D6">
        <w:t xml:space="preserve">strategy </w:t>
      </w:r>
      <w:r w:rsidR="00183114">
        <w:t>forecast</w:t>
      </w:r>
      <w:r w:rsidR="002C65D6">
        <w:t>ing participant</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w:t>
      </w:r>
      <w:r w:rsidR="005F2875">
        <w:t xml:space="preserve">reliminary study </w:t>
      </w:r>
      <w:r w:rsidR="00562C94">
        <w:t>observations used distraction)</w:t>
      </w:r>
      <w:r w:rsidR="00774C33">
        <w:t xml:space="preserve"> through the incorporation of a bias parameter. Using this approach</w:t>
      </w:r>
      <w:r w:rsidR="00CE7A92">
        <w:t xml:space="preserve">, we found that </w:t>
      </w:r>
      <w:r w:rsidR="003D5F69">
        <w:t xml:space="preserve">strategy </w:t>
      </w:r>
      <w:r w:rsidR="00183114">
        <w:t>forecast</w:t>
      </w:r>
      <w:r w:rsidR="003D5F69">
        <w:t>ing</w:t>
      </w:r>
      <w:r w:rsidR="00CE7A92">
        <w:t xml:space="preserve"> participants matched </w:t>
      </w:r>
      <w:r w:rsidR="00183114">
        <w:t>the experiences</w:t>
      </w:r>
      <w:r>
        <w:t xml:space="preserve"> of</w:t>
      </w:r>
      <w:r w:rsidR="00183114">
        <w:t xml:space="preserve"> </w:t>
      </w:r>
      <w:r w:rsidR="003D5F69">
        <w:t xml:space="preserve">strategy using </w:t>
      </w:r>
      <w:r w:rsidR="00183114">
        <w:t>participants</w:t>
      </w:r>
      <w:r w:rsidR="00CE7A92">
        <w:t xml:space="preserve"> in their selection of reappraisal nearly at chance (</w:t>
      </w:r>
      <w:r w:rsidR="00CE7A92" w:rsidRPr="00BE73D6">
        <w:rPr>
          <w:i/>
          <w:iCs/>
        </w:rPr>
        <w:t>d</w:t>
      </w:r>
      <w:r w:rsidR="0075725E" w:rsidRPr="00BE73D6">
        <w:rPr>
          <w:i/>
          <w:iCs/>
        </w:rPr>
        <w:t>’</w:t>
      </w:r>
      <w:r w:rsidR="00CE7A92" w:rsidRPr="00BE73D6">
        <w:rPr>
          <w:i/>
          <w:iCs/>
        </w:rPr>
        <w:t xml:space="preserve"> </w:t>
      </w:r>
      <w:r w:rsidR="00CE7A92">
        <w:t>= -0.08) but were below chance in matching distraction (</w:t>
      </w:r>
      <w:r w:rsidR="00CE7A92" w:rsidRPr="00774C33">
        <w:t>d</w:t>
      </w:r>
      <w:r w:rsidR="0075725E">
        <w:t>’</w:t>
      </w:r>
      <w:r w:rsidR="00CE7A92">
        <w:t xml:space="preserve"> = -0.41)</w:t>
      </w:r>
      <w:r w:rsidR="00EB0294">
        <w:t xml:space="preserve"> (</w:t>
      </w:r>
      <w:r w:rsidR="00EB0294">
        <w:rPr>
          <w:b/>
          <w:bCs/>
        </w:rPr>
        <w:t xml:space="preserve">Fig. </w:t>
      </w:r>
      <w:r w:rsidR="00372E6A">
        <w:rPr>
          <w:b/>
          <w:bCs/>
        </w:rPr>
        <w:t>6</w:t>
      </w:r>
      <w:r w:rsidR="00EB0294" w:rsidRPr="00EB0294">
        <w:t>)</w:t>
      </w:r>
      <w:r w:rsidR="00CE7A92">
        <w:t>. The difference in selection congruency between these strategies was significant as determined by a paired samples t-test</w:t>
      </w:r>
      <w:r w:rsidR="00577985" w:rsidRPr="00577985">
        <w:rPr>
          <w:bCs/>
          <w:szCs w:val="24"/>
        </w:rPr>
        <w:t xml:space="preserve"> (</w:t>
      </w:r>
      <w:r w:rsidR="00AD4521" w:rsidRPr="008C7178">
        <w:rPr>
          <w:i/>
          <w:szCs w:val="24"/>
        </w:rPr>
        <w:t>x̄</w:t>
      </w:r>
      <w:r>
        <w:rPr>
          <w:bCs/>
          <w:i/>
          <w:iCs/>
          <w:szCs w:val="24"/>
        </w:rPr>
        <w:t xml:space="preserve"> </w:t>
      </w:r>
      <w:r w:rsidR="00CE7A92"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sidR="00CE7A92">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sidR="00CE7A92">
        <w:rPr>
          <w:bCs/>
          <w:szCs w:val="24"/>
        </w:rPr>
        <w:t>0.313</w:t>
      </w:r>
      <w:r w:rsidR="00577985" w:rsidRPr="00577985">
        <w:rPr>
          <w:bCs/>
          <w:szCs w:val="24"/>
        </w:rPr>
        <w:t xml:space="preserve">, </w:t>
      </w:r>
      <w:r w:rsidR="00CE7A92">
        <w:rPr>
          <w:bCs/>
          <w:szCs w:val="24"/>
        </w:rPr>
        <w:t>0.342</w:t>
      </w:r>
      <w:r w:rsidR="00E163E0">
        <w:rPr>
          <w:bCs/>
          <w:szCs w:val="24"/>
        </w:rPr>
        <w:t>]</w:t>
      </w:r>
      <w:r w:rsidR="00577985" w:rsidRPr="00577985">
        <w:rPr>
          <w:bCs/>
          <w:szCs w:val="24"/>
        </w:rPr>
        <w:t xml:space="preserve">, </w:t>
      </w:r>
      <w:r w:rsidR="00577985" w:rsidRPr="00BE73D6">
        <w:rPr>
          <w:bCs/>
          <w:i/>
          <w:iCs/>
          <w:szCs w:val="24"/>
        </w:rPr>
        <w:t>t</w:t>
      </w:r>
      <w:r w:rsidR="00577985" w:rsidRPr="00577985">
        <w:rPr>
          <w:bCs/>
          <w:szCs w:val="24"/>
        </w:rPr>
        <w:t>(</w:t>
      </w:r>
      <w:r w:rsidR="00CE7A92">
        <w:rPr>
          <w:bCs/>
          <w:szCs w:val="24"/>
        </w:rPr>
        <w:t>149)</w:t>
      </w:r>
      <w:r w:rsidR="00577985" w:rsidRPr="00577985">
        <w:rPr>
          <w:bCs/>
          <w:szCs w:val="24"/>
        </w:rPr>
        <w:t xml:space="preserve"> = </w:t>
      </w:r>
      <w:r w:rsidR="00CE7A92">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sidR="00CE7A92">
        <w:rPr>
          <w:bCs/>
          <w:szCs w:val="24"/>
        </w:rPr>
        <w:t>, suggesting that differences in the deployment of distraction</w:t>
      </w:r>
      <w:r w:rsidR="002B4BE0">
        <w:rPr>
          <w:bCs/>
          <w:szCs w:val="24"/>
        </w:rPr>
        <w:t xml:space="preserve"> between the two groups</w:t>
      </w:r>
      <w:r w:rsidR="00CE7A92">
        <w:rPr>
          <w:bCs/>
          <w:szCs w:val="24"/>
        </w:rPr>
        <w:t xml:space="preserve"> may be driving differences in how predictive affective intensity was towards strategy </w:t>
      </w:r>
      <w:r w:rsidR="00131503">
        <w:rPr>
          <w:bCs/>
          <w:szCs w:val="24"/>
        </w:rPr>
        <w:t>forecast</w:t>
      </w:r>
      <w:r w:rsidR="00CE7A92">
        <w:rPr>
          <w:bCs/>
          <w:szCs w:val="24"/>
        </w:rPr>
        <w:t xml:space="preserv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w:t>
      </w:r>
      <w:r w:rsidR="002C65D6">
        <w:rPr>
          <w:bCs/>
          <w:szCs w:val="24"/>
        </w:rPr>
        <w:t>strategy forecasting</w:t>
      </w:r>
      <w:r w:rsidR="006E3035">
        <w:rPr>
          <w:bCs/>
          <w:szCs w:val="24"/>
        </w:rPr>
        <w:t xml:space="preserve"> sample and </w:t>
      </w:r>
      <w:r w:rsidR="002C65D6">
        <w:rPr>
          <w:bCs/>
          <w:szCs w:val="24"/>
        </w:rPr>
        <w:t>strategy use</w:t>
      </w:r>
      <w:r w:rsidR="006E3035">
        <w:rPr>
          <w:bCs/>
          <w:szCs w:val="24"/>
        </w:rPr>
        <w:t xml:space="preserve"> sample, as distraction was</w:t>
      </w:r>
      <w:r w:rsidR="004F2368">
        <w:rPr>
          <w:bCs/>
          <w:szCs w:val="24"/>
        </w:rPr>
        <w:t xml:space="preserve"> only selected in 48.8% of observations for </w:t>
      </w:r>
      <w:r w:rsidR="00245CC6">
        <w:rPr>
          <w:bCs/>
          <w:szCs w:val="24"/>
        </w:rPr>
        <w:t>Study</w:t>
      </w:r>
      <w:r w:rsidR="004F2368">
        <w:rPr>
          <w:bCs/>
          <w:szCs w:val="24"/>
        </w:rPr>
        <w:t xml:space="preserve">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5EE65C3D" w14:textId="7E88B87C" w:rsidR="00EF043F" w:rsidRDefault="00EF043F" w:rsidP="0043784E">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0048" behindDoc="0" locked="0" layoutInCell="1" allowOverlap="1" wp14:anchorId="798C8863" wp14:editId="05328FBC">
                <wp:simplePos x="0" y="0"/>
                <wp:positionH relativeFrom="margin">
                  <wp:posOffset>-210185</wp:posOffset>
                </wp:positionH>
                <wp:positionV relativeFrom="paragraph">
                  <wp:posOffset>19685</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8" style="position:absolute;left:0;text-align:left;margin-left:-16.55pt;margin-top:1.55pt;width:507.1pt;height:408pt;z-index:251650048;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DAhOEv3wAAAAkBAAAPAAAAZHJzL2Rvd25yZXYu&#10;eG1sTI9Ba8JAEIXvhf6HZQq96WYbWmLMRkTanqRQLRRvYzImwexsyK5J/PddT/U0M7zHm+9lq8m0&#10;YqDeNZY1qHkEgriwZcOVhp/9xywB4Txyia1l0nAlB6v88SHDtLQjf9Ow85UIIexS1FB736VSuqIm&#10;g25uO+KgnWxv0Iezr2TZ4xjCTStfouhNGmw4fKixo01NxXl3MRo+RxzXsXoftufT5nrYv379bhVp&#10;/fw0rZcgPE3+3ww3/IAOeWA62guXTrQaZnGsglXDbQR9kaiwHDUkaqFA5pm8b5D/AQ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v:textbox>
                </v:shape>
                <w10:wrap type="square" anchorx="margin"/>
              </v:group>
            </w:pict>
          </mc:Fallback>
        </mc:AlternateContent>
      </w:r>
    </w:p>
    <w:p w14:paraId="23235465" w14:textId="5E1A7617" w:rsidR="0043784E" w:rsidRDefault="00245CC6" w:rsidP="0043784E">
      <w:pPr>
        <w:spacing w:after="160" w:line="259" w:lineRule="auto"/>
        <w:ind w:left="0" w:firstLine="0"/>
        <w:rPr>
          <w:b/>
          <w:szCs w:val="24"/>
        </w:rPr>
      </w:pPr>
      <w:r>
        <w:rPr>
          <w:b/>
          <w:szCs w:val="24"/>
        </w:rPr>
        <w:t>STUDY</w:t>
      </w:r>
      <w:r w:rsidR="0043784E" w:rsidRPr="008C7178">
        <w:rPr>
          <w:b/>
          <w:szCs w:val="24"/>
        </w:rPr>
        <w:t xml:space="preserve"> </w:t>
      </w:r>
      <w:r w:rsidR="0043784E">
        <w:rPr>
          <w:b/>
          <w:szCs w:val="24"/>
        </w:rPr>
        <w:t>3</w:t>
      </w:r>
      <w:r w:rsidR="0043784E" w:rsidRPr="008C7178">
        <w:rPr>
          <w:b/>
          <w:szCs w:val="24"/>
        </w:rPr>
        <w:t xml:space="preserve"> </w:t>
      </w:r>
      <w:r w:rsidR="0043784E">
        <w:rPr>
          <w:b/>
          <w:szCs w:val="24"/>
        </w:rPr>
        <w:t>METHODS</w:t>
      </w:r>
    </w:p>
    <w:p w14:paraId="7A6A9864" w14:textId="60B802C8"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w:t>
      </w:r>
      <w:r w:rsidR="004361BA">
        <w:rPr>
          <w:szCs w:val="24"/>
        </w:rPr>
        <w:t xml:space="preserve"> ‘strategy users</w:t>
      </w:r>
      <w:r>
        <w:rPr>
          <w:szCs w:val="24"/>
        </w:rPr>
        <w:t xml:space="preserve">’ were more likely to forecast </w:t>
      </w:r>
      <w:r w:rsidR="0030735C">
        <w:rPr>
          <w:szCs w:val="24"/>
        </w:rPr>
        <w:t>using</w:t>
      </w:r>
      <w:r>
        <w:rPr>
          <w:szCs w:val="24"/>
        </w:rPr>
        <w:t xml:space="preserve"> distraction to regulate events described as high intensity and reappraisal for events described as being of a lower intensity. </w:t>
      </w:r>
      <w:bookmarkStart w:id="147" w:name="_Hlk172841870"/>
      <w:r>
        <w:rPr>
          <w:szCs w:val="24"/>
        </w:rPr>
        <w:t xml:space="preserve">The different results observed in these </w:t>
      </w:r>
      <w:r w:rsidR="00E60680">
        <w:rPr>
          <w:szCs w:val="24"/>
        </w:rPr>
        <w:t>studie</w:t>
      </w:r>
      <w:r>
        <w:rPr>
          <w:szCs w:val="24"/>
        </w:rPr>
        <w:t xml:space="preserve">s are difficult to </w:t>
      </w:r>
      <w:r w:rsidR="00D90875">
        <w:rPr>
          <w:szCs w:val="24"/>
        </w:rPr>
        <w:t xml:space="preserve">directly </w:t>
      </w:r>
      <w:r>
        <w:rPr>
          <w:szCs w:val="24"/>
        </w:rPr>
        <w:t xml:space="preserve">compare, though, as </w:t>
      </w:r>
      <w:r w:rsidR="004361BA">
        <w:rPr>
          <w:szCs w:val="24"/>
        </w:rPr>
        <w:t>many</w:t>
      </w:r>
      <w:r>
        <w:rPr>
          <w:szCs w:val="24"/>
        </w:rPr>
        <w:t xml:space="preserve"> features differ between the approaches. </w:t>
      </w:r>
      <w:bookmarkEnd w:id="147"/>
      <w:r>
        <w:rPr>
          <w:szCs w:val="24"/>
        </w:rPr>
        <w:t xml:space="preserve">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w:t>
      </w:r>
      <w:r>
        <w:rPr>
          <w:szCs w:val="24"/>
        </w:rPr>
        <w:lastRenderedPageBreak/>
        <w:t>that 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w:t>
      </w:r>
      <w:r w:rsidR="00231B74">
        <w:rPr>
          <w:szCs w:val="24"/>
        </w:rPr>
        <w:t>, instead prioritizing</w:t>
      </w:r>
      <w:r w:rsidR="00655209">
        <w:rPr>
          <w:szCs w:val="24"/>
        </w:rPr>
        <w:t xml:space="preserve"> ecological validity</w:t>
      </w:r>
      <w:r w:rsidR="004B36C0">
        <w:rPr>
          <w:szCs w:val="24"/>
        </w:rPr>
        <w:t xml:space="preserve"> by observing self-report after exposure</w:t>
      </w:r>
      <w:r w:rsidR="002119A8">
        <w:rPr>
          <w:szCs w:val="24"/>
        </w:rPr>
        <w:t>.</w:t>
      </w:r>
      <w:r w:rsidR="00EB36F4">
        <w:rPr>
          <w:szCs w:val="24"/>
        </w:rPr>
        <w:t xml:space="preserve"> A study </w:t>
      </w:r>
      <w:r w:rsidR="00DB5573">
        <w:rPr>
          <w:szCs w:val="24"/>
        </w:rPr>
        <w:t xml:space="preserve">which keeps instruction and stimulus exposure constant while differing the type of regulation (i.e., </w:t>
      </w:r>
      <w:r w:rsidR="004361BA">
        <w:rPr>
          <w:szCs w:val="24"/>
        </w:rPr>
        <w:t xml:space="preserve">strategy </w:t>
      </w:r>
      <w:r w:rsidR="00DB5573">
        <w:rPr>
          <w:szCs w:val="24"/>
        </w:rPr>
        <w:t xml:space="preserve">forecasting v. usage) measured would be more conducive for direct comparisons of these two </w:t>
      </w:r>
      <w:r w:rsidR="004B0D7D">
        <w:rPr>
          <w:szCs w:val="24"/>
        </w:rPr>
        <w:t xml:space="preserve">regulation </w:t>
      </w:r>
      <w:r w:rsidR="00DB5573">
        <w:rPr>
          <w:szCs w:val="24"/>
        </w:rPr>
        <w:t xml:space="preserve">processes. </w:t>
      </w:r>
      <w:r w:rsidR="002119A8">
        <w:rPr>
          <w:szCs w:val="24"/>
        </w:rPr>
        <w:t>Study 3 attempted to rectify these discrepancies using a 2 between (condition: forecast v. experience) x 2 within (intensity: low v. high) mixed study design.</w:t>
      </w:r>
      <w:r w:rsidR="00627DB3">
        <w:rPr>
          <w:szCs w:val="24"/>
        </w:rPr>
        <w:t xml:space="preserve"> </w:t>
      </w:r>
      <w:bookmarkStart w:id="148" w:name="_Hlk172850304"/>
      <w:r w:rsidR="004B0D7D">
        <w:rPr>
          <w:szCs w:val="24"/>
        </w:rPr>
        <w:t>Because</w:t>
      </w:r>
      <w:r w:rsidR="002119A8">
        <w:rPr>
          <w:szCs w:val="24"/>
        </w:rPr>
        <w:t xml:space="preserve"> we could not incorporate an immersive experiential component such as in Study 1</w:t>
      </w:r>
      <w:r w:rsidR="0005772E">
        <w:rPr>
          <w:szCs w:val="24"/>
        </w:rPr>
        <w:t xml:space="preserve"> in this experimental design</w:t>
      </w:r>
      <w:bookmarkEnd w:id="148"/>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73BCFE7E"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4361BA">
        <w:rPr>
          <w:szCs w:val="24"/>
        </w:rPr>
        <w:t>strategy user</w:t>
      </w:r>
      <w:r>
        <w:rPr>
          <w:szCs w:val="24"/>
        </w:rPr>
        <w:t>”</w:t>
      </w:r>
      <w:r w:rsidR="007344B0" w:rsidRPr="007344B0">
        <w:rPr>
          <w:szCs w:val="24"/>
        </w:rPr>
        <w:t xml:space="preserve"> condition w</w:t>
      </w:r>
      <w:r w:rsidR="007344B0">
        <w:rPr>
          <w:szCs w:val="24"/>
        </w:rPr>
        <w:t>ould</w:t>
      </w:r>
      <w:r w:rsidR="007344B0" w:rsidRPr="007344B0">
        <w:rPr>
          <w:szCs w:val="24"/>
        </w:rPr>
        <w:t xml:space="preserve"> not demonstrate a relationship between stimulus intensity and regulation</w:t>
      </w:r>
      <w:r w:rsidR="007344B0">
        <w:rPr>
          <w:szCs w:val="24"/>
        </w:rPr>
        <w:t xml:space="preserve"> </w:t>
      </w:r>
      <w:r w:rsidR="007344B0" w:rsidRPr="007344B0">
        <w:rPr>
          <w:szCs w:val="24"/>
        </w:rPr>
        <w:t>strategy usage</w:t>
      </w:r>
      <w:r w:rsidR="004B36C0">
        <w:rPr>
          <w:szCs w:val="24"/>
        </w:rPr>
        <w:t xml:space="preserve"> due to the added complications and design decisions which reduce experimental control relative to similar designs</w:t>
      </w:r>
      <w:r w:rsidR="007344B0" w:rsidRPr="007344B0">
        <w:rPr>
          <w:szCs w:val="24"/>
        </w:rPr>
        <w:t xml:space="preserve">, while participants in the </w:t>
      </w:r>
      <w:r>
        <w:rPr>
          <w:szCs w:val="24"/>
        </w:rPr>
        <w:t>“</w:t>
      </w:r>
      <w:r w:rsidR="004361BA">
        <w:rPr>
          <w:szCs w:val="24"/>
        </w:rPr>
        <w:t xml:space="preserve">strategy </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w:t>
      </w:r>
      <w:r w:rsidR="007344B0">
        <w:rPr>
          <w:szCs w:val="24"/>
        </w:rPr>
        <w:lastRenderedPageBreak/>
        <w:t xml:space="preserve">conditions demonstrated characteristics of this canonical relationship; however, important differences </w:t>
      </w:r>
      <w:r>
        <w:rPr>
          <w:szCs w:val="24"/>
        </w:rPr>
        <w:t xml:space="preserve">in </w:t>
      </w:r>
      <w:r w:rsidR="006021D3">
        <w:rPr>
          <w:szCs w:val="24"/>
        </w:rPr>
        <w:t>ER</w:t>
      </w:r>
      <w:r>
        <w:rPr>
          <w:szCs w:val="24"/>
        </w:rPr>
        <w:t xml:space="preserve"> strategy and 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CCEF4F4"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yrs,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yrs, </w:t>
      </w:r>
      <w:r w:rsidRPr="008C7178">
        <w:rPr>
          <w:i/>
          <w:szCs w:val="24"/>
        </w:rPr>
        <w:t>sd</w:t>
      </w:r>
      <w:r w:rsidR="004B0D7D">
        <w:rPr>
          <w:i/>
          <w:szCs w:val="24"/>
        </w:rPr>
        <w:t xml:space="preserve"> </w:t>
      </w:r>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yrs</w:t>
      </w:r>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r w:rsidR="00900CF5">
        <w:rPr>
          <w:szCs w:val="24"/>
        </w:rPr>
        <w:t>Pavlovia</w:t>
      </w:r>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t>
      </w:r>
      <w:r w:rsidR="004B0D7D">
        <w:rPr>
          <w:szCs w:val="24"/>
        </w:rPr>
        <w:t>was</w:t>
      </w:r>
      <w:r>
        <w:rPr>
          <w:szCs w:val="24"/>
        </w:rPr>
        <w:t xml:space="preserv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the average participant response was a 2.95 on a scale from 0 to 6, with 0 corresponding to “Not at all” and 6 corresponding to “Extremely” (</w:t>
      </w:r>
      <w:r w:rsidR="00E46207">
        <w:rPr>
          <w:i/>
          <w:iCs/>
          <w:szCs w:val="24"/>
        </w:rPr>
        <w:t xml:space="preserve">median </w:t>
      </w:r>
      <w:r w:rsidR="00E46207">
        <w:rPr>
          <w:szCs w:val="24"/>
        </w:rPr>
        <w:t xml:space="preserve"> = 3, </w:t>
      </w:r>
      <w:r w:rsidR="00E46207">
        <w:rPr>
          <w:i/>
          <w:iCs/>
          <w:szCs w:val="24"/>
        </w:rPr>
        <w:t xml:space="preserve">sd </w:t>
      </w:r>
      <w:r w:rsidR="00E46207">
        <w:rPr>
          <w:szCs w:val="24"/>
        </w:rPr>
        <w:t xml:space="preserve"> = 2.16).</w:t>
      </w:r>
    </w:p>
    <w:p w14:paraId="778D27EA" w14:textId="4A97F8E6" w:rsidR="0043784E" w:rsidRDefault="0043784E" w:rsidP="0043784E">
      <w:pPr>
        <w:spacing w:after="0" w:line="480" w:lineRule="auto"/>
        <w:ind w:left="0" w:firstLine="720"/>
        <w:rPr>
          <w:b/>
          <w:szCs w:val="24"/>
        </w:rPr>
      </w:pPr>
      <w:r w:rsidRPr="008C7178">
        <w:rPr>
          <w:szCs w:val="24"/>
        </w:rPr>
        <w:t xml:space="preserve">Sample size was determined </w:t>
      </w:r>
      <w:r>
        <w:rPr>
          <w:szCs w:val="24"/>
        </w:rPr>
        <w:t xml:space="preserve">via </w:t>
      </w:r>
      <w:r w:rsidRPr="00B476BD">
        <w:rPr>
          <w:i/>
          <w:iCs/>
          <w:szCs w:val="24"/>
        </w:rPr>
        <w:t>a priori</w:t>
      </w:r>
      <w:r>
        <w:rPr>
          <w:szCs w:val="24"/>
        </w:rPr>
        <w:t xml:space="preserve">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the most conservative effect size observed in our previous studies</w:t>
      </w:r>
      <w:r w:rsidRPr="005E2671">
        <w:rPr>
          <w:szCs w:val="24"/>
        </w:rPr>
        <w:t xml:space="preserve"> (</w:t>
      </w:r>
      <w:r w:rsidRPr="00E9258A">
        <w:rPr>
          <w:i/>
          <w:iCs/>
          <w:szCs w:val="24"/>
        </w:rPr>
        <w:t>OR</w:t>
      </w:r>
      <w:r w:rsidRPr="005E2671">
        <w:rPr>
          <w:szCs w:val="24"/>
        </w:rPr>
        <w:t xml:space="preserve"> </w:t>
      </w:r>
      <w:r w:rsidRPr="005E2671">
        <w:rPr>
          <w:szCs w:val="24"/>
        </w:rPr>
        <w:lastRenderedPageBreak/>
        <w:t>=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rolific to account for 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6639326A"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Participants completed a web browser-based task built primarily with jsPsyc</w:t>
      </w:r>
      <w:r w:rsidR="006660F3">
        <w:rPr>
          <w:bCs/>
          <w:szCs w:val="24"/>
        </w:rPr>
        <w:t xml:space="preserve">h v7.0 </w:t>
      </w:r>
      <w:r w:rsidR="006660F3">
        <w:rPr>
          <w:bCs/>
          <w:szCs w:val="24"/>
        </w:rPr>
        <w:fldChar w:fldCharType="begin"/>
      </w:r>
      <w:r w:rsidR="0008712C">
        <w:rPr>
          <w:bCs/>
          <w:szCs w:val="24"/>
        </w:rPr>
        <w:instrText xml:space="preserve"> ADDIN ZOTERO_ITEM CSL_CITATION {"citationID":"44qiNOpV","properties":{"formattedCitation":"(De Leeuw et al., 2023)","plainCitation":"(De Leeuw et al., 2023)","noteIndex":0},"citationItems":[{"id":17927,"uris":["http://zotero.org/users/6239255/items/FL9BMH7Q"],"itemData":{"id":17927,"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0E4249" w:rsidRPr="000E4249">
        <w:t>(De Leeuw et al., 2023)</w:t>
      </w:r>
      <w:r w:rsidR="006660F3">
        <w:rPr>
          <w:bCs/>
          <w:szCs w:val="24"/>
        </w:rPr>
        <w:fldChar w:fldCharType="end"/>
      </w:r>
      <w:r w:rsidR="008B658E">
        <w:rPr>
          <w:bCs/>
          <w:szCs w:val="24"/>
        </w:rPr>
        <w:t>.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as exited. Mobile devices, tablets, and screens with a resolution of less than 700 x 1250 pixels</w:t>
      </w:r>
      <w:r w:rsidR="000A4B63">
        <w:rPr>
          <w:bCs/>
          <w:szCs w:val="24"/>
        </w:rPr>
        <w:t xml:space="preserve"> were eligible to participate. </w:t>
      </w:r>
    </w:p>
    <w:p w14:paraId="41F8AF46" w14:textId="543953D8"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w:t>
      </w:r>
      <w:r>
        <w:rPr>
          <w:bCs/>
          <w:szCs w:val="24"/>
        </w:rPr>
        <w:lastRenderedPageBreak/>
        <w:t xml:space="preserve">progressing. As participants moved the slider thumb, the value corresponding to its position </w:t>
      </w:r>
      <w:r w:rsidR="00EE5298">
        <w:rPr>
          <w:bCs/>
          <w:szCs w:val="24"/>
        </w:rPr>
        <w:t>was vis</w:t>
      </w:r>
      <w:r w:rsidR="004B0D7D">
        <w:rPr>
          <w:bCs/>
          <w:szCs w:val="24"/>
        </w:rPr>
        <w:t>ualized</w:t>
      </w:r>
      <w:r w:rsidR="00EE5298">
        <w:rPr>
          <w:bCs/>
          <w:szCs w:val="24"/>
        </w:rPr>
        <w:t xml:space="preserve"> and </w:t>
      </w:r>
      <w:r>
        <w:rPr>
          <w:bCs/>
          <w:szCs w:val="24"/>
        </w:rPr>
        <w:t>updated</w:t>
      </w:r>
      <w:r w:rsidR="00EE5298">
        <w:rPr>
          <w:bCs/>
          <w:szCs w:val="24"/>
        </w:rPr>
        <w:t xml:space="preserve"> accordingly</w:t>
      </w:r>
      <w:r>
        <w:rPr>
          <w:bCs/>
          <w:szCs w:val="24"/>
        </w:rPr>
        <w:t>. Video order was randomized. After each video, participants 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63BEC8A4"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r w:rsidR="00C25BA7">
        <w:rPr>
          <w:bCs/>
          <w:i/>
          <w:szCs w:val="24"/>
        </w:rPr>
        <w:t>Superhost</w:t>
      </w:r>
      <w:r w:rsidR="00673E31">
        <w:rPr>
          <w:bCs/>
          <w:i/>
          <w:szCs w:val="24"/>
        </w:rPr>
        <w:t xml:space="preserve"> </w:t>
      </w:r>
      <w:r w:rsidR="00673E31">
        <w:rPr>
          <w:bCs/>
          <w:iCs/>
          <w:szCs w:val="24"/>
        </w:rPr>
        <w:t>(</w:t>
      </w:r>
      <w:r w:rsidR="00AE7182">
        <w:rPr>
          <w:bCs/>
          <w:iCs/>
          <w:szCs w:val="24"/>
        </w:rPr>
        <w:t>Superchill</w:t>
      </w:r>
      <w:r w:rsidR="00673E31">
        <w:rPr>
          <w:bCs/>
          <w:iCs/>
          <w:szCs w:val="24"/>
        </w:rPr>
        <w:t>)</w:t>
      </w:r>
      <w:r>
        <w:rPr>
          <w:bCs/>
          <w:szCs w:val="24"/>
        </w:rPr>
        <w:t>.</w:t>
      </w:r>
      <w:r w:rsidR="00C25BA7">
        <w:rPr>
          <w:bCs/>
          <w:szCs w:val="24"/>
        </w:rPr>
        <w:t xml:space="preserve"> Forty hypothesis-blind independent raters watched and rated these clips, as well as six other</w:t>
      </w:r>
      <w:r w:rsidR="004B0D7D">
        <w:rPr>
          <w:bCs/>
          <w:szCs w:val="24"/>
        </w:rPr>
        <w:t xml:space="preserve"> films</w:t>
      </w:r>
      <w:r w:rsidR="00C25BA7">
        <w:rPr>
          <w:bCs/>
          <w:szCs w:val="24"/>
        </w:rPr>
        <w:t xml:space="preserve">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0.25 – 6.05)</w:t>
      </w:r>
      <w:r w:rsidR="004B0D7D">
        <w:rPr>
          <w:bCs/>
          <w:i/>
          <w:iCs/>
          <w:szCs w:val="24"/>
        </w:rPr>
        <w:t xml:space="preserve"> </w:t>
      </w:r>
      <w:r w:rsidR="00BE7B8B">
        <w:rPr>
          <w:bCs/>
          <w:i/>
          <w:iCs/>
          <w:szCs w:val="24"/>
        </w:rPr>
        <w:t>-</w:t>
      </w:r>
      <w:r w:rsidR="004B0D7D">
        <w:rPr>
          <w:bCs/>
          <w:i/>
          <w:iCs/>
          <w:szCs w:val="24"/>
        </w:rPr>
        <w:t>-</w:t>
      </w:r>
      <w:r w:rsidR="00453A37">
        <w:rPr>
          <w:bCs/>
          <w:i/>
          <w:iCs/>
          <w:szCs w:val="24"/>
        </w:rPr>
        <w:t xml:space="preserve">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w:t>
      </w:r>
      <w:r w:rsidR="004B0D7D">
        <w:rPr>
          <w:bCs/>
          <w:iCs/>
          <w:szCs w:val="24"/>
        </w:rPr>
        <w:t xml:space="preserve"> -</w:t>
      </w:r>
      <w:r w:rsidR="00BE7B8B">
        <w:rPr>
          <w:bCs/>
          <w:iCs/>
          <w:szCs w:val="24"/>
        </w:rPr>
        <w:t>-</w:t>
      </w:r>
      <w:r w:rsidR="00453A37">
        <w:rPr>
          <w:bCs/>
          <w:iCs/>
          <w:szCs w:val="24"/>
        </w:rPr>
        <w:t xml:space="preserve"> and negative median valence scores (i.e., values below 50</w:t>
      </w:r>
      <w:r w:rsidR="00C21314">
        <w:rPr>
          <w:bCs/>
          <w:iCs/>
          <w:szCs w:val="24"/>
        </w:rPr>
        <w:t xml:space="preserve">; </w:t>
      </w:r>
      <w:r w:rsidR="00C21314" w:rsidRPr="00485060">
        <w:rPr>
          <w:bCs/>
          <w:i/>
          <w:iCs/>
          <w:szCs w:val="24"/>
        </w:rPr>
        <w:t>x̄</w:t>
      </w:r>
      <w:r w:rsidR="002C65D6">
        <w:rPr>
          <w:bCs/>
          <w:i/>
          <w:iCs/>
          <w:szCs w:val="24"/>
        </w:rPr>
        <w:t xml:space="preserve"> </w:t>
      </w:r>
      <w:r w:rsidR="00C21314" w:rsidRPr="00485060">
        <w:rPr>
          <w:bCs/>
          <w:i/>
          <w:szCs w:val="24"/>
          <w:vertAlign w:val="subscript"/>
        </w:rPr>
        <w:t>Vicious Fun</w:t>
      </w:r>
      <w:r w:rsidR="00C21314">
        <w:rPr>
          <w:bCs/>
          <w:szCs w:val="24"/>
        </w:rPr>
        <w:t xml:space="preserve"> = 15, </w:t>
      </w:r>
      <w:r w:rsidR="00C21314" w:rsidRPr="00E633F1">
        <w:rPr>
          <w:bCs/>
          <w:i/>
          <w:iCs/>
          <w:szCs w:val="24"/>
        </w:rPr>
        <w:t>x̄</w:t>
      </w:r>
      <w:r w:rsidR="002C65D6">
        <w:rPr>
          <w:bCs/>
          <w:i/>
          <w:iCs/>
          <w:szCs w:val="24"/>
        </w:rPr>
        <w:t xml:space="preserve"> </w:t>
      </w:r>
      <w:r w:rsidR="00C21314">
        <w:rPr>
          <w:bCs/>
          <w:i/>
          <w:szCs w:val="24"/>
          <w:vertAlign w:val="subscript"/>
        </w:rPr>
        <w:t xml:space="preserve">The </w:t>
      </w:r>
      <w:r w:rsidR="00C21314" w:rsidRPr="00485060">
        <w:rPr>
          <w:bCs/>
          <w:i/>
          <w:szCs w:val="24"/>
          <w:vertAlign w:val="subscript"/>
        </w:rPr>
        <w:t>Marshes</w:t>
      </w:r>
      <w:r w:rsidR="00C21314">
        <w:rPr>
          <w:bCs/>
          <w:i/>
          <w:szCs w:val="24"/>
          <w:vertAlign w:val="subscript"/>
        </w:rPr>
        <w:t xml:space="preserve"> </w:t>
      </w:r>
      <w:r w:rsidR="00C21314">
        <w:rPr>
          <w:bCs/>
          <w:szCs w:val="24"/>
        </w:rPr>
        <w:t xml:space="preserve"> = 01.5, </w:t>
      </w:r>
      <w:r w:rsidR="00C21314" w:rsidRPr="00E633F1">
        <w:rPr>
          <w:bCs/>
          <w:i/>
          <w:iCs/>
          <w:szCs w:val="24"/>
        </w:rPr>
        <w:t>x̄</w:t>
      </w:r>
      <w:r w:rsidR="002C65D6">
        <w:rPr>
          <w:bCs/>
          <w:i/>
          <w:iCs/>
          <w:szCs w:val="24"/>
        </w:rPr>
        <w:t xml:space="preserve"> </w:t>
      </w:r>
      <w:r w:rsidR="00C21314">
        <w:rPr>
          <w:bCs/>
          <w:i/>
          <w:szCs w:val="24"/>
          <w:vertAlign w:val="subscript"/>
        </w:rPr>
        <w:t xml:space="preserve">Head Count </w:t>
      </w:r>
      <w:r w:rsidR="00C21314">
        <w:rPr>
          <w:bCs/>
          <w:szCs w:val="24"/>
        </w:rPr>
        <w:t xml:space="preserve"> = 33.5, </w:t>
      </w:r>
      <w:r w:rsidR="00C21314" w:rsidRPr="00E633F1">
        <w:rPr>
          <w:bCs/>
          <w:i/>
          <w:iCs/>
          <w:szCs w:val="24"/>
        </w:rPr>
        <w:t>x̄</w:t>
      </w:r>
      <w:r w:rsidR="002C65D6">
        <w:rPr>
          <w:bCs/>
          <w:i/>
          <w:iCs/>
          <w:szCs w:val="24"/>
        </w:rPr>
        <w:t xml:space="preserve"> </w:t>
      </w:r>
      <w:r w:rsidR="00C21314">
        <w:rPr>
          <w:bCs/>
          <w:i/>
          <w:szCs w:val="24"/>
          <w:vertAlign w:val="subscript"/>
        </w:rPr>
        <w:t xml:space="preserve">Superhost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r w:rsidR="002C65D6">
        <w:rPr>
          <w:bCs/>
          <w:i/>
          <w:iCs/>
          <w:szCs w:val="24"/>
        </w:rPr>
        <w:t xml:space="preserve"> </w:t>
      </w:r>
      <w:r w:rsidR="00453A37" w:rsidRPr="00BE73D6">
        <w:rPr>
          <w:bCs/>
          <w:i/>
          <w:szCs w:val="24"/>
          <w:vertAlign w:val="subscript"/>
        </w:rPr>
        <w:t>Vicious Fun</w:t>
      </w:r>
      <w:r w:rsidR="00453A37">
        <w:rPr>
          <w:bCs/>
          <w:szCs w:val="24"/>
        </w:rPr>
        <w:t xml:space="preserve"> = 77.5, </w:t>
      </w:r>
      <w:r w:rsidR="00453A37" w:rsidRPr="00E633F1">
        <w:rPr>
          <w:bCs/>
          <w:i/>
          <w:iCs/>
          <w:szCs w:val="24"/>
        </w:rPr>
        <w:t>x̄</w:t>
      </w:r>
      <w:r w:rsidR="002C65D6">
        <w:rPr>
          <w:bCs/>
          <w:i/>
          <w:iCs/>
          <w:szCs w:val="24"/>
        </w:rPr>
        <w:t xml:space="preserve"> </w:t>
      </w:r>
      <w:r w:rsidR="00453A37">
        <w:rPr>
          <w:bCs/>
          <w:i/>
          <w:szCs w:val="24"/>
          <w:vertAlign w:val="subscript"/>
        </w:rPr>
        <w:t xml:space="preserve">The </w:t>
      </w:r>
      <w:r w:rsidR="00453A37" w:rsidRPr="00BE73D6">
        <w:rPr>
          <w:bCs/>
          <w:i/>
          <w:szCs w:val="24"/>
          <w:vertAlign w:val="subscript"/>
        </w:rPr>
        <w:t>Marshes</w:t>
      </w:r>
      <w:r w:rsidR="00453A37">
        <w:rPr>
          <w:bCs/>
          <w:i/>
          <w:szCs w:val="24"/>
          <w:vertAlign w:val="subscript"/>
        </w:rPr>
        <w:t xml:space="preserve"> </w:t>
      </w:r>
      <w:r w:rsidR="00453A37">
        <w:rPr>
          <w:bCs/>
          <w:szCs w:val="24"/>
        </w:rPr>
        <w:t xml:space="preserve"> = 70, </w:t>
      </w:r>
      <w:r w:rsidR="00453A37" w:rsidRPr="00E633F1">
        <w:rPr>
          <w:bCs/>
          <w:i/>
          <w:iCs/>
          <w:szCs w:val="24"/>
        </w:rPr>
        <w:t>x̄</w:t>
      </w:r>
      <w:r w:rsidR="002C65D6">
        <w:rPr>
          <w:bCs/>
          <w:i/>
          <w:iCs/>
          <w:szCs w:val="24"/>
        </w:rPr>
        <w:t xml:space="preserve"> </w:t>
      </w:r>
      <w:r w:rsidR="00453A37">
        <w:rPr>
          <w:bCs/>
          <w:i/>
          <w:szCs w:val="24"/>
          <w:vertAlign w:val="subscript"/>
        </w:rPr>
        <w:t xml:space="preserve">Head Count </w:t>
      </w:r>
      <w:r w:rsidR="00453A37">
        <w:rPr>
          <w:bCs/>
          <w:szCs w:val="24"/>
        </w:rPr>
        <w:t xml:space="preserve"> = 50.7, </w:t>
      </w:r>
      <w:r w:rsidR="00453A37" w:rsidRPr="00E633F1">
        <w:rPr>
          <w:bCs/>
          <w:i/>
          <w:iCs/>
          <w:szCs w:val="24"/>
        </w:rPr>
        <w:t>x̄</w:t>
      </w:r>
      <w:r w:rsidR="002C65D6">
        <w:rPr>
          <w:bCs/>
          <w:i/>
          <w:iCs/>
          <w:szCs w:val="24"/>
        </w:rPr>
        <w:t xml:space="preserve"> </w:t>
      </w:r>
      <w:r w:rsidR="00453A37">
        <w:rPr>
          <w:bCs/>
          <w:i/>
          <w:szCs w:val="24"/>
          <w:vertAlign w:val="subscript"/>
        </w:rPr>
        <w:t xml:space="preserve">Superhost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2BF529CC" w:rsidR="0043784E" w:rsidRPr="00877709" w:rsidRDefault="00453A37" w:rsidP="00877709">
      <w:pPr>
        <w:spacing w:after="0" w:line="480" w:lineRule="auto"/>
        <w:ind w:left="0" w:firstLine="720"/>
        <w:rPr>
          <w:bCs/>
          <w:szCs w:val="24"/>
        </w:rPr>
      </w:pPr>
      <w:r>
        <w:rPr>
          <w:bCs/>
          <w:iCs/>
          <w:szCs w:val="24"/>
        </w:rPr>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assigned to either a “</w:t>
      </w:r>
      <w:r w:rsidR="004361BA">
        <w:rPr>
          <w:bCs/>
          <w:szCs w:val="24"/>
        </w:rPr>
        <w:t>strategy use</w:t>
      </w:r>
      <w:r w:rsidR="004454BA">
        <w:rPr>
          <w:bCs/>
          <w:szCs w:val="24"/>
        </w:rPr>
        <w:t xml:space="preserve">” </w:t>
      </w:r>
      <w:r w:rsidR="00877709">
        <w:rPr>
          <w:bCs/>
          <w:szCs w:val="24"/>
        </w:rPr>
        <w:t>(</w:t>
      </w:r>
      <w:r w:rsidR="00877709" w:rsidRPr="00BE73D6">
        <w:rPr>
          <w:bCs/>
          <w:i/>
          <w:iCs/>
          <w:szCs w:val="24"/>
        </w:rPr>
        <w:t>n</w:t>
      </w:r>
      <w:r w:rsidR="00877709">
        <w:rPr>
          <w:bCs/>
          <w:szCs w:val="24"/>
        </w:rPr>
        <w:t xml:space="preserve"> = 130) </w:t>
      </w:r>
      <w:r w:rsidR="004454BA">
        <w:rPr>
          <w:bCs/>
          <w:szCs w:val="24"/>
        </w:rPr>
        <w:t>or “</w:t>
      </w:r>
      <w:r w:rsidR="004361BA">
        <w:rPr>
          <w:bCs/>
          <w:szCs w:val="24"/>
        </w:rPr>
        <w:t xml:space="preserve">strategy </w:t>
      </w:r>
      <w:r w:rsidR="004454BA">
        <w:rPr>
          <w:bCs/>
          <w:szCs w:val="24"/>
        </w:rPr>
        <w:t>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w:t>
      </w:r>
      <w:r w:rsidR="00F10653">
        <w:rPr>
          <w:bCs/>
          <w:szCs w:val="24"/>
        </w:rPr>
        <w:lastRenderedPageBreak/>
        <w:t xml:space="preserve">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Which strategy, if any, did you use to regulate your negative emotions while watching this clip?</w:t>
      </w:r>
      <w:r w:rsidR="00D07F46">
        <w:rPr>
          <w:bCs/>
          <w:szCs w:val="24"/>
        </w:rPr>
        <w:t>” (</w:t>
      </w:r>
      <w:r w:rsidR="004361BA">
        <w:rPr>
          <w:bCs/>
          <w:szCs w:val="24"/>
        </w:rPr>
        <w:t>strategy use</w:t>
      </w:r>
      <w:r w:rsidR="00D07F46">
        <w:rPr>
          <w:bCs/>
          <w:szCs w:val="24"/>
        </w:rPr>
        <w:t xml:space="preserve">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w:t>
      </w:r>
      <w:r w:rsidR="004361BA">
        <w:rPr>
          <w:bCs/>
          <w:szCs w:val="24"/>
        </w:rPr>
        <w:t xml:space="preserve">strategy </w:t>
      </w:r>
      <w:r w:rsidR="00D07F46">
        <w:rPr>
          <w:bCs/>
          <w:szCs w:val="24"/>
        </w:rPr>
        <w:t>forecast condition)</w:t>
      </w:r>
      <w:r w:rsidR="004454BA">
        <w:rPr>
          <w:bCs/>
          <w:szCs w:val="24"/>
        </w:rPr>
        <w:t>. Participants responded to this question by selecting either “Reappraisal”, “Distraction”, or “Neither”. The order in which these options appeared were randomized for each participant. Reminders of what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 xml:space="preserve">articipants in the </w:t>
      </w:r>
      <w:r w:rsidR="004361BA">
        <w:rPr>
          <w:bCs/>
          <w:szCs w:val="24"/>
        </w:rPr>
        <w:t>strategy use</w:t>
      </w:r>
      <w:r w:rsidR="004454BA">
        <w:rPr>
          <w:bCs/>
          <w:szCs w:val="24"/>
        </w:rPr>
        <w:t xml:space="preserv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 xml:space="preserve">articipants in the </w:t>
      </w:r>
      <w:r w:rsidR="004361BA">
        <w:rPr>
          <w:bCs/>
          <w:szCs w:val="24"/>
        </w:rPr>
        <w:t xml:space="preserve">strategy </w:t>
      </w:r>
      <w:r w:rsidR="004454BA">
        <w:rPr>
          <w:bCs/>
          <w:szCs w:val="24"/>
        </w:rPr>
        <w:t>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2C65D6">
        <w:rPr>
          <w:bCs/>
          <w:szCs w:val="24"/>
        </w:rPr>
        <w:t xml:space="preserve">Note that a potential discrepancy exists between the phrasing of our </w:t>
      </w:r>
      <w:r w:rsidR="00035A91">
        <w:rPr>
          <w:bCs/>
          <w:szCs w:val="24"/>
        </w:rPr>
        <w:t xml:space="preserve">strategy forecast </w:t>
      </w:r>
      <w:r w:rsidR="002C65D6">
        <w:rPr>
          <w:bCs/>
          <w:szCs w:val="24"/>
        </w:rPr>
        <w:t xml:space="preserve">instructions (“Which strategy … </w:t>
      </w:r>
      <w:r w:rsidR="002C65D6" w:rsidRPr="0094060F">
        <w:rPr>
          <w:bCs/>
          <w:i/>
          <w:iCs/>
          <w:szCs w:val="24"/>
        </w:rPr>
        <w:t>would</w:t>
      </w:r>
      <w:r w:rsidR="002C65D6">
        <w:rPr>
          <w:bCs/>
          <w:szCs w:val="24"/>
        </w:rPr>
        <w:t xml:space="preserve"> you predict…) and reminders (“…if they </w:t>
      </w:r>
      <w:r w:rsidR="002C65D6" w:rsidRPr="0094060F">
        <w:rPr>
          <w:bCs/>
          <w:i/>
          <w:iCs/>
          <w:szCs w:val="24"/>
        </w:rPr>
        <w:t>should</w:t>
      </w:r>
      <w:r w:rsidR="002C65D6">
        <w:rPr>
          <w:bCs/>
          <w:szCs w:val="24"/>
        </w:rPr>
        <w:t xml:space="preserve"> …”) which we discuss further in the limitations.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w:t>
      </w:r>
      <w:r w:rsidR="00BC1899">
        <w:rPr>
          <w:bCs/>
          <w:szCs w:val="24"/>
        </w:rPr>
        <w:t>. Labels included</w:t>
      </w:r>
      <w:r w:rsidR="00066452">
        <w:rPr>
          <w:bCs/>
          <w:szCs w:val="24"/>
        </w:rPr>
        <w:t xml:space="preserve"> “Not at all”</w:t>
      </w:r>
      <w:r w:rsidR="00BC1899">
        <w:rPr>
          <w:bCs/>
          <w:szCs w:val="24"/>
        </w:rPr>
        <w:t xml:space="preserve">, </w:t>
      </w:r>
      <w:r w:rsidR="00BC1899">
        <w:rPr>
          <w:bCs/>
          <w:szCs w:val="24"/>
        </w:rPr>
        <w:lastRenderedPageBreak/>
        <w:t>“Slightly”, “Somewhat”, “Moderately”, “Considerably”, “Very Much”, and</w:t>
      </w:r>
      <w:r w:rsidR="00066452">
        <w:rPr>
          <w:bCs/>
          <w:szCs w:val="24"/>
        </w:rPr>
        <w:t xml:space="preserve"> “Extremely”</w:t>
      </w:r>
      <w:r w:rsidR="00CE2307">
        <w:rPr>
          <w:bCs/>
          <w:szCs w:val="24"/>
        </w:rPr>
        <w:t xml:space="preserve">. Participants responded to questions for each clip in the order that they clips were watched and a still from each clip was centrally-placed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r w:rsidR="0043784E" w:rsidRPr="00E9258A">
        <w:rPr>
          <w:i/>
          <w:iCs/>
          <w:szCs w:val="24"/>
        </w:rPr>
        <w:t>sd</w:t>
      </w:r>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7D2D4598"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 xml:space="preserve">participants used or </w:t>
      </w:r>
      <w:r w:rsidR="00035A91">
        <w:rPr>
          <w:szCs w:val="24"/>
        </w:rPr>
        <w:t>predicted</w:t>
      </w:r>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08712C">
        <w:rPr>
          <w:szCs w:val="24"/>
        </w:rPr>
        <w:instrText xml:space="preserve"> ADDIN ZOTERO_ITEM CSL_CITATION {"citationID":"xdouIw6m","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000E4249" w:rsidRPr="000E4249">
        <w:t>(Bates et al., 2015)</w:t>
      </w:r>
      <w:r>
        <w:rPr>
          <w:szCs w:val="24"/>
        </w:rPr>
        <w:fldChar w:fldCharType="end"/>
      </w:r>
      <w:r w:rsidRPr="008C7178">
        <w:rPr>
          <w:szCs w:val="24"/>
        </w:rPr>
        <w:t xml:space="preserve"> in R </w:t>
      </w:r>
      <w:r>
        <w:rPr>
          <w:szCs w:val="24"/>
        </w:rPr>
        <w:fldChar w:fldCharType="begin"/>
      </w:r>
      <w:r w:rsidR="0008712C">
        <w:rPr>
          <w:szCs w:val="24"/>
        </w:rPr>
        <w:instrText xml:space="preserve"> ADDIN ZOTERO_ITEM CSL_CITATION {"citationID":"q0So4Nwe","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w:t>
      </w:r>
      <w:r w:rsidRPr="0094060F">
        <w:rPr>
          <w:i/>
          <w:iCs/>
          <w:szCs w:val="24"/>
        </w:rPr>
        <w:t>ICC</w:t>
      </w:r>
      <w:r w:rsidRPr="008C7178">
        <w:rPr>
          <w:szCs w:val="24"/>
        </w:rPr>
        <w:t xml:space="preserve">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AsPredicted</w:t>
      </w:r>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0085268A" w:rsidR="0043784E" w:rsidRDefault="00245CC6" w:rsidP="0043784E">
      <w:pPr>
        <w:spacing w:after="160" w:line="259" w:lineRule="auto"/>
        <w:ind w:left="0" w:firstLine="0"/>
        <w:rPr>
          <w:b/>
          <w:szCs w:val="24"/>
        </w:rPr>
      </w:pPr>
      <w:r>
        <w:rPr>
          <w:b/>
          <w:szCs w:val="24"/>
        </w:rPr>
        <w:t>STUDY</w:t>
      </w:r>
      <w:r w:rsidR="0043784E">
        <w:rPr>
          <w:b/>
          <w:szCs w:val="24"/>
        </w:rPr>
        <w:t xml:space="preserve"> </w:t>
      </w:r>
      <w:r w:rsidR="00856353">
        <w:rPr>
          <w:b/>
          <w:szCs w:val="24"/>
        </w:rPr>
        <w:t>3</w:t>
      </w:r>
      <w:r w:rsidR="0043784E">
        <w:rPr>
          <w:b/>
          <w:szCs w:val="24"/>
        </w:rPr>
        <w:t xml:space="preserve"> </w:t>
      </w:r>
      <w:r w:rsidR="0043784E" w:rsidRPr="008C7178">
        <w:rPr>
          <w:b/>
          <w:szCs w:val="24"/>
        </w:rPr>
        <w:t>RESULTS</w:t>
      </w:r>
    </w:p>
    <w:p w14:paraId="30AED7FB" w14:textId="78439C5D"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035A91">
        <w:rPr>
          <w:bCs/>
          <w:i/>
          <w:iCs/>
          <w:szCs w:val="24"/>
          <w:vertAlign w:val="subscript"/>
        </w:rPr>
        <w:t>h</w:t>
      </w:r>
      <w:r w:rsidR="00607B5A">
        <w:rPr>
          <w:bCs/>
          <w:i/>
          <w:iCs/>
          <w:szCs w:val="24"/>
          <w:vertAlign w:val="subscript"/>
        </w:rPr>
        <w:t xml:space="preserve">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035A91">
        <w:rPr>
          <w:bCs/>
          <w:i/>
          <w:iCs/>
          <w:szCs w:val="24"/>
          <w:vertAlign w:val="subscript"/>
        </w:rPr>
        <w:t>l</w:t>
      </w:r>
      <w:r w:rsidR="00607B5A">
        <w:rPr>
          <w:bCs/>
          <w:i/>
          <w:iCs/>
          <w:szCs w:val="24"/>
          <w:vertAlign w:val="subscript"/>
        </w:rPr>
        <w:t>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r w:rsidR="00607B5A">
        <w:rPr>
          <w:bCs/>
          <w:i/>
          <w:iCs/>
          <w:szCs w:val="24"/>
        </w:rPr>
        <w:t>t</w:t>
      </w:r>
      <w:r w:rsidR="00607B5A">
        <w:rPr>
          <w:bCs/>
          <w:szCs w:val="24"/>
        </w:rPr>
        <w:t xml:space="preserve">(948.1) = 6.61, </w:t>
      </w:r>
      <w:r w:rsidR="00607B5A">
        <w:rPr>
          <w:bCs/>
          <w:i/>
          <w:iCs/>
          <w:szCs w:val="24"/>
        </w:rPr>
        <w:t>p</w:t>
      </w:r>
      <w:r w:rsidR="00607B5A">
        <w:rPr>
          <w:bCs/>
          <w:szCs w:val="24"/>
        </w:rPr>
        <w:t xml:space="preserve"> &lt; </w:t>
      </w:r>
      <w:r w:rsidR="00607B5A">
        <w:rPr>
          <w:bCs/>
          <w:szCs w:val="24"/>
        </w:rPr>
        <w:lastRenderedPageBreak/>
        <w:t>0.001). The average baseline intensity (i.e., intensity assessed prior to each video) was 27.4 pts (</w:t>
      </w:r>
      <w:r w:rsidR="00607B5A">
        <w:rPr>
          <w:bCs/>
          <w:i/>
          <w:iCs/>
          <w:szCs w:val="24"/>
        </w:rPr>
        <w:t>median</w:t>
      </w:r>
      <w:r w:rsidR="00607B5A">
        <w:rPr>
          <w:bCs/>
          <w:szCs w:val="24"/>
        </w:rPr>
        <w:t xml:space="preserve"> = 19, </w:t>
      </w:r>
      <w:r w:rsidR="00607B5A">
        <w:rPr>
          <w:bCs/>
          <w:i/>
          <w:iCs/>
          <w:szCs w:val="24"/>
        </w:rPr>
        <w:t xml:space="preserve">sd </w:t>
      </w:r>
      <w:r w:rsidR="00607B5A">
        <w:rPr>
          <w:bCs/>
          <w:szCs w:val="24"/>
        </w:rPr>
        <w:t xml:space="preserve"> = 27.0) while the average post-exposure intensity was 47.1 pts (</w:t>
      </w:r>
      <w:r w:rsidR="00607B5A">
        <w:rPr>
          <w:bCs/>
          <w:i/>
          <w:iCs/>
          <w:szCs w:val="24"/>
        </w:rPr>
        <w:t>median</w:t>
      </w:r>
      <w:r w:rsidR="00607B5A">
        <w:rPr>
          <w:bCs/>
          <w:szCs w:val="24"/>
        </w:rPr>
        <w:t xml:space="preserve"> = 50, </w:t>
      </w:r>
      <w:r w:rsidR="00607B5A">
        <w:rPr>
          <w:bCs/>
          <w:i/>
          <w:iCs/>
          <w:szCs w:val="24"/>
        </w:rPr>
        <w:t xml:space="preserve">sd </w:t>
      </w:r>
      <w:r w:rsidR="00607B5A">
        <w:rPr>
          <w:bCs/>
          <w:szCs w:val="24"/>
        </w:rPr>
        <w:t xml:space="preserve">= </w:t>
      </w:r>
      <w:r w:rsidR="005D7490">
        <w:rPr>
          <w:bCs/>
          <w:szCs w:val="24"/>
        </w:rPr>
        <w:t>30.9</w:t>
      </w:r>
      <w:r w:rsidR="00607B5A">
        <w:rPr>
          <w:bCs/>
          <w:szCs w:val="24"/>
        </w:rPr>
        <w:t>)</w:t>
      </w:r>
      <w:r w:rsidR="005D7490">
        <w:rPr>
          <w:bCs/>
          <w:szCs w:val="24"/>
        </w:rPr>
        <w:t>.</w:t>
      </w:r>
    </w:p>
    <w:p w14:paraId="178A31D6" w14:textId="71667605" w:rsidR="001A2CE8" w:rsidRPr="00BE73D6" w:rsidRDefault="004361BA" w:rsidP="00BE73D6">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reported no differences in emotional intensity. </w:t>
      </w:r>
      <w:r w:rsidR="005D7490">
        <w:rPr>
          <w:bCs/>
          <w:szCs w:val="24"/>
        </w:rPr>
        <w:t xml:space="preserve">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w:t>
      </w:r>
      <w:r>
        <w:rPr>
          <w:bCs/>
          <w:szCs w:val="24"/>
        </w:rPr>
        <w:t>strategy users</w:t>
      </w:r>
      <w:r w:rsidR="005D7490">
        <w:rPr>
          <w:bCs/>
          <w:szCs w:val="24"/>
        </w:rPr>
        <w:t xml:space="preserve"> and forecasters both before (</w:t>
      </w:r>
      <w:r w:rsidR="005D7490" w:rsidRPr="00E633F1">
        <w:rPr>
          <w:bCs/>
          <w:i/>
          <w:iCs/>
          <w:szCs w:val="24"/>
        </w:rPr>
        <w:t>x̄</w:t>
      </w:r>
      <w:r w:rsidR="005D7490">
        <w:rPr>
          <w:bCs/>
          <w:i/>
          <w:iCs/>
          <w:szCs w:val="24"/>
        </w:rPr>
        <w:t xml:space="preserve"> </w:t>
      </w:r>
      <w:r w:rsidR="00035A91">
        <w:rPr>
          <w:bCs/>
          <w:i/>
          <w:iCs/>
          <w:szCs w:val="24"/>
          <w:vertAlign w:val="subscript"/>
        </w:rPr>
        <w:t>u</w:t>
      </w:r>
      <w:r>
        <w:rPr>
          <w:bCs/>
          <w:i/>
          <w:iCs/>
          <w:szCs w:val="24"/>
          <w:vertAlign w:val="subscript"/>
        </w:rPr>
        <w:t>ser</w:t>
      </w:r>
      <w:r w:rsidR="005D7490">
        <w:rPr>
          <w:bCs/>
          <w:i/>
          <w:iCs/>
          <w:szCs w:val="24"/>
          <w:vertAlign w:val="subscript"/>
        </w:rPr>
        <w:t xml:space="preserv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w:t>
      </w:r>
      <w:r w:rsidR="005D7490">
        <w:rPr>
          <w:bCs/>
          <w:i/>
          <w:iCs/>
          <w:szCs w:val="24"/>
          <w:vertAlign w:val="subscript"/>
        </w:rPr>
        <w:t>orecast</w:t>
      </w:r>
      <w:r>
        <w:rPr>
          <w:bCs/>
          <w:i/>
          <w:iCs/>
          <w:szCs w:val="24"/>
          <w:vertAlign w:val="subscript"/>
        </w:rPr>
        <w:t>er</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035A91">
        <w:rPr>
          <w:bCs/>
          <w:i/>
          <w:iCs/>
          <w:szCs w:val="24"/>
          <w:vertAlign w:val="subscript"/>
        </w:rPr>
        <w:t>user</w:t>
      </w:r>
      <w:r w:rsidR="005D7490">
        <w:rPr>
          <w:bCs/>
          <w:i/>
          <w:iCs/>
          <w:szCs w:val="24"/>
          <w:vertAlign w:val="subscript"/>
        </w:rPr>
        <w:t xml:space="preserve">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orecaster</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Pr>
          <w:bCs/>
          <w:szCs w:val="24"/>
        </w:rPr>
        <w:t>Strategy f</w:t>
      </w:r>
      <w:r w:rsidR="00C736BF">
        <w:rPr>
          <w:bCs/>
          <w:szCs w:val="24"/>
        </w:rPr>
        <w:t xml:space="preserve">orecasters and </w:t>
      </w:r>
      <w:r>
        <w:rPr>
          <w:bCs/>
          <w:szCs w:val="24"/>
        </w:rPr>
        <w:t>users</w:t>
      </w:r>
      <w:r w:rsidR="00C736BF">
        <w:rPr>
          <w:bCs/>
          <w:szCs w:val="24"/>
        </w:rPr>
        <w:t xml:space="preserve">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05117CC"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35A91">
        <w:rPr>
          <w:bCs/>
          <w:i/>
          <w:iCs/>
          <w:szCs w:val="24"/>
          <w:vertAlign w:val="subscript"/>
        </w:rPr>
        <w:t>r</w:t>
      </w:r>
      <w:r w:rsidR="00040ACE">
        <w:rPr>
          <w:bCs/>
          <w:i/>
          <w:iCs/>
          <w:szCs w:val="24"/>
          <w:vertAlign w:val="subscript"/>
        </w:rPr>
        <w:t xml:space="preserve">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lastRenderedPageBreak/>
        <w:t>x̄</w:t>
      </w:r>
      <w:r w:rsidR="00040ACE">
        <w:rPr>
          <w:bCs/>
          <w:i/>
          <w:iCs/>
          <w:szCs w:val="24"/>
        </w:rPr>
        <w:t xml:space="preserve"> </w:t>
      </w:r>
      <w:r w:rsidR="00035A91">
        <w:rPr>
          <w:bCs/>
          <w:i/>
          <w:iCs/>
          <w:szCs w:val="24"/>
          <w:vertAlign w:val="subscript"/>
        </w:rPr>
        <w:t>u</w:t>
      </w:r>
      <w:r w:rsidR="00040ACE">
        <w:rPr>
          <w:bCs/>
          <w:i/>
          <w:iCs/>
          <w:szCs w:val="24"/>
          <w:vertAlign w:val="subscript"/>
        </w:rPr>
        <w:t>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56E12CFB" w:rsidR="004737B7" w:rsidRDefault="00EF043F" w:rsidP="004737B7">
      <w:pPr>
        <w:spacing w:after="0" w:line="480" w:lineRule="auto"/>
        <w:ind w:left="0" w:firstLine="720"/>
        <w:rPr>
          <w:szCs w:val="24"/>
        </w:rPr>
      </w:pPr>
      <w:r>
        <w:rPr>
          <w:b/>
          <w:noProof/>
          <w:szCs w:val="24"/>
        </w:rPr>
        <mc:AlternateContent>
          <mc:Choice Requires="wpg">
            <w:drawing>
              <wp:anchor distT="0" distB="0" distL="114300" distR="114300" simplePos="0" relativeHeight="251710464" behindDoc="0" locked="0" layoutInCell="1" allowOverlap="1" wp14:anchorId="21D9FD11" wp14:editId="4897374A">
                <wp:simplePos x="0" y="0"/>
                <wp:positionH relativeFrom="column">
                  <wp:posOffset>-466725</wp:posOffset>
                </wp:positionH>
                <wp:positionV relativeFrom="paragraph">
                  <wp:posOffset>4683125</wp:posOffset>
                </wp:positionV>
                <wp:extent cx="6652813" cy="3542665"/>
                <wp:effectExtent l="0" t="0" r="0" b="635"/>
                <wp:wrapSquare wrapText="bothSides"/>
                <wp:docPr id="1668765886" name="Group 7"/>
                <wp:cNvGraphicFramePr/>
                <a:graphic xmlns:a="http://schemas.openxmlformats.org/drawingml/2006/main">
                  <a:graphicData uri="http://schemas.microsoft.com/office/word/2010/wordprocessingGroup">
                    <wpg:wgp>
                      <wpg:cNvGrpSpPr/>
                      <wpg:grpSpPr>
                        <a:xfrm>
                          <a:off x="0" y="0"/>
                          <a:ext cx="6652813" cy="3542665"/>
                          <a:chOff x="38100" y="9525"/>
                          <a:chExt cx="6652813" cy="3542665"/>
                        </a:xfrm>
                      </wpg:grpSpPr>
                      <pic:pic xmlns:pic="http://schemas.openxmlformats.org/drawingml/2006/picture">
                        <pic:nvPicPr>
                          <pic:cNvPr id="1128814979" name="Picture 6"/>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638" r="16780"/>
                          <a:stretch/>
                        </pic:blipFill>
                        <pic:spPr bwMode="auto">
                          <a:xfrm>
                            <a:off x="3384468" y="95003"/>
                            <a:ext cx="3306445" cy="3092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89680229" name="Picture 5"/>
                          <pic:cNvPicPr>
                            <a:picLocks noChangeAspect="1"/>
                          </pic:cNvPicPr>
                        </pic:nvPicPr>
                        <pic:blipFill rotWithShape="1">
                          <a:blip r:embed="rId39" cstate="print">
                            <a:alphaModFix/>
                            <a:extLst>
                              <a:ext uri="{28A0092B-C50C-407E-A947-70E740481C1C}">
                                <a14:useLocalDpi xmlns:a14="http://schemas.microsoft.com/office/drawing/2010/main" val="0"/>
                              </a:ext>
                            </a:extLst>
                          </a:blip>
                          <a:srcRect r="18848"/>
                          <a:stretch/>
                        </pic:blipFill>
                        <pic:spPr bwMode="auto">
                          <a:xfrm>
                            <a:off x="142504" y="106878"/>
                            <a:ext cx="3208020" cy="3096260"/>
                          </a:xfrm>
                          <a:prstGeom prst="rect">
                            <a:avLst/>
                          </a:prstGeom>
                          <a:noFill/>
                          <a:ln>
                            <a:noFill/>
                          </a:ln>
                          <a:extLst>
                            <a:ext uri="{53640926-AAD7-44D8-BBD7-CCE9431645EC}">
                              <a14:shadowObscured xmlns:a14="http://schemas.microsoft.com/office/drawing/2010/main"/>
                            </a:ext>
                          </a:extLst>
                        </pic:spPr>
                      </pic:pic>
                      <wpg:grpSp>
                        <wpg:cNvPr id="1859633289" name="Group 26"/>
                        <wpg:cNvGrpSpPr/>
                        <wpg:grpSpPr>
                          <a:xfrm>
                            <a:off x="38100" y="9525"/>
                            <a:ext cx="6646545" cy="3542665"/>
                            <a:chOff x="-76200" y="-28579"/>
                            <a:chExt cx="6646545" cy="3543114"/>
                          </a:xfrm>
                        </wpg:grpSpPr>
                        <wpg:grpSp>
                          <wpg:cNvPr id="1995014516" name="Group 25"/>
                          <wpg:cNvGrpSpPr/>
                          <wpg:grpSpPr>
                            <a:xfrm>
                              <a:off x="130619" y="208115"/>
                              <a:ext cx="6439726" cy="3306420"/>
                              <a:chOff x="130628" y="196340"/>
                              <a:chExt cx="6440170" cy="3308107"/>
                            </a:xfrm>
                          </wpg:grpSpPr>
                          <wpg:grpSp>
                            <wpg:cNvPr id="1202226608" name="Group 20"/>
                            <wpg:cNvGrpSpPr/>
                            <wpg:grpSpPr>
                              <a:xfrm>
                                <a:off x="753696" y="196340"/>
                                <a:ext cx="4016228" cy="747622"/>
                                <a:chOff x="753696" y="196340"/>
                                <a:chExt cx="4016228" cy="747622"/>
                              </a:xfrm>
                            </wpg:grpSpPr>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0" cstate="print">
                                  <a:alphaModFix/>
                                  <a:extLst>
                                    <a:ext uri="{28A0092B-C50C-407E-A947-70E740481C1C}">
                                      <a14:useLocalDpi xmlns:a14="http://schemas.microsoft.com/office/drawing/2010/main" val="0"/>
                                    </a:ext>
                                  </a:extLst>
                                </a:blip>
                                <a:srcRect l="82945" t="37468" r="1546" b="47282"/>
                                <a:stretch/>
                              </pic:blipFill>
                              <pic:spPr bwMode="auto">
                                <a:xfrm>
                                  <a:off x="753696" y="196340"/>
                                  <a:ext cx="990317" cy="7297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2756997" name="Picture 18"/>
                                <pic:cNvPicPr>
                                  <a:picLocks noChangeAspect="1"/>
                                </pic:cNvPicPr>
                              </pic:nvPicPr>
                              <pic:blipFill rotWithShape="1">
                                <a:blip r:embed="rId41" cstate="print">
                                  <a:alphaModFix/>
                                  <a:extLst>
                                    <a:ext uri="{28A0092B-C50C-407E-A947-70E740481C1C}">
                                      <a14:useLocalDpi xmlns:a14="http://schemas.microsoft.com/office/drawing/2010/main" val="0"/>
                                    </a:ext>
                                  </a:extLst>
                                </a:blip>
                                <a:srcRect l="84109" t="38502" r="1550" b="46769"/>
                                <a:stretch/>
                              </pic:blipFill>
                              <pic:spPr bwMode="auto">
                                <a:xfrm>
                                  <a:off x="3944387" y="268338"/>
                                  <a:ext cx="825537" cy="675624"/>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76200" y="-28579"/>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w14:anchorId="21D9FD11" id="Group 7" o:spid="_x0000_s1055" style="position:absolute;left:0;text-align:left;margin-left:-36.75pt;margin-top:368.75pt;width:523.85pt;height:278.95pt;z-index:251710464;mso-width-relative:margin;mso-height-relative:margin" coordorigin="381,95" coordsize="66528,3542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8OBnOJADWCiMXGCTzOaTWbTecTmdTueT2&#10;fT+gUGhUOiUWjUeDPl7u1yNtZwUTKB+0ictowAOXzGqVuuV2vV+wWGxWOyWWzWevt1pKC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fDgZziQA1gojFxgk8zmk1m03nE5nU7nk9n0/oFBoVDolFo1Hgz5e7tcjbWcFEygftInLaMADl8xq&#10;lbrldr1fsFhsVjslls1nr7daSg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3w4Gc4kANYKIxcYJPM5pNZtN5xOZ1O55PZ9P6BQaFQ6&#10;JRaNR4M+Xu7XI21nBRMoH7SJy2jAA5fMapW65Xa9X7BYbFY7JZbNZ6+3WkoK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pu1yklZJOCksSC6TzOaTWbTecTmdTueT2&#10;fT+gUGhUOiUWjUeDPF8vdiONtwVyGFEUichxPniXzGqVuuV2vV+wWGxWOyWWzWevrVuNK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abtcpJWSTgpLEguk8zmk1m03nE5nU7nk9n0/oFBoVDolFo1HgzxfL3YjjbcFchhRFInIcT54l8xq&#10;lbrldr1fsFhsVjslls1nr61bjS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2m7XKSVkk4KSxILpPM5pNZtN5xOZ1O55PZ9P6BQaFQ6&#10;JRaNR4M8Xy92I423BXIYURSJyHE+eJfMapW65Xa9X7BYbFY7JZbNZ6+tW40q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BfAQAAsgEAAM0BAADuAQAADAIAAAUCAAA/AgAA8wEAABkCAADvAQAAvAEAAMIB&#10;AADhAQAA+wEAABYCAAA2AgAAwgEAAM0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">
                <v:shape id="Picture 6" o:spid="_x0000_s1056" type="#_x0000_t75" style="position:absolute;left:33844;top:950;width:33065;height:30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">
                  <v:imagedata r:id="rId42" o:title="" cropleft="2384f" cropright="10997f"/>
                </v:shape>
                <v:shape id="Picture 5" o:spid="_x0000_s1057" type="#_x0000_t75" style="position:absolute;left:1425;top:1068;width:32080;height:3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">
                  <v:imagedata r:id="rId43" o:title="" cropright="12352f"/>
                </v:shape>
                <v:group id="Group 26" o:spid="_x0000_s1058" style="position:absolute;left:381;top:95;width:66465;height:35426" coordorigin="-762,-285" coordsize="66465,35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">
                  <v:group id="Group 25" o:spid="_x0000_s1059" style="position:absolute;left:1306;top:2081;width:64397;height:33064" coordorigin="1306,1963" coordsize="64401,3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60" style="position:absolute;left:7536;top:1963;width:40163;height:7476" coordorigin="7536,1963" coordsize="40162,7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shape id="Picture 19" o:spid="_x0000_s1061" type="#_x0000_t75" alt="A graph of a graph&#10;&#10;Description automatically generated with medium confidence" style="position:absolute;left:7536;top:1963;width:9904;height: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">
                        <v:imagedata r:id="rId44" o:title="A graph of a graph&#10;&#10;Description automatically generated with medium confidence" croptop="24555f" cropbottom="30987f" cropleft="54359f" cropright="1013f"/>
                      </v:shape>
                      <v:shape id="Picture 18" o:spid="_x0000_s1062" type="#_x0000_t75" style="position:absolute;left:39443;top:2683;width:8256;height:6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">
                        <v:imagedata r:id="rId45" o:title="" croptop="25233f" cropbottom="30651f" cropleft="55122f" cropright="1016f"/>
                      </v:shape>
                    </v:group>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v:textbox>
                    </v:shape>
                  </v:group>
                  <v:shape id="Text Box 2" o:spid="_x0000_s1064" type="#_x0000_t202" style="position:absolute;left:-762;top:-285;width:49161;height:4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v:textbox>
                  </v:shape>
                </v:group>
                <w10:wrap type="square"/>
              </v:group>
            </w:pict>
          </mc:Fallback>
        </mc:AlternateContent>
      </w:r>
      <w:r w:rsidR="002C65D6">
        <w:rPr>
          <w:b/>
          <w:szCs w:val="24"/>
        </w:rPr>
        <w:t>Strategy f</w:t>
      </w:r>
      <w:r w:rsidR="004737B7">
        <w:rPr>
          <w:b/>
          <w:szCs w:val="24"/>
        </w:rPr>
        <w:t xml:space="preserve">orecasters </w:t>
      </w:r>
      <w:r w:rsidR="009D429D">
        <w:rPr>
          <w:b/>
          <w:szCs w:val="24"/>
        </w:rPr>
        <w:t xml:space="preserve">anticipated </w:t>
      </w:r>
      <w:r w:rsidR="007079B4">
        <w:rPr>
          <w:b/>
          <w:szCs w:val="24"/>
        </w:rPr>
        <w:t>regulat</w:t>
      </w:r>
      <w:r w:rsidR="009D429D">
        <w:rPr>
          <w:b/>
          <w:szCs w:val="24"/>
        </w:rPr>
        <w:t>ing</w:t>
      </w:r>
      <w:r w:rsidR="007079B4">
        <w:rPr>
          <w:b/>
          <w:szCs w:val="24"/>
        </w:rPr>
        <w:t xml:space="preserve"> more often than </w:t>
      </w:r>
      <w:r w:rsidR="002C65D6">
        <w:rPr>
          <w:b/>
          <w:szCs w:val="24"/>
        </w:rPr>
        <w:t>strategy users</w:t>
      </w:r>
      <w:r w:rsidR="007079B4">
        <w:rPr>
          <w:b/>
          <w:szCs w:val="24"/>
        </w:rPr>
        <w:t xml:space="preserve">; </w:t>
      </w:r>
      <w:r w:rsidR="002C65D6">
        <w:rPr>
          <w:b/>
          <w:szCs w:val="24"/>
        </w:rPr>
        <w:t>Strategy users</w:t>
      </w:r>
      <w:r w:rsidR="007079B4">
        <w:rPr>
          <w:b/>
          <w:szCs w:val="24"/>
        </w:rPr>
        <w:t xml:space="preserve"> reappraised more often than </w:t>
      </w:r>
      <w:r w:rsidR="002C65D6">
        <w:rPr>
          <w:b/>
          <w:szCs w:val="24"/>
        </w:rPr>
        <w:t xml:space="preserve">strategy </w:t>
      </w:r>
      <w:r w:rsidR="007079B4">
        <w:rPr>
          <w:b/>
          <w:szCs w:val="24"/>
        </w:rPr>
        <w:t xml:space="preserve">forecasters. </w:t>
      </w:r>
      <w:r w:rsidR="004737B7">
        <w:rPr>
          <w:bCs/>
          <w:szCs w:val="24"/>
        </w:rPr>
        <w:t xml:space="preserve">Overall, reappraisal was used or </w:t>
      </w:r>
      <w:r w:rsidR="00AE7182">
        <w:rPr>
          <w:bCs/>
          <w:szCs w:val="24"/>
        </w:rPr>
        <w:t xml:space="preserve">forecasted </w:t>
      </w:r>
      <w:r w:rsidR="004737B7">
        <w:rPr>
          <w:bCs/>
          <w:szCs w:val="24"/>
        </w:rPr>
        <w:t xml:space="preserve">in 33.1% of trials, distraction was used or </w:t>
      </w:r>
      <w:r w:rsidR="00AE7182">
        <w:rPr>
          <w:bCs/>
          <w:szCs w:val="24"/>
        </w:rPr>
        <w:t>forecasted</w:t>
      </w:r>
      <w:r w:rsidR="004737B7">
        <w:rPr>
          <w:bCs/>
          <w:szCs w:val="24"/>
        </w:rPr>
        <w:t xml:space="preserve"> in 28.5% of trials, and 36.7% of trials were left unregulated or without either </w:t>
      </w:r>
      <w:r w:rsidR="00463F45">
        <w:rPr>
          <w:bCs/>
          <w:szCs w:val="24"/>
        </w:rPr>
        <w:t>option</w:t>
      </w:r>
      <w:r w:rsidR="004737B7">
        <w:rPr>
          <w:bCs/>
          <w:szCs w:val="24"/>
        </w:rPr>
        <w:t xml:space="preserve"> being </w:t>
      </w:r>
      <w:r w:rsidR="00463F45">
        <w:rPr>
          <w:bCs/>
          <w:szCs w:val="24"/>
        </w:rPr>
        <w:t>forecasted</w:t>
      </w:r>
      <w:r w:rsidR="004737B7">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w:t>
      </w:r>
      <w:r w:rsidR="002C65D6">
        <w:rPr>
          <w:bCs/>
          <w:szCs w:val="24"/>
        </w:rPr>
        <w:t xml:space="preserve">strategy </w:t>
      </w:r>
      <w:r w:rsidR="001346D5">
        <w:rPr>
          <w:bCs/>
          <w:szCs w:val="24"/>
        </w:rPr>
        <w:t xml:space="preserve">forecasters and </w:t>
      </w:r>
      <w:r w:rsidR="002C65D6">
        <w:rPr>
          <w:bCs/>
          <w:szCs w:val="24"/>
        </w:rPr>
        <w:t>users</w:t>
      </w:r>
      <w:r w:rsidR="001346D5">
        <w:rPr>
          <w:bCs/>
          <w:szCs w:val="24"/>
        </w:rPr>
        <w:t xml:space="preserve">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xml:space="preserve">. More precisely, </w:t>
      </w:r>
      <w:r w:rsidR="002C65D6">
        <w:rPr>
          <w:szCs w:val="24"/>
        </w:rPr>
        <w:t>strategy users</w:t>
      </w:r>
      <w:r w:rsidR="007079B4" w:rsidRPr="007079B4">
        <w:rPr>
          <w:szCs w:val="24"/>
        </w:rPr>
        <w:t xml:space="preserve">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w:t>
      </w:r>
      <w:r w:rsidR="007079B4">
        <w:rPr>
          <w:szCs w:val="24"/>
        </w:rPr>
        <w:lastRenderedPageBreak/>
        <w:t>(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xml:space="preserve">. Additionally, </w:t>
      </w:r>
      <w:r w:rsidR="002C65D6">
        <w:rPr>
          <w:szCs w:val="24"/>
        </w:rPr>
        <w:t>strategy users</w:t>
      </w:r>
      <w:r w:rsidR="007079B4" w:rsidRPr="007079B4">
        <w:rPr>
          <w:szCs w:val="24"/>
        </w:rPr>
        <w:t xml:space="preserve"> </w:t>
      </w:r>
      <w:r w:rsidR="007079B4">
        <w:rPr>
          <w:szCs w:val="24"/>
        </w:rPr>
        <w:t xml:space="preserve">reported using </w:t>
      </w:r>
      <w:r w:rsidR="007079B4" w:rsidRPr="007079B4">
        <w:rPr>
          <w:szCs w:val="24"/>
        </w:rPr>
        <w:t>reappraisal</w:t>
      </w:r>
      <w:r w:rsidR="007079B4">
        <w:rPr>
          <w:szCs w:val="24"/>
        </w:rPr>
        <w:t xml:space="preserve"> (59.8%) more often than distraction (40.2%) while </w:t>
      </w:r>
      <w:r w:rsidR="002C65D6">
        <w:rPr>
          <w:szCs w:val="24"/>
        </w:rPr>
        <w:t xml:space="preserve">strategy </w:t>
      </w:r>
      <w:r w:rsidR="007079B4">
        <w:rPr>
          <w:szCs w:val="24"/>
        </w:rPr>
        <w:t>f</w:t>
      </w:r>
      <w:r w:rsidR="007079B4" w:rsidRPr="007079B4">
        <w:rPr>
          <w:szCs w:val="24"/>
        </w:rPr>
        <w:t xml:space="preserve">orecasters </w:t>
      </w:r>
      <w:r w:rsidR="00DB5573">
        <w:rPr>
          <w:szCs w:val="24"/>
        </w:rPr>
        <w:t>predicted choosing</w:t>
      </w:r>
      <w:r w:rsidR="007079B4" w:rsidRPr="007079B4">
        <w:rPr>
          <w:szCs w:val="24"/>
        </w:rPr>
        <w:t xml:space="preserv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3C368B83" w14:textId="5ECE1071" w:rsidR="00EF043F" w:rsidRPr="00BE73D6" w:rsidRDefault="002C65D6" w:rsidP="005D7490">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sidR="005229B3">
        <w:rPr>
          <w:bCs/>
          <w:szCs w:val="24"/>
        </w:rPr>
        <w:t xml:space="preserve"> These models were built iteratively, adding one effect at a time.</w:t>
      </w:r>
      <w:r w:rsidR="00F137C4">
        <w:rPr>
          <w:bCs/>
          <w:szCs w:val="24"/>
        </w:rPr>
        <w:t xml:space="preserve"> Our best fitting model included all four terms </w:t>
      </w:r>
      <w:r w:rsidR="00F137C4" w:rsidRPr="00245B8B">
        <w:rPr>
          <w:szCs w:val="24"/>
        </w:rPr>
        <w:t>(</w:t>
      </w:r>
      <w:r w:rsidR="00A73457" w:rsidRPr="00A73457">
        <w:rPr>
          <w:i/>
          <w:iCs/>
          <w:szCs w:val="24"/>
        </w:rPr>
        <w:t>χ2</w:t>
      </w:r>
      <w:r w:rsidR="005229B3">
        <w:rPr>
          <w:szCs w:val="24"/>
        </w:rPr>
        <w:t>(1</w:t>
      </w:r>
      <w:r w:rsidR="002F3862">
        <w:rPr>
          <w:szCs w:val="24"/>
        </w:rPr>
        <w:t xml:space="preserve">, </w:t>
      </w:r>
      <w:r w:rsidR="002F3862">
        <w:rPr>
          <w:i/>
          <w:iCs/>
          <w:szCs w:val="24"/>
        </w:rPr>
        <w:t xml:space="preserve">N </w:t>
      </w:r>
      <w:r w:rsidR="002F3862">
        <w:rPr>
          <w:szCs w:val="24"/>
        </w:rPr>
        <w:t>= 597</w:t>
      </w:r>
      <w:r w:rsidR="005229B3">
        <w:rPr>
          <w:szCs w:val="24"/>
        </w:rPr>
        <w:t>) =</w:t>
      </w:r>
      <w:r w:rsidR="00F137C4" w:rsidRPr="00245B8B">
        <w:rPr>
          <w:szCs w:val="24"/>
        </w:rPr>
        <w:t xml:space="preserve"> </w:t>
      </w:r>
      <w:r w:rsidR="00F137C4" w:rsidRPr="00F137C4">
        <w:rPr>
          <w:szCs w:val="24"/>
        </w:rPr>
        <w:t>4.205</w:t>
      </w:r>
      <w:r w:rsidR="005229B3">
        <w:rPr>
          <w:szCs w:val="24"/>
        </w:rPr>
        <w:t xml:space="preserve">, </w:t>
      </w:r>
      <w:r w:rsidR="005229B3">
        <w:rPr>
          <w:i/>
          <w:iCs/>
          <w:szCs w:val="24"/>
        </w:rPr>
        <w:t>p</w:t>
      </w:r>
      <w:r w:rsidR="005229B3">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9D429D" w:rsidRPr="00245B8B">
        <w:rPr>
          <w:szCs w:val="24"/>
        </w:rPr>
        <w:t xml:space="preserve">], </w:t>
      </w:r>
      <w:r w:rsidR="009D429D">
        <w:rPr>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sidR="005229B3">
        <w:rPr>
          <w:szCs w:val="24"/>
        </w:rPr>
        <w:t>(1</w:t>
      </w:r>
      <w:r w:rsidR="001F3AD3">
        <w:rPr>
          <w:szCs w:val="24"/>
        </w:rPr>
        <w:t xml:space="preserve">, </w:t>
      </w:r>
      <w:r w:rsidR="001F3AD3">
        <w:rPr>
          <w:i/>
          <w:iCs/>
          <w:szCs w:val="24"/>
        </w:rPr>
        <w:t xml:space="preserve">N </w:t>
      </w:r>
      <w:r w:rsidR="001F3AD3">
        <w:rPr>
          <w:szCs w:val="24"/>
        </w:rPr>
        <w:t>= 597</w:t>
      </w:r>
      <w:r w:rsidR="005229B3">
        <w:rPr>
          <w:szCs w:val="24"/>
        </w:rPr>
        <w:t>)=</w:t>
      </w:r>
      <w:r w:rsidR="00C5047E" w:rsidRPr="00245B8B">
        <w:rPr>
          <w:szCs w:val="24"/>
        </w:rPr>
        <w:t xml:space="preserve"> </w:t>
      </w:r>
      <w:r w:rsidR="00C5047E" w:rsidRPr="00C5047E">
        <w:rPr>
          <w:szCs w:val="24"/>
        </w:rPr>
        <w:t>9.3587</w:t>
      </w:r>
      <w:r w:rsidR="005229B3">
        <w:rPr>
          <w:szCs w:val="24"/>
        </w:rPr>
        <w:t xml:space="preserve">, </w:t>
      </w:r>
      <w:r w:rsidR="005229B3">
        <w:rPr>
          <w:i/>
          <w:iCs/>
          <w:szCs w:val="24"/>
        </w:rPr>
        <w:t>p</w:t>
      </w:r>
      <w:r w:rsidR="005229B3">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r w:rsidR="00C5047E" w:rsidRPr="00245B8B">
        <w:rPr>
          <w:szCs w:val="24"/>
        </w:rPr>
        <w:t xml:space="preserve">], </w:t>
      </w:r>
      <w:r w:rsidR="00C5047E">
        <w:rPr>
          <w:szCs w:val="24"/>
        </w:rPr>
        <w:t xml:space="preserve"> </w:t>
      </w:r>
      <w:r w:rsidR="00C5047E" w:rsidRPr="00E633F1">
        <w:rPr>
          <w:i/>
          <w:iCs/>
          <w:szCs w:val="24"/>
        </w:rPr>
        <w:t>p</w:t>
      </w:r>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condition is moderating the relationship between affective intensity and strategy </w:t>
      </w:r>
      <w:r w:rsidR="00463F45">
        <w:rPr>
          <w:szCs w:val="24"/>
        </w:rPr>
        <w:t>usage/forecasting</w:t>
      </w:r>
      <w:r w:rsidR="002E666C">
        <w:rPr>
          <w:szCs w:val="24"/>
        </w:rPr>
        <w:t xml:space="preserve">. More specifically, at high intensities both </w:t>
      </w:r>
      <w:r>
        <w:rPr>
          <w:szCs w:val="24"/>
        </w:rPr>
        <w:t xml:space="preserve">strategy </w:t>
      </w:r>
      <w:r w:rsidR="002E666C">
        <w:rPr>
          <w:szCs w:val="24"/>
        </w:rPr>
        <w:t xml:space="preserve">forecasters and </w:t>
      </w:r>
      <w:r>
        <w:rPr>
          <w:szCs w:val="24"/>
        </w:rPr>
        <w:t>us</w:t>
      </w:r>
      <w:r w:rsidR="002E666C">
        <w:rPr>
          <w:szCs w:val="24"/>
        </w:rPr>
        <w:t xml:space="preserve">ers are similar in their likelihood of </w:t>
      </w:r>
      <w:r w:rsidR="00DB5573">
        <w:rPr>
          <w:szCs w:val="24"/>
        </w:rPr>
        <w:t xml:space="preserve">predicting or </w:t>
      </w:r>
      <w:r w:rsidR="002E666C">
        <w:rPr>
          <w:szCs w:val="24"/>
        </w:rPr>
        <w:t>using distraction</w:t>
      </w:r>
      <w:r w:rsidR="00DB5573">
        <w:rPr>
          <w:szCs w:val="24"/>
        </w:rPr>
        <w:t>, respectively</w:t>
      </w:r>
      <w:r w:rsidR="002E666C">
        <w:rPr>
          <w:szCs w:val="24"/>
        </w:rPr>
        <w:t>. However, in congruence with</w:t>
      </w:r>
      <w:r w:rsidR="0042769C">
        <w:rPr>
          <w:szCs w:val="24"/>
        </w:rPr>
        <w:t xml:space="preserve"> forecasters </w:t>
      </w:r>
      <w:r w:rsidR="00463F45">
        <w:rPr>
          <w:szCs w:val="24"/>
        </w:rPr>
        <w:t xml:space="preserve">predicting to </w:t>
      </w:r>
      <w:r w:rsidR="00035A91">
        <w:rPr>
          <w:szCs w:val="24"/>
        </w:rPr>
        <w:t xml:space="preserve">choose </w:t>
      </w:r>
      <w:r w:rsidR="0042769C">
        <w:rPr>
          <w:szCs w:val="24"/>
        </w:rPr>
        <w:t>reappraisal less than</w:t>
      </w:r>
      <w:r w:rsidR="002E666C">
        <w:rPr>
          <w:szCs w:val="24"/>
        </w:rPr>
        <w:t xml:space="preserve"> </w:t>
      </w:r>
      <w:r>
        <w:rPr>
          <w:szCs w:val="24"/>
        </w:rPr>
        <w:t>strategy users</w:t>
      </w:r>
      <w:r w:rsidR="002E666C">
        <w:rPr>
          <w:szCs w:val="24"/>
        </w:rPr>
        <w:t xml:space="preserve"> </w:t>
      </w:r>
      <w:r w:rsidR="00463F45">
        <w:rPr>
          <w:szCs w:val="24"/>
        </w:rPr>
        <w:t>used it in practice</w:t>
      </w:r>
      <w:r w:rsidR="0042769C">
        <w:rPr>
          <w:szCs w:val="24"/>
        </w:rPr>
        <w:t>,</w:t>
      </w:r>
      <w:r w:rsidR="002E666C">
        <w:rPr>
          <w:szCs w:val="24"/>
        </w:rPr>
        <w:t xml:space="preserve"> </w:t>
      </w:r>
      <w:r>
        <w:rPr>
          <w:szCs w:val="24"/>
        </w:rPr>
        <w:t xml:space="preserve">strategy </w:t>
      </w:r>
      <w:r w:rsidR="002E666C">
        <w:rPr>
          <w:szCs w:val="24"/>
        </w:rPr>
        <w:t>forecasters are less likely</w:t>
      </w:r>
      <w:r w:rsidR="00DB5573">
        <w:rPr>
          <w:szCs w:val="24"/>
        </w:rPr>
        <w:t xml:space="preserve"> to predict choosing reappraisal</w:t>
      </w:r>
      <w:r w:rsidR="002E666C">
        <w:rPr>
          <w:szCs w:val="24"/>
        </w:rPr>
        <w:t xml:space="preserve"> than </w:t>
      </w:r>
      <w:r>
        <w:rPr>
          <w:szCs w:val="24"/>
        </w:rPr>
        <w:t>strategy users</w:t>
      </w:r>
      <w:r w:rsidR="002E666C">
        <w:rPr>
          <w:szCs w:val="24"/>
        </w:rPr>
        <w:t xml:space="preserve"> </w:t>
      </w:r>
      <w:r w:rsidR="00DB5573">
        <w:rPr>
          <w:szCs w:val="24"/>
        </w:rPr>
        <w:t>were to use</w:t>
      </w:r>
      <w:r w:rsidR="002E666C">
        <w:rPr>
          <w:szCs w:val="24"/>
        </w:rPr>
        <w:t xml:space="preserve"> reappraisal</w:t>
      </w:r>
      <w:r w:rsidR="00DB5573">
        <w:rPr>
          <w:szCs w:val="24"/>
        </w:rPr>
        <w:t xml:space="preserve"> at lower intensities</w:t>
      </w:r>
      <w:r w:rsidR="002E666C">
        <w:rPr>
          <w:szCs w:val="24"/>
        </w:rPr>
        <w:t xml:space="preserve"> </w: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17AB0694" w14:textId="6FC1437E" w:rsidR="00463F45" w:rsidRDefault="00EF043F">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29920" behindDoc="0" locked="0" layoutInCell="1" allowOverlap="1" wp14:anchorId="19426110" wp14:editId="37CD141F">
                <wp:simplePos x="0" y="0"/>
                <wp:positionH relativeFrom="column">
                  <wp:posOffset>-232410</wp:posOffset>
                </wp:positionH>
                <wp:positionV relativeFrom="paragraph">
                  <wp:posOffset>3169285</wp:posOffset>
                </wp:positionV>
                <wp:extent cx="6439535" cy="5039806"/>
                <wp:effectExtent l="0" t="0" r="0" b="8890"/>
                <wp:wrapSquare wrapText="bothSides"/>
                <wp:docPr id="1801217974" name="Group 10"/>
                <wp:cNvGraphicFramePr/>
                <a:graphic xmlns:a="http://schemas.openxmlformats.org/drawingml/2006/main">
                  <a:graphicData uri="http://schemas.microsoft.com/office/word/2010/wordprocessingGroup">
                    <wpg:wgp>
                      <wpg:cNvGrpSpPr/>
                      <wpg:grpSpPr>
                        <a:xfrm>
                          <a:off x="0" y="0"/>
                          <a:ext cx="6439535" cy="5039806"/>
                          <a:chOff x="0" y="0"/>
                          <a:chExt cx="6439535" cy="5039806"/>
                        </a:xfrm>
                      </wpg:grpSpPr>
                      <wpg:grpSp>
                        <wpg:cNvPr id="19224483" name="Group 9"/>
                        <wpg:cNvGrpSpPr/>
                        <wpg:grpSpPr>
                          <a:xfrm>
                            <a:off x="0" y="0"/>
                            <a:ext cx="6439535" cy="5039806"/>
                            <a:chOff x="0" y="-243083"/>
                            <a:chExt cx="6439535" cy="5040510"/>
                          </a:xfrm>
                        </wpg:grpSpPr>
                        <wps:wsp>
                          <wps:cNvPr id="1262287050" name="Text Box 2"/>
                          <wps:cNvSpPr txBox="1">
                            <a:spLocks noChangeArrowheads="1"/>
                          </wps:cNvSpPr>
                          <wps:spPr bwMode="auto">
                            <a:xfrm>
                              <a:off x="0" y="4167578"/>
                              <a:ext cx="6439535" cy="629849"/>
                            </a:xfrm>
                            <a:prstGeom prst="rect">
                              <a:avLst/>
                            </a:prstGeom>
                            <a:solidFill>
                              <a:srgbClr val="FFFFFF"/>
                            </a:solidFill>
                            <a:ln w="9525">
                              <a:noFill/>
                              <a:miter lim="800000"/>
                              <a:headEnd/>
                              <a:tailEnd/>
                            </a:ln>
                          </wps:spPr>
                          <wps:txb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wps:txbx>
                          <wps:bodyPr rot="0" vert="horz" wrap="square" lIns="91440" tIns="45720" rIns="91440" bIns="45720" anchor="t" anchorCtr="0">
                            <a:noAutofit/>
                          </wps:bodyPr>
                        </wps:wsp>
                        <pic:pic xmlns:pic="http://schemas.openxmlformats.org/drawingml/2006/picture">
                          <pic:nvPicPr>
                            <pic:cNvPr id="486820580" name="Picture 8"/>
                            <pic:cNvPicPr>
                              <a:picLocks noChangeAspect="1"/>
                            </pic:cNvPicPr>
                          </pic:nvPicPr>
                          <pic:blipFill rotWithShape="1">
                            <a:blip r:embed="rId46" cstate="print">
                              <a:extLst>
                                <a:ext uri="{28A0092B-C50C-407E-A947-70E740481C1C}">
                                  <a14:useLocalDpi xmlns:a14="http://schemas.microsoft.com/office/drawing/2010/main" val="0"/>
                                </a:ext>
                              </a:extLst>
                            </a:blip>
                            <a:srcRect r="25603"/>
                            <a:stretch/>
                          </pic:blipFill>
                          <pic:spPr bwMode="auto">
                            <a:xfrm>
                              <a:off x="653144" y="-243083"/>
                              <a:ext cx="5047012" cy="4369102"/>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49451081" name="Picture 8" descr="A diagram of different types of lines&#10;&#10;Description automatically generated with medium confidence"/>
                          <pic:cNvPicPr>
                            <a:picLocks noChangeAspect="1"/>
                          </pic:cNvPicPr>
                        </pic:nvPicPr>
                        <pic:blipFill rotWithShape="1">
                          <a:blip r:embed="rId47" cstate="print">
                            <a:extLst>
                              <a:ext uri="{28A0092B-C50C-407E-A947-70E740481C1C}">
                                <a14:useLocalDpi xmlns:a14="http://schemas.microsoft.com/office/drawing/2010/main" val="0"/>
                              </a:ext>
                            </a:extLst>
                          </a:blip>
                          <a:srcRect l="74796" t="37266" r="1397" b="44097"/>
                          <a:stretch/>
                        </pic:blipFill>
                        <pic:spPr bwMode="auto">
                          <a:xfrm>
                            <a:off x="1876301" y="878774"/>
                            <a:ext cx="1412875" cy="71247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9426110" id="Group 10" o:spid="_x0000_s1065" style="position:absolute;left:0;text-align:left;margin-left:-18.3pt;margin-top:249.55pt;width:507.05pt;height:396.85pt;z-index:251729920" coordsize="64395,5039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OHw7m433K935CwGBw0&#10;IRMEwTEHq6m+33S9LXZgaGBaIAraMVi8ZipQu5URpZLphjctl8xmc1m85nc9n9BodFo9JpdNp9Rq&#10;dVq9Zrddr9hsdls9pNIC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">
                <v:group id="Group 9" o:spid="_x0000_s1066" style="position:absolute;width:64395;height:50398" coordorigin=",-2430" coordsize="64395,5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">
                  <v:shape id="Text Box 2" o:spid="_x0000_s1067" type="#_x0000_t202" style="position:absolute;top:41675;width:64395;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v:textbox>
                  </v:shape>
                  <v:shape id="Picture 8" o:spid="_x0000_s1068" type="#_x0000_t75" style="position:absolute;left:6531;top:-2430;width:50470;height:43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">
                    <v:imagedata r:id="rId48" o:title="" cropright="16779f"/>
                  </v:shape>
                </v:group>
                <v:shape id="Picture 8" o:spid="_x0000_s1069" type="#_x0000_t75" alt="A diagram of different types of lines&#10;&#10;Description automatically generated with medium confidence" style="position:absolute;left:18763;top:8787;width:14128;height:7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">
                  <v:imagedata r:id="rId49" o:title="A diagram of different types of lines&#10;&#10;Description automatically generated with medium confidence" croptop="24423f" cropbottom="28899f" cropleft="49018f" cropright="916f"/>
                </v:shape>
                <w10:wrap type="square"/>
              </v:group>
            </w:pict>
          </mc:Fallback>
        </mc:AlternateContent>
      </w:r>
      <w:r w:rsidR="002C65D6">
        <w:rPr>
          <w:b/>
          <w:szCs w:val="24"/>
        </w:rPr>
        <w:t>Strategy f</w:t>
      </w:r>
      <w:r w:rsidR="001A2CE8">
        <w:rPr>
          <w:b/>
          <w:szCs w:val="24"/>
        </w:rPr>
        <w:t xml:space="preserve">orecasters and </w:t>
      </w:r>
      <w:r w:rsidR="002C65D6">
        <w:rPr>
          <w:b/>
          <w:szCs w:val="24"/>
        </w:rPr>
        <w:t>users</w:t>
      </w:r>
      <w:r w:rsidR="001A2CE8">
        <w:rPr>
          <w:b/>
          <w:szCs w:val="24"/>
        </w:rPr>
        <w:t xml:space="preserve"> differ in regulation </w:t>
      </w:r>
      <w:r w:rsidR="006C597D">
        <w:rPr>
          <w:b/>
          <w:szCs w:val="24"/>
        </w:rPr>
        <w:t>effort</w:t>
      </w:r>
      <w:r w:rsidR="001A2CE8">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r w:rsidR="005C74A1">
        <w:rPr>
          <w:bCs/>
          <w:i/>
          <w:iCs/>
          <w:szCs w:val="24"/>
        </w:rPr>
        <w:t>F</w:t>
      </w:r>
      <w:r w:rsidR="005C74A1">
        <w:rPr>
          <w:bCs/>
          <w:szCs w:val="24"/>
        </w:rPr>
        <w:t>(1, 215) = 0.392, p = 0.532)</w:t>
      </w:r>
      <w:r w:rsidR="00463F45">
        <w:rPr>
          <w:bCs/>
          <w:szCs w:val="24"/>
        </w:rPr>
        <w:t>. H</w:t>
      </w:r>
      <w:r w:rsidR="005C74A1">
        <w:rPr>
          <w:bCs/>
          <w:szCs w:val="24"/>
        </w:rPr>
        <w:t xml:space="preserve">owever, the participants in the </w:t>
      </w:r>
      <w:r w:rsidR="002C65D6">
        <w:rPr>
          <w:bCs/>
          <w:szCs w:val="24"/>
        </w:rPr>
        <w:t>use</w:t>
      </w:r>
      <w:r w:rsidR="005C74A1">
        <w:rPr>
          <w:bCs/>
          <w:szCs w:val="24"/>
        </w:rPr>
        <w:t xml:space="preserve"> condition did differ from participants in the forecasting condition in how effortful regulation was across strategies, even when adjusting for strategy usage/</w:t>
      </w:r>
      <w:r w:rsidR="00131503">
        <w:rPr>
          <w:bCs/>
          <w:szCs w:val="24"/>
        </w:rPr>
        <w:t>forecast</w:t>
      </w:r>
      <w:r w:rsidR="005C74A1">
        <w:rPr>
          <w:bCs/>
          <w:szCs w:val="24"/>
        </w:rPr>
        <w:t xml:space="preserve"> (</w:t>
      </w:r>
      <w:r w:rsidR="005C74A1">
        <w:rPr>
          <w:bCs/>
          <w:i/>
          <w:iCs/>
          <w:szCs w:val="24"/>
        </w:rPr>
        <w:t>F</w:t>
      </w:r>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xml:space="preserve">; experiencers reported that reappraisal was more </w:t>
      </w:r>
      <w:r w:rsidR="00463F45">
        <w:rPr>
          <w:bCs/>
          <w:szCs w:val="24"/>
        </w:rPr>
        <w:lastRenderedPageBreak/>
        <w:t>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35A91">
        <w:rPr>
          <w:bCs/>
          <w:i/>
          <w:iCs/>
          <w:szCs w:val="24"/>
          <w:vertAlign w:val="subscript"/>
        </w:rPr>
        <w:t>user</w:t>
      </w:r>
      <w:r w:rsidR="000C5A68">
        <w:rPr>
          <w:bCs/>
          <w:i/>
          <w:iCs/>
          <w:szCs w:val="24"/>
          <w:vertAlign w:val="subscript"/>
        </w:rPr>
        <w:t xml:space="preserv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35A91">
        <w:rPr>
          <w:bCs/>
          <w:i/>
          <w:iCs/>
          <w:szCs w:val="24"/>
          <w:vertAlign w:val="subscript"/>
        </w:rPr>
        <w:t>f</w:t>
      </w:r>
      <w:r w:rsidR="000C5A68">
        <w:rPr>
          <w:bCs/>
          <w:i/>
          <w:iCs/>
          <w:szCs w:val="24"/>
          <w:vertAlign w:val="subscript"/>
        </w:rPr>
        <w:t>orecast</w:t>
      </w:r>
      <w:r w:rsidR="00035A91">
        <w:rPr>
          <w:bCs/>
          <w:i/>
          <w:iCs/>
          <w:szCs w:val="24"/>
          <w:vertAlign w:val="subscript"/>
        </w:rPr>
        <w:t>er</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r w:rsidR="00D359DD">
        <w:rPr>
          <w:bCs/>
          <w:i/>
          <w:iCs/>
          <w:noProof/>
          <w:szCs w:val="24"/>
        </w:rPr>
        <mc:AlternateContent>
          <mc:Choice Requires="wpg">
            <w:drawing>
              <wp:anchor distT="0" distB="0" distL="114300" distR="114300" simplePos="0" relativeHeight="251732992" behindDoc="0" locked="0" layoutInCell="1" allowOverlap="1" wp14:anchorId="57BF8CA8" wp14:editId="664CAD24">
                <wp:simplePos x="0" y="0"/>
                <wp:positionH relativeFrom="column">
                  <wp:posOffset>3833495</wp:posOffset>
                </wp:positionH>
                <wp:positionV relativeFrom="paragraph">
                  <wp:posOffset>2105025</wp:posOffset>
                </wp:positionV>
                <wp:extent cx="2077720" cy="4512310"/>
                <wp:effectExtent l="0" t="0" r="0" b="2540"/>
                <wp:wrapSquare wrapText="bothSides"/>
                <wp:docPr id="942315329" name="Group 14"/>
                <wp:cNvGraphicFramePr/>
                <a:graphic xmlns:a="http://schemas.openxmlformats.org/drawingml/2006/main">
                  <a:graphicData uri="http://schemas.microsoft.com/office/word/2010/wordprocessingGroup">
                    <wpg:wgp>
                      <wpg:cNvGrpSpPr/>
                      <wpg:grpSpPr>
                        <a:xfrm>
                          <a:off x="0" y="0"/>
                          <a:ext cx="2077720" cy="4512310"/>
                          <a:chOff x="0" y="0"/>
                          <a:chExt cx="2077720" cy="4512310"/>
                        </a:xfrm>
                      </wpg:grpSpPr>
                      <wpg:grpSp>
                        <wpg:cNvPr id="259954199" name="Group 13"/>
                        <wpg:cNvGrpSpPr/>
                        <wpg:grpSpPr>
                          <a:xfrm>
                            <a:off x="0" y="0"/>
                            <a:ext cx="2077720" cy="4512310"/>
                            <a:chOff x="0" y="0"/>
                            <a:chExt cx="2077720" cy="4512310"/>
                          </a:xfrm>
                        </wpg:grpSpPr>
                        <pic:pic xmlns:pic="http://schemas.openxmlformats.org/drawingml/2006/picture">
                          <pic:nvPicPr>
                            <pic:cNvPr id="118663087" name="Picture 11" descr="A graph of a graph with red and blue points&#10;&#10;Description automatically generated with medium confidence"/>
                            <pic:cNvPicPr>
                              <a:picLocks noChangeAspect="1"/>
                            </pic:cNvPicPr>
                          </pic:nvPicPr>
                          <pic:blipFill rotWithShape="1">
                            <a:blip r:embed="rId50" cstate="print">
                              <a:alphaModFix/>
                              <a:extLst>
                                <a:ext uri="{28A0092B-C50C-407E-A947-70E740481C1C}">
                                  <a14:useLocalDpi xmlns:a14="http://schemas.microsoft.com/office/drawing/2010/main" val="0"/>
                                </a:ext>
                              </a:extLst>
                            </a:blip>
                            <a:srcRect l="79948" t="5131" b="4328"/>
                            <a:stretch/>
                          </pic:blipFill>
                          <pic:spPr bwMode="auto">
                            <a:xfrm>
                              <a:off x="1290637" y="190500"/>
                              <a:ext cx="732790" cy="3308985"/>
                            </a:xfrm>
                            <a:prstGeom prst="rect">
                              <a:avLst/>
                            </a:prstGeom>
                            <a:noFill/>
                            <a:ln>
                              <a:noFill/>
                            </a:ln>
                            <a:extLst>
                              <a:ext uri="{53640926-AAD7-44D8-BBD7-CCE9431645EC}">
                                <a14:shadowObscured xmlns:a14="http://schemas.microsoft.com/office/drawing/2010/main"/>
                              </a:ext>
                            </a:extLst>
                          </pic:spPr>
                        </pic:pic>
                        <wpg:grpSp>
                          <wpg:cNvPr id="51407788" name="Group 12"/>
                          <wpg:cNvGrpSpPr/>
                          <wpg:grpSpPr>
                            <a:xfrm>
                              <a:off x="0" y="0"/>
                              <a:ext cx="2077720" cy="4512310"/>
                              <a:chOff x="0" y="0"/>
                              <a:chExt cx="2077720" cy="4512310"/>
                            </a:xfrm>
                          </wpg:grpSpPr>
                          <pic:pic xmlns:pic="http://schemas.openxmlformats.org/drawingml/2006/picture">
                            <pic:nvPicPr>
                              <pic:cNvPr id="1285012987" name="Picture 11"/>
                              <pic:cNvPicPr>
                                <a:picLocks noChangeAspect="1"/>
                              </pic:cNvPicPr>
                            </pic:nvPicPr>
                            <pic:blipFill rotWithShape="1">
                              <a:blip r:embed="rId51" cstate="print">
                                <a:alphaModFix/>
                                <a:extLst>
                                  <a:ext uri="{28A0092B-C50C-407E-A947-70E740481C1C}">
                                    <a14:useLocalDpi xmlns:a14="http://schemas.microsoft.com/office/drawing/2010/main" val="0"/>
                                  </a:ext>
                                </a:extLst>
                              </a:blip>
                              <a:srcRect l="4688" t="5652" r="64713" b="3807"/>
                              <a:stretch/>
                            </pic:blipFill>
                            <pic:spPr bwMode="auto">
                              <a:xfrm>
                                <a:off x="171449" y="209550"/>
                                <a:ext cx="1119187" cy="3310890"/>
                              </a:xfrm>
                              <a:prstGeom prst="rect">
                                <a:avLst/>
                              </a:prstGeom>
                              <a:noFill/>
                              <a:ln>
                                <a:noFill/>
                              </a:ln>
                              <a:extLst>
                                <a:ext uri="{53640926-AAD7-44D8-BBD7-CCE9431645EC}">
                                  <a14:shadowObscured xmlns:a14="http://schemas.microsoft.com/office/drawing/2010/main"/>
                                </a:ext>
                              </a:extLst>
                            </pic:spPr>
                          </pic:pic>
                          <wpg:grpSp>
                            <wpg:cNvPr id="778733193" name="Group 28"/>
                            <wpg:cNvGrpSpPr/>
                            <wpg:grpSpPr>
                              <a:xfrm>
                                <a:off x="0" y="0"/>
                                <a:ext cx="2077720" cy="4512310"/>
                                <a:chOff x="0" y="0"/>
                                <a:chExt cx="2077752" cy="4512937"/>
                              </a:xfrm>
                            </wpg:grpSpPr>
                            <wpg:grpSp>
                              <wpg:cNvPr id="1471866261" name="Group 12"/>
                              <wpg:cNvGrpSpPr/>
                              <wpg:grpSpPr>
                                <a:xfrm>
                                  <a:off x="0" y="0"/>
                                  <a:ext cx="949459" cy="3657600"/>
                                  <a:chOff x="0" y="0"/>
                                  <a:chExt cx="949590" cy="3657600"/>
                                </a:xfrm>
                              </wpg:grpSpPr>
                              <wpg:grpSp>
                                <wpg:cNvPr id="1843222630" name="Group 10"/>
                                <wpg:cNvGrpSpPr/>
                                <wpg:grpSpPr>
                                  <a:xfrm>
                                    <a:off x="0" y="0"/>
                                    <a:ext cx="949590" cy="3657600"/>
                                    <a:chOff x="0" y="0"/>
                                    <a:chExt cx="949590"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52" cstate="print">
                                      <a:extLst>
                                        <a:ext uri="{28A0092B-C50C-407E-A947-70E740481C1C}">
                                          <a14:useLocalDpi xmlns:a14="http://schemas.microsoft.com/office/drawing/2010/main" val="0"/>
                                        </a:ext>
                                      </a:extLst>
                                    </a:blip>
                                    <a:srcRect r="93880"/>
                                    <a:stretch/>
                                  </pic:blipFill>
                                  <pic:spPr>
                                    <a:xfrm>
                                      <a:off x="0" y="0"/>
                                      <a:ext cx="223871" cy="3657600"/>
                                    </a:xfrm>
                                    <a:prstGeom prst="rect">
                                      <a:avLst/>
                                    </a:prstGeom>
                                  </pic:spPr>
                                </pic:pic>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actually had. </w:t>
                                    </w:r>
                                  </w:p>
                                </w:txbxContent>
                              </wps:txbx>
                              <wps:bodyPr rot="0" vert="horz" wrap="square" lIns="91440" tIns="45720" rIns="91440" bIns="45720" anchor="t" anchorCtr="0">
                                <a:noAutofit/>
                              </wps:bodyPr>
                            </wps:wsp>
                          </wpg:grpSp>
                        </wpg:grpSp>
                      </wpg:grpSp>
                      <pic:pic xmlns:pic="http://schemas.openxmlformats.org/drawingml/2006/picture">
                        <pic:nvPicPr>
                          <pic:cNvPr id="1837370854" name="Picture 8" descr="A diagram of different types of lines&#10;&#10;Description automatically generated with medium confidence"/>
                          <pic:cNvPicPr>
                            <a:picLocks noChangeAspect="1"/>
                          </pic:cNvPicPr>
                        </pic:nvPicPr>
                        <pic:blipFill rotWithShape="1">
                          <a:blip r:embed="rId53" cstate="print">
                            <a:extLst>
                              <a:ext uri="{28A0092B-C50C-407E-A947-70E740481C1C}">
                                <a14:useLocalDpi xmlns:a14="http://schemas.microsoft.com/office/drawing/2010/main" val="0"/>
                              </a:ext>
                            </a:extLst>
                          </a:blip>
                          <a:srcRect l="74796" t="37266" r="1397" b="44097"/>
                          <a:stretch/>
                        </pic:blipFill>
                        <pic:spPr bwMode="auto">
                          <a:xfrm>
                            <a:off x="604837" y="2524125"/>
                            <a:ext cx="1323975" cy="66738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7BF8CA8" id="Group 14" o:spid="_x0000_s1070" style="position:absolute;left:0;text-align:left;margin-left:301.85pt;margin-top:165.75pt;width:163.6pt;height:355.3pt;z-index:251732992" coordsize="20777,4512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wEwrtfsKjkpcwOJxWLxmNx2PyGRyWTymVy2XzGZzWbAF+zmfueDkMEkeGseg1Gp1Wr1mt12v&#10;2Gx2Wz2m122ugI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FgA&#10;OLgoWxzpyGJyWTymVy2XzGZzWbzmdz2f0F3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YADi4KFsc6chiclk8plctl8xm&#10;c1m85nc9n9Bd4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">
                <v:group id="Group 13" o:spid="_x0000_s1071"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">
                  <v:shape id="Picture 11" o:spid="_x0000_s1072" type="#_x0000_t75" alt="A graph of a graph with red and blue points&#10;&#10;Description automatically generated with medium confidence" style="position:absolute;left:12906;top:1905;width:7328;height:33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">
                    <v:imagedata r:id="rId54" o:title="A graph of a graph with red and blue points&#10;&#10;Description automatically generated with medium confidence" croptop="3363f" cropbottom="2836f" cropleft="52395f"/>
                  </v:shape>
                  <v:group id="Group 12" o:spid="_x0000_s1073"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">
                    <v:shape id="Picture 11" o:spid="_x0000_s1074" type="#_x0000_t75" style="position:absolute;left:1714;top:2095;width:11192;height:33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">
                      <v:imagedata r:id="rId55" o:title="" croptop="3704f" cropbottom="2495f" cropleft="3072f" cropright="42410f"/>
                    </v:shape>
                    <v:group id="Group 28" o:spid="_x0000_s1075" style="position:absolute;width:20777;height:45123" coordsize="20777,45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">
                      <v:group id="Group 12" o:spid="_x0000_s1076" style="position:absolute;width:9494;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_x0000_s1077" style="position:absolute;width:9495;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shape id="Picture 6" o:spid="_x0000_s1078" type="#_x0000_t75" alt="A graph with red and blue points&#10;&#10;Description automatically generated" style="position:absolute;width:2238;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">
                            <v:imagedata r:id="rId56" o:title="A graph with red and blue points&#10;&#10;Description automatically generated" cropright="61525f"/>
                          </v:shape>
                          <v:shape id="Text Box 9" o:spid="_x0000_s1079"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80"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shape id="Text Box 2" o:spid="_x0000_s1081"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actually had. </w:t>
                              </w:r>
                            </w:p>
                          </w:txbxContent>
                        </v:textbox>
                      </v:shape>
                    </v:group>
                  </v:group>
                </v:group>
                <v:shape id="Picture 8" o:spid="_x0000_s1082" type="#_x0000_t75" alt="A diagram of different types of lines&#10;&#10;Description automatically generated with medium confidence" style="position:absolute;left:6048;top:25241;width:13240;height:6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">
                  <v:imagedata r:id="rId57" o:title="A diagram of different types of lines&#10;&#10;Description automatically generated with medium confidence" croptop="24423f" cropbottom="28899f" cropleft="49018f" cropright="916f"/>
                </v:shape>
                <w10:wrap type="square"/>
              </v:group>
            </w:pict>
          </mc:Fallback>
        </mc:AlternateContent>
      </w:r>
      <w:r w:rsidR="000C5A68">
        <w:rPr>
          <w:bCs/>
          <w:i/>
          <w:iCs/>
          <w:szCs w:val="24"/>
        </w:rPr>
        <w:t>t</w:t>
      </w:r>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1B7808C6" w:rsidR="0043784E" w:rsidRDefault="00B33C41" w:rsidP="00BE73D6">
      <w:pPr>
        <w:spacing w:after="0" w:line="480" w:lineRule="auto"/>
        <w:ind w:left="0" w:firstLine="720"/>
        <w:rPr>
          <w:b/>
          <w:szCs w:val="24"/>
        </w:rPr>
      </w:pPr>
      <w:r>
        <w:rPr>
          <w:b/>
          <w:szCs w:val="24"/>
        </w:rPr>
        <w:t>Strategy f</w:t>
      </w:r>
      <w:r w:rsidR="00463F45">
        <w:rPr>
          <w:b/>
          <w:szCs w:val="24"/>
        </w:rPr>
        <w:t xml:space="preserve">orecasters and </w:t>
      </w:r>
      <w:r>
        <w:rPr>
          <w:b/>
          <w:szCs w:val="24"/>
        </w:rPr>
        <w:t>us</w:t>
      </w:r>
      <w:r w:rsidR="00463F45">
        <w:rPr>
          <w:b/>
          <w:szCs w:val="24"/>
        </w:rPr>
        <w:t>e</w:t>
      </w:r>
      <w:r w:rsidR="000446C3">
        <w:rPr>
          <w:b/>
          <w:szCs w:val="24"/>
        </w:rPr>
        <w:t>r</w:t>
      </w:r>
      <w:r w:rsidR="00463F45">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035A91">
        <w:rPr>
          <w:bCs/>
          <w:i/>
          <w:iCs/>
          <w:szCs w:val="24"/>
          <w:vertAlign w:val="subscript"/>
        </w:rPr>
        <w:t>r</w:t>
      </w:r>
      <w:r w:rsidR="00304D13">
        <w:rPr>
          <w:bCs/>
          <w:i/>
          <w:iCs/>
          <w:szCs w:val="24"/>
          <w:vertAlign w:val="subscript"/>
        </w:rPr>
        <w:t xml:space="preserve">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d</w:t>
      </w:r>
      <w:r w:rsidR="00304D13">
        <w:rPr>
          <w:bCs/>
          <w:i/>
          <w:iCs/>
          <w:szCs w:val="24"/>
          <w:vertAlign w:val="subscript"/>
        </w:rPr>
        <w:t>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035A91">
        <w:rPr>
          <w:bCs/>
          <w:i/>
          <w:iCs/>
          <w:szCs w:val="24"/>
          <w:vertAlign w:val="subscript"/>
        </w:rPr>
        <w:t>u</w:t>
      </w:r>
      <w:r>
        <w:rPr>
          <w:bCs/>
          <w:i/>
          <w:iCs/>
          <w:szCs w:val="24"/>
          <w:vertAlign w:val="subscript"/>
        </w:rPr>
        <w:t>sers</w:t>
      </w:r>
      <w:r w:rsidR="00304D13">
        <w:rPr>
          <w:bCs/>
          <w:i/>
          <w:iCs/>
          <w:szCs w:val="24"/>
          <w:vertAlign w:val="subscript"/>
        </w:rPr>
        <w:t xml:space="preserv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f</w:t>
      </w:r>
      <w:r w:rsidR="00304D13">
        <w:rPr>
          <w:bCs/>
          <w:i/>
          <w:iCs/>
          <w:szCs w:val="24"/>
          <w:vertAlign w:val="subscript"/>
        </w:rPr>
        <w:t>orecast</w:t>
      </w:r>
      <w:r>
        <w:rPr>
          <w:bCs/>
          <w:i/>
          <w:iCs/>
          <w:szCs w:val="24"/>
          <w:vertAlign w:val="subscript"/>
        </w:rPr>
        <w:t>ers</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00463F45" w:rsidRPr="00463F45">
        <w:rPr>
          <w:noProof/>
          <w:szCs w:val="24"/>
        </w:rPr>
        <w:t xml:space="preserve"> </w:t>
      </w:r>
      <w:r w:rsidR="00D9730E">
        <w:rPr>
          <w:bCs/>
          <w:szCs w:val="24"/>
        </w:rPr>
        <w:t xml:space="preserve">between </w:t>
      </w:r>
      <w:r>
        <w:rPr>
          <w:bCs/>
          <w:szCs w:val="24"/>
        </w:rPr>
        <w:t>strategy users</w:t>
      </w:r>
      <w:r w:rsidR="00D9730E">
        <w:rPr>
          <w:bCs/>
          <w:szCs w:val="24"/>
        </w:rPr>
        <w:t xml:space="preserve"> and forecasters in how effectively distraction reduces affective intensity (</w:t>
      </w:r>
      <w:r w:rsidR="00D9730E" w:rsidRPr="00E633F1">
        <w:rPr>
          <w:bCs/>
          <w:i/>
          <w:iCs/>
          <w:szCs w:val="24"/>
        </w:rPr>
        <w:t>x̄</w:t>
      </w:r>
      <w:r>
        <w:rPr>
          <w:bCs/>
          <w:i/>
          <w:iCs/>
          <w:szCs w:val="24"/>
        </w:rPr>
        <w:t xml:space="preserve"> </w:t>
      </w:r>
      <w:r w:rsidR="00035A91">
        <w:rPr>
          <w:bCs/>
          <w:i/>
          <w:iCs/>
          <w:szCs w:val="24"/>
          <w:vertAlign w:val="subscript"/>
        </w:rPr>
        <w:t>u</w:t>
      </w:r>
      <w:r>
        <w:rPr>
          <w:bCs/>
          <w:i/>
          <w:iCs/>
          <w:szCs w:val="24"/>
          <w:vertAlign w:val="subscript"/>
        </w:rPr>
        <w:t>sers</w:t>
      </w:r>
      <w:r w:rsidR="00D9730E">
        <w:rPr>
          <w:bCs/>
          <w:i/>
          <w:iCs/>
          <w:szCs w:val="24"/>
          <w:vertAlign w:val="subscript"/>
        </w:rPr>
        <w:t xml:space="preserv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035A91">
        <w:rPr>
          <w:bCs/>
          <w:i/>
          <w:iCs/>
          <w:szCs w:val="24"/>
          <w:vertAlign w:val="subscript"/>
        </w:rPr>
        <w:t>f</w:t>
      </w:r>
      <w:r w:rsidR="00D9730E">
        <w:rPr>
          <w:bCs/>
          <w:i/>
          <w:iCs/>
          <w:szCs w:val="24"/>
          <w:vertAlign w:val="subscript"/>
        </w:rPr>
        <w:t>orecast</w:t>
      </w:r>
      <w:r>
        <w:rPr>
          <w:bCs/>
          <w:i/>
          <w:iCs/>
          <w:szCs w:val="24"/>
          <w:vertAlign w:val="subscript"/>
        </w:rPr>
        <w:t>ers</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r w:rsidR="00D9730E">
        <w:rPr>
          <w:bCs/>
          <w:i/>
          <w:iCs/>
          <w:szCs w:val="24"/>
        </w:rPr>
        <w:t>t</w:t>
      </w:r>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mispredict the effectiveness of distraction, but not reappraisal, within these settings. </w:t>
      </w:r>
      <w:r w:rsidR="0043784E">
        <w:rPr>
          <w:b/>
          <w:szCs w:val="24"/>
        </w:rPr>
        <w:br w:type="page"/>
      </w:r>
    </w:p>
    <w:p w14:paraId="58B0197E" w14:textId="0B573066" w:rsidR="00654027" w:rsidRDefault="00B720B2" w:rsidP="00FE44DA">
      <w:pPr>
        <w:spacing w:after="160" w:line="259" w:lineRule="auto"/>
        <w:ind w:left="0" w:firstLine="0"/>
        <w:rPr>
          <w:b/>
          <w:szCs w:val="24"/>
        </w:rPr>
      </w:pPr>
      <w:r w:rsidRPr="008C7178">
        <w:rPr>
          <w:b/>
          <w:szCs w:val="24"/>
        </w:rPr>
        <w:lastRenderedPageBreak/>
        <w:t>GENERAL DISCUSSION</w:t>
      </w:r>
      <w:bookmarkStart w:id="150" w:name="_Hlk120030645"/>
    </w:p>
    <w:p w14:paraId="19A92E23" w14:textId="64765FB6" w:rsidR="00654027" w:rsidRDefault="00C42BA3" w:rsidP="000967D7">
      <w:pPr>
        <w:spacing w:after="0" w:line="480" w:lineRule="auto"/>
        <w:ind w:left="0" w:firstLine="720"/>
        <w:rPr>
          <w:szCs w:val="24"/>
        </w:rPr>
      </w:pPr>
      <w:r>
        <w:rPr>
          <w:szCs w:val="24"/>
        </w:rPr>
        <w:t>Three</w:t>
      </w:r>
      <w:r w:rsidR="00B720B2" w:rsidRPr="008C7178">
        <w:rPr>
          <w:szCs w:val="24"/>
        </w:rPr>
        <w:t xml:space="preserve"> </w:t>
      </w:r>
      <w:r w:rsidR="00E60680">
        <w:rPr>
          <w:szCs w:val="24"/>
        </w:rPr>
        <w:t>studie</w:t>
      </w:r>
      <w:r w:rsidR="00B720B2" w:rsidRPr="008C7178">
        <w:rPr>
          <w:szCs w:val="24"/>
        </w:rPr>
        <w:t xml:space="preserve">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xml:space="preserve">. </w:t>
      </w:r>
      <w:r w:rsidR="00245CC6">
        <w:rPr>
          <w:szCs w:val="24"/>
        </w:rPr>
        <w:t>Study</w:t>
      </w:r>
      <w:r w:rsidR="00B720B2" w:rsidRPr="008C7178">
        <w:rPr>
          <w:szCs w:val="24"/>
        </w:rPr>
        <w:t xml:space="preserve"> 1 tasked untrained participants </w:t>
      </w:r>
      <w:r w:rsidR="00415735">
        <w:rPr>
          <w:szCs w:val="24"/>
        </w:rPr>
        <w:t>with</w:t>
      </w:r>
      <w:r w:rsidR="00B720B2" w:rsidRPr="008C7178">
        <w:rPr>
          <w:szCs w:val="24"/>
        </w:rPr>
        <w:t xml:space="preserve"> recall</w:t>
      </w:r>
      <w:r w:rsidR="00415735">
        <w:rPr>
          <w:szCs w:val="24"/>
        </w:rPr>
        <w:t>ing</w:t>
      </w:r>
      <w:r w:rsidR="00B720B2" w:rsidRPr="008C7178">
        <w:rPr>
          <w:szCs w:val="24"/>
        </w:rPr>
        <w:t xml:space="preserve"> emotional and spontaneous regulatory behaviors in a surprise recall task after exposure</w:t>
      </w:r>
      <w:r w:rsidR="00415735">
        <w:rPr>
          <w:szCs w:val="24"/>
        </w:rPr>
        <w:t xml:space="preserve"> to a high-intensity multi-modal context (a haunted house)</w:t>
      </w:r>
      <w:r w:rsidR="00B720B2" w:rsidRPr="008C7178">
        <w:rPr>
          <w:szCs w:val="24"/>
        </w:rPr>
        <w:t xml:space="preserv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245CC6">
        <w:rPr>
          <w:szCs w:val="24"/>
        </w:rPr>
        <w:t>Study</w:t>
      </w:r>
      <w:r w:rsidR="00B720B2" w:rsidRPr="008C7178">
        <w:rPr>
          <w:szCs w:val="24"/>
        </w:rPr>
        <w:t xml:space="preserve">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participants actually experienced</w:t>
      </w:r>
      <w:r w:rsidR="00B720B2" w:rsidRPr="008C7178">
        <w:rPr>
          <w:szCs w:val="24"/>
        </w:rPr>
        <w:t>.</w:t>
      </w:r>
      <w:r>
        <w:rPr>
          <w:szCs w:val="24"/>
        </w:rPr>
        <w:t xml:space="preserve"> However, </w:t>
      </w:r>
      <w:r w:rsidR="00B33C41">
        <w:rPr>
          <w:szCs w:val="24"/>
        </w:rPr>
        <w:t xml:space="preserve">strategy </w:t>
      </w:r>
      <w:r>
        <w:rPr>
          <w:szCs w:val="24"/>
        </w:rPr>
        <w:t xml:space="preserve">forecasters overpredicted how often distraction was used by </w:t>
      </w:r>
      <w:r w:rsidR="00B33C41">
        <w:rPr>
          <w:szCs w:val="24"/>
        </w:rPr>
        <w:t>participants who regulated within the haunted house (i.e., strategy users)</w:t>
      </w:r>
      <w:r>
        <w:rPr>
          <w:szCs w:val="24"/>
        </w:rPr>
        <w:t xml:space="preserve">. Study 3 measured differences between </w:t>
      </w:r>
      <w:r w:rsidR="00B33C41">
        <w:rPr>
          <w:szCs w:val="24"/>
        </w:rPr>
        <w:t>strategy users</w:t>
      </w:r>
      <w:r>
        <w:rPr>
          <w:szCs w:val="24"/>
        </w:rPr>
        <w:t xml:space="preserve"> and forecasters regarding </w:t>
      </w:r>
      <w:r w:rsidR="006021D3">
        <w:rPr>
          <w:szCs w:val="24"/>
        </w:rPr>
        <w:t>ER</w:t>
      </w:r>
      <w:r>
        <w:rPr>
          <w:szCs w:val="24"/>
        </w:rPr>
        <w:t xml:space="preserve"> within the same study and found significant differences</w:t>
      </w:r>
      <w:r w:rsidR="007B2779">
        <w:rPr>
          <w:szCs w:val="24"/>
        </w:rPr>
        <w:t xml:space="preserve"> between </w:t>
      </w:r>
      <w:r w:rsidR="00B33C41">
        <w:rPr>
          <w:szCs w:val="24"/>
        </w:rPr>
        <w:t xml:space="preserve">strategy </w:t>
      </w:r>
      <w:r w:rsidR="007B2779">
        <w:rPr>
          <w:szCs w:val="24"/>
        </w:rPr>
        <w:t xml:space="preserve">forecasters and </w:t>
      </w:r>
      <w:r w:rsidR="00B33C41">
        <w:rPr>
          <w:szCs w:val="24"/>
        </w:rPr>
        <w:t>us</w:t>
      </w:r>
      <w:r w:rsidR="007B2779">
        <w:rPr>
          <w:szCs w:val="24"/>
        </w:rPr>
        <w:t>ers</w:t>
      </w:r>
      <w:r>
        <w:rPr>
          <w:szCs w:val="24"/>
        </w:rPr>
        <w:t xml:space="preserve"> in how often </w:t>
      </w:r>
      <w:r w:rsidR="007B2779">
        <w:rPr>
          <w:szCs w:val="24"/>
        </w:rPr>
        <w:t xml:space="preserve">distraction was </w:t>
      </w:r>
      <w:r w:rsidR="0039054B">
        <w:rPr>
          <w:szCs w:val="24"/>
        </w:rPr>
        <w:t>forecasted</w:t>
      </w:r>
      <w:r w:rsidR="00DB5573">
        <w:rPr>
          <w:szCs w:val="24"/>
        </w:rPr>
        <w:t xml:space="preserve"> or used</w:t>
      </w:r>
      <w:r w:rsidR="007B2779">
        <w:rPr>
          <w:szCs w:val="24"/>
        </w:rPr>
        <w:t xml:space="preserve"> </w:t>
      </w:r>
      <w:r>
        <w:rPr>
          <w:szCs w:val="24"/>
        </w:rPr>
        <w:t>and how effective the groups</w:t>
      </w:r>
      <w:r w:rsidR="007B2779">
        <w:rPr>
          <w:szCs w:val="24"/>
        </w:rPr>
        <w:t xml:space="preserve"> predicted </w:t>
      </w:r>
      <w:r w:rsidR="00DB5573">
        <w:rPr>
          <w:szCs w:val="24"/>
        </w:rPr>
        <w:t xml:space="preserve">or reported </w:t>
      </w:r>
      <w:r w:rsidR="007B2779">
        <w:rPr>
          <w:szCs w:val="24"/>
        </w:rPr>
        <w:t>distraction to be</w:t>
      </w:r>
      <w:r w:rsidR="00DB5573">
        <w:rPr>
          <w:szCs w:val="24"/>
        </w:rPr>
        <w:t>, respectively</w:t>
      </w:r>
      <w:r w:rsidR="007B2779">
        <w:rPr>
          <w:szCs w:val="24"/>
        </w:rPr>
        <w:t>.</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r w:rsidR="004B36C0">
        <w:rPr>
          <w:szCs w:val="24"/>
        </w:rPr>
        <w:t xml:space="preserve">uncontrolled, </w:t>
      </w:r>
      <w:r w:rsidR="007B2779">
        <w:rPr>
          <w:szCs w:val="24"/>
        </w:rPr>
        <w:t xml:space="preserve">complex, </w:t>
      </w:r>
      <w:r w:rsidR="004B36C0">
        <w:rPr>
          <w:szCs w:val="24"/>
        </w:rPr>
        <w:t xml:space="preserve">and </w:t>
      </w:r>
      <w:r w:rsidR="007B2779">
        <w:rPr>
          <w:szCs w:val="24"/>
        </w:rPr>
        <w:t>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23C72DF8"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sidR="00B22860">
        <w:rPr>
          <w:szCs w:val="24"/>
        </w:rPr>
        <w:t xml:space="preserve">add </w:t>
      </w:r>
      <w:r>
        <w:rPr>
          <w:szCs w:val="24"/>
        </w:rPr>
        <w:t>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08712C">
        <w:rPr>
          <w:szCs w:val="24"/>
        </w:rPr>
        <w:instrText xml:space="preserve"> ADDIN ZOTERO_ITEM CSL_CITATION {"citationID":"wsdmws7V","properties":{"formattedCitation":"(Suri et al., 2018; Young &amp; Suri, 2020)","plainCitation":"(Suri et al., 2018; Young &amp; Suri, 2020)","noteIndex":0},"citationItems":[{"id":811,"uris":["http://zotero.org/users/6239255/items/HJB57SEU"],"itemData":{"id":811,"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0E4249" w:rsidRPr="000E4249">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035A91">
        <w:rPr>
          <w:szCs w:val="24"/>
        </w:rPr>
        <w:t>;</w:t>
      </w:r>
      <w:r w:rsidR="005E73FF">
        <w:rPr>
          <w:szCs w:val="24"/>
        </w:rPr>
        <w:t xml:space="preserve">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w:t>
      </w:r>
      <w:r w:rsidR="00E82ED7" w:rsidRPr="00E82ED7">
        <w:rPr>
          <w:szCs w:val="24"/>
        </w:rPr>
        <w:lastRenderedPageBreak/>
        <w:t xml:space="preserve">making frameworks of </w:t>
      </w:r>
      <w:r w:rsidR="006021D3">
        <w:rPr>
          <w:szCs w:val="24"/>
        </w:rPr>
        <w:t>ER</w:t>
      </w:r>
      <w:r w:rsidR="00E82ED7">
        <w:rPr>
          <w:szCs w:val="24"/>
        </w:rPr>
        <w:t xml:space="preserve"> </w:t>
      </w:r>
      <w:r w:rsidR="00E82ED7">
        <w:rPr>
          <w:szCs w:val="24"/>
        </w:rPr>
        <w:fldChar w:fldCharType="begin"/>
      </w:r>
      <w:r w:rsidR="0008712C">
        <w:rPr>
          <w:szCs w:val="24"/>
        </w:rPr>
        <w:instrText xml:space="preserve"> ADDIN ZOTERO_ITEM CSL_CITATION {"citationID":"i4p7EEI8","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0E4249" w:rsidRPr="000E4249">
        <w:t>(Etkin et al., 2015)</w:t>
      </w:r>
      <w:r w:rsidR="00E82ED7">
        <w:rPr>
          <w:szCs w:val="24"/>
        </w:rPr>
        <w:fldChar w:fldCharType="end"/>
      </w:r>
      <w:r w:rsidR="00E82ED7">
        <w:rPr>
          <w:szCs w:val="24"/>
        </w:rPr>
        <w:t xml:space="preserve">. </w:t>
      </w:r>
      <w:ins w:id="151" w:author="Billy Mitchell" w:date="2024-10-20T23:38:00Z" w16du:dateUtc="2024-10-21T03:38:00Z">
        <w:r w:rsidR="005B56A0">
          <w:rPr>
            <w:szCs w:val="24"/>
          </w:rPr>
          <w:t xml:space="preserve">The infrequent use of reappraisal relative to distraction mirrors findings from studies which suggest </w:t>
        </w:r>
      </w:ins>
      <w:ins w:id="152" w:author="Billy Mitchell" w:date="2024-10-20T23:39:00Z" w16du:dateUtc="2024-10-21T03:39:00Z">
        <w:r w:rsidR="005B56A0">
          <w:rPr>
            <w:szCs w:val="24"/>
          </w:rPr>
          <w:t xml:space="preserve">some less-costly </w:t>
        </w:r>
      </w:ins>
      <w:ins w:id="153" w:author="Billy Mitchell" w:date="2024-10-20T23:38:00Z" w16du:dateUtc="2024-10-21T03:38:00Z">
        <w:r w:rsidR="005B56A0">
          <w:rPr>
            <w:szCs w:val="24"/>
          </w:rPr>
          <w:t>strategies might act as “defaults” a</w:t>
        </w:r>
      </w:ins>
      <w:ins w:id="154" w:author="Billy Mitchell" w:date="2024-10-20T23:39:00Z" w16du:dateUtc="2024-10-21T03:39:00Z">
        <w:r w:rsidR="005B56A0">
          <w:rPr>
            <w:szCs w:val="24"/>
          </w:rPr>
          <w:t>nd</w:t>
        </w:r>
      </w:ins>
      <w:ins w:id="155" w:author="Billy Mitchell" w:date="2024-10-20T23:38:00Z" w16du:dateUtc="2024-10-21T03:38:00Z">
        <w:r w:rsidR="005B56A0">
          <w:rPr>
            <w:szCs w:val="24"/>
          </w:rPr>
          <w:t xml:space="preserve"> interfere with the frequency of use of </w:t>
        </w:r>
      </w:ins>
      <w:ins w:id="156" w:author="Billy Mitchell" w:date="2024-10-20T23:39:00Z" w16du:dateUtc="2024-10-21T03:39:00Z">
        <w:r w:rsidR="005B56A0">
          <w:rPr>
            <w:szCs w:val="24"/>
          </w:rPr>
          <w:t xml:space="preserve">high-cost strategies like </w:t>
        </w:r>
      </w:ins>
      <w:ins w:id="157" w:author="Billy Mitchell" w:date="2024-10-20T23:38:00Z" w16du:dateUtc="2024-10-21T03:38:00Z">
        <w:r w:rsidR="005B56A0">
          <w:rPr>
            <w:szCs w:val="24"/>
          </w:rPr>
          <w:t>reappraisal</w:t>
        </w:r>
      </w:ins>
      <w:ins w:id="158" w:author="Billy Mitchell" w:date="2024-10-20T23:39:00Z" w16du:dateUtc="2024-10-21T03:39:00Z">
        <w:r w:rsidR="005B56A0">
          <w:rPr>
            <w:szCs w:val="24"/>
          </w:rPr>
          <w:t xml:space="preserve"> </w:t>
        </w:r>
      </w:ins>
      <w:ins w:id="159" w:author="Billy Mitchell" w:date="2024-10-20T23:38:00Z" w16du:dateUtc="2024-10-21T03:38:00Z">
        <w:r w:rsidR="005B56A0">
          <w:rPr>
            <w:szCs w:val="24"/>
          </w:rPr>
          <w:fldChar w:fldCharType="begin"/>
        </w:r>
        <w:r w:rsidR="005B56A0">
          <w:rPr>
            <w:szCs w:val="24"/>
          </w:rPr>
          <w:instrText xml:space="preserve"> ADDIN ZOTERO_ITEM CSL_CITATION {"citationID":"xijfPX5u","properties":{"formattedCitation":"(Suri et al., 2015)","plainCitation":"(Suri et al., 2015)","noteIndex":0},"citationItems":[{"id":878,"uris":["http://zotero.org/users/6239255/items/6SJ69KXN"],"itemData":{"id":878,"type":"article-journal","abstract":"Cognitive reappraisal is thought to be ubiquitous. However, no studies have quantified how frequently people reappraise (vs. letting their emotional response go unregulated). To address this issue, the authors created a laboratory decision context in which participants watched a series of negatively valenced images, and in each case had the option of electing to reappraise to decrease negative affect. Given the many benefits and few costs associated with reappraisal, we expected that most images would be reappraised. However, to our surprise, participants implemented reappraisals for only 16% of images (Study 1). Regulatory rates remained low for both low- and high-intensity images, even when another regulatory option (i.e., distraction) was available (Study 2). The authors hypothesized that participants did not proactively reappraise because there were hidden costs associated with reappraisal. They considered 2 classes of costs: overcoming default bias and cognitive effort, and they measured the percentage of trials for which participants chose to reappraise using a fully crossed 2 × 2 design that examined the effects of removing defaults and of providing support in creating reappraisals. Removing defaults, but not providing reappraisal support, increased rates of reappraisal (Study 3). Everyday decision-making frequently involves default options. These results suggest that contextual variables (such as the presence of defaults) may play a large role in the decision to regulate emotions. (PsycINFO Database Record (c) 2016 APA, all rights reserved)","archive":"pdh","archive_location":"2014-27225-001","container-title":"Emotion","DOI":"10.1037/emo0000011","ISSN":"1528-3542","issue":"1","journalAbbreviation":"Emotion","note":"publisher: American Psychological Association","page":"73-77","source":"EBSCOhost","title":"Launching reappraisal: It’s less common than you might think","volume":"15","author":[{"family":"Suri","given":"Gaurav"},{"family":"Whittaker","given":"Konrad"},{"family":"Gross","given":"James J."}],"issued":{"date-parts":[["2015",2]]}}}],"schema":"https://github.com/citation-style-language/schema/raw/master/csl-citation.json"} </w:instrText>
        </w:r>
        <w:r w:rsidR="005B56A0">
          <w:rPr>
            <w:szCs w:val="24"/>
          </w:rPr>
          <w:fldChar w:fldCharType="separate"/>
        </w:r>
        <w:r w:rsidR="005B56A0" w:rsidRPr="005B56A0">
          <w:t>(Suri et al., 2015)</w:t>
        </w:r>
        <w:r w:rsidR="005B56A0">
          <w:rPr>
            <w:szCs w:val="24"/>
          </w:rPr>
          <w:fldChar w:fldCharType="end"/>
        </w:r>
        <w:r w:rsidR="005B56A0">
          <w:rPr>
            <w:szCs w:val="24"/>
          </w:rPr>
          <w:t>.</w:t>
        </w:r>
      </w:ins>
      <w:ins w:id="160" w:author="Billy Mitchell" w:date="2024-10-20T23:39:00Z" w16du:dateUtc="2024-10-21T03:39:00Z">
        <w:r w:rsidR="005B56A0">
          <w:rPr>
            <w:szCs w:val="24"/>
          </w:rPr>
          <w:t xml:space="preserve"> </w:t>
        </w:r>
      </w:ins>
      <w:del w:id="161" w:author="Billy Mitchell" w:date="2024-10-20T23:39:00Z" w16du:dateUtc="2024-10-21T03:39:00Z">
        <w:r w:rsidR="00E82ED7" w:rsidDel="005B56A0">
          <w:rPr>
            <w:szCs w:val="24"/>
          </w:rPr>
          <w:delText>H</w:delText>
        </w:r>
      </w:del>
      <w:ins w:id="162" w:author="Billy Mitchell" w:date="2024-10-20T23:39:00Z" w16du:dateUtc="2024-10-21T03:39:00Z">
        <w:r w:rsidR="005B56A0">
          <w:rPr>
            <w:szCs w:val="24"/>
          </w:rPr>
          <w:t>H</w:t>
        </w:r>
      </w:ins>
      <w:r w:rsidR="00E82ED7">
        <w:rPr>
          <w:szCs w:val="24"/>
        </w:rPr>
        <w:t xml:space="preserve">owever, the unrelenting, attention-grabbing nature of challenging high-intensity situations may </w:t>
      </w:r>
      <w:ins w:id="163" w:author="Billy Mitchell" w:date="2024-10-20T23:40:00Z" w16du:dateUtc="2024-10-21T03:40:00Z">
        <w:r w:rsidR="005B56A0">
          <w:rPr>
            <w:szCs w:val="24"/>
          </w:rPr>
          <w:t xml:space="preserve">also </w:t>
        </w:r>
      </w:ins>
      <w:r w:rsidR="00E82ED7">
        <w:rPr>
          <w:szCs w:val="24"/>
        </w:rPr>
        <w:t>grant few affordances by which to distract oneself</w:t>
      </w:r>
      <w:ins w:id="164" w:author="Billy Mitchell" w:date="2024-10-20T23:40:00Z" w16du:dateUtc="2024-10-21T03:40:00Z">
        <w:r w:rsidR="005B56A0">
          <w:rPr>
            <w:szCs w:val="24"/>
          </w:rPr>
          <w:t>, thus making distraction more costly in some circumstances</w:t>
        </w:r>
      </w:ins>
      <w:r w:rsidR="00E82ED7">
        <w:rPr>
          <w:szCs w:val="24"/>
        </w:rPr>
        <w:t>.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08712C">
        <w:rPr>
          <w:szCs w:val="24"/>
        </w:rPr>
        <w:instrText xml:space="preserve"> ADDIN ZOTERO_ITEM CSL_CITATION {"citationID":"QzrtSgsy","properties":{"formattedCitation":"(Uusberg et al., 2019)","plainCitation":"(Uusberg et al., 2019)","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0E4249" w:rsidRPr="000E4249">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r w:rsidR="00245CC6">
        <w:rPr>
          <w:szCs w:val="24"/>
        </w:rPr>
        <w:t>Studie</w:t>
      </w:r>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w:t>
      </w:r>
      <w:r w:rsidR="00CD748D">
        <w:rPr>
          <w:szCs w:val="24"/>
        </w:rPr>
        <w:t xml:space="preserve"> or predicting</w:t>
      </w:r>
      <w:r w:rsidR="005C0C32">
        <w:rPr>
          <w:szCs w:val="24"/>
        </w:rPr>
        <w:t xml:space="preserve"> reappraisal or distraction in situations when it would canonically make sense to do so. </w:t>
      </w:r>
    </w:p>
    <w:p w14:paraId="3F0174DA" w14:textId="253B5D19"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08712C">
        <w:rPr>
          <w:szCs w:val="24"/>
        </w:rPr>
        <w:instrText xml:space="preserve"> ADDIN ZOTERO_ITEM CSL_CITATION {"citationID":"qHF1Xetf","properties":{"formattedCitation":"(Bramson et al., 2023)","plainCitation":"(Bramson et al., 2023)","noteIndex":0},"citationItems":[{"id":17933,"uris":["http://zotero.org/users/6239255/items/ZTSPGSIM"],"itemData":{"id":17933,"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0E4249" w:rsidRPr="000E4249">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08712C">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17928,"uris":["http://zotero.org/users/6239255/items/SPAY8WIT"],"itemData":{"id":17928,"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531,"uris":["http://zotero.org/users/6239255/items/SSI6FM78"],"itemData":{"id":53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505,"uris":["http://zotero.org/users/6239255/items/BIZ5A6BW"],"itemData":{"id":505,"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0E4249" w:rsidRPr="000E4249">
        <w:t>(Bramson et al., 2018; Mobbs et al., 2007; Saarimäki et al., 2016)</w:t>
      </w:r>
      <w:r w:rsidR="006660F3">
        <w:rPr>
          <w:szCs w:val="24"/>
        </w:rPr>
        <w:fldChar w:fldCharType="end"/>
      </w:r>
      <w:r w:rsidR="006660F3">
        <w:rPr>
          <w:szCs w:val="24"/>
        </w:rPr>
        <w:t xml:space="preserve">. </w:t>
      </w:r>
      <w:r w:rsidR="004C0A01">
        <w:rPr>
          <w:szCs w:val="24"/>
        </w:rPr>
        <w:t xml:space="preserve">The degree to which one is free to physically navigate their space or interact with evocative stimuli may have </w:t>
      </w:r>
      <w:r w:rsidR="004C0A01">
        <w:rPr>
          <w:szCs w:val="24"/>
        </w:rPr>
        <w:lastRenderedPageBreak/>
        <w:t>important implications on situational appraisals, thus informing which strategies participants predict may or may not work</w:t>
      </w:r>
      <w:r w:rsidR="0052343D">
        <w:rPr>
          <w:szCs w:val="24"/>
        </w:rPr>
        <w:t xml:space="preserve"> </w:t>
      </w:r>
      <w:r w:rsidR="0052343D">
        <w:rPr>
          <w:szCs w:val="24"/>
        </w:rPr>
        <w:fldChar w:fldCharType="begin"/>
      </w:r>
      <w:r w:rsidR="0008712C">
        <w:rPr>
          <w:szCs w:val="24"/>
        </w:rPr>
        <w:instrText xml:space="preserve"> ADDIN ZOTERO_ITEM CSL_CITATION {"citationID":"IIsuZviF","properties":{"formattedCitation":"(Ridderinkhof, 2017)","plainCitation":"(Ridderinkhof, 2017)","noteIndex":0},"citationItems":[{"id":17931,"uris":["http://zotero.org/users/6239255/items/DLDV98MA"],"itemData":{"id":17931,"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0E4249" w:rsidRPr="000E4249">
        <w:t>(Ridderinkhof,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highlights one example of this within the haunted house</w:t>
      </w:r>
      <w:r w:rsidR="00B22860">
        <w:rPr>
          <w:szCs w:val="24"/>
        </w:rPr>
        <w:t>,</w:t>
      </w:r>
      <w:r w:rsidR="004C0A01">
        <w:rPr>
          <w:szCs w:val="24"/>
        </w:rPr>
        <w:t xml:space="preserve"> as a participant was able to mitigate a negative emotional reaction by physically circumventing the stimulus.</w:t>
      </w:r>
      <w:r w:rsidR="00CB6F14">
        <w:rPr>
          <w:szCs w:val="24"/>
        </w:rPr>
        <w:t xml:space="preserve"> Stimulus-response paradigms which situate participants in stationary positions or lack contexts </w:t>
      </w:r>
      <w:r w:rsidR="0039054B">
        <w:rPr>
          <w:szCs w:val="24"/>
        </w:rPr>
        <w:t>enveloping</w:t>
      </w:r>
      <w:r w:rsidR="00CB6F14">
        <w:rPr>
          <w:szCs w:val="24"/>
        </w:rPr>
        <w:t xml:space="preserve"> the emotionally-evocati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10D1F53C" w:rsidR="00654027" w:rsidRDefault="008F7E2F" w:rsidP="000967D7">
      <w:pPr>
        <w:spacing w:after="0" w:line="480" w:lineRule="auto"/>
        <w:ind w:left="0" w:firstLine="720"/>
        <w:rPr>
          <w:szCs w:val="24"/>
        </w:rPr>
      </w:pPr>
      <w:r>
        <w:rPr>
          <w:szCs w:val="24"/>
        </w:rPr>
        <w:t>Hot-cold</w:t>
      </w:r>
      <w:r w:rsidR="00733E94" w:rsidRPr="008C7178">
        <w:rPr>
          <w:szCs w:val="24"/>
        </w:rPr>
        <w:t xml:space="preserve"> empathy gap </w:t>
      </w:r>
      <w:r w:rsidR="00B720B2" w:rsidRPr="008C7178">
        <w:rPr>
          <w:szCs w:val="24"/>
        </w:rPr>
        <w:t>research</w:t>
      </w:r>
      <w:r w:rsidR="001213D1">
        <w:rPr>
          <w:szCs w:val="24"/>
        </w:rPr>
        <w:t xml:space="preserve">, which measures </w:t>
      </w:r>
      <w:r w:rsidR="00733E94">
        <w:rPr>
          <w:szCs w:val="24"/>
        </w:rPr>
        <w:t>forecasting differences</w:t>
      </w:r>
      <w:r w:rsidR="00733E94"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00733E94" w:rsidRPr="008C7178">
        <w:rPr>
          <w:szCs w:val="24"/>
        </w:rPr>
        <w:t>feel</w:t>
      </w:r>
      <w:r w:rsidR="00DC6428">
        <w:rPr>
          <w:szCs w:val="24"/>
        </w:rPr>
        <w:t xml:space="preserve"> hypothetically </w:t>
      </w:r>
      <w:r w:rsidR="00733E94"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08712C">
        <w:rPr>
          <w:szCs w:val="24"/>
        </w:rPr>
        <w:instrText xml:space="preserve"> ADDIN ZOTERO_ITEM CSL_CITATION {"citationID":"wRPldGvD","properties":{"formattedCitation":"(Loewenstein, 1996)","plainCitation":"(Loewenstein, 1996)","noteIndex":0},"citationItems":[{"id":3735,"uris":["http://zotero.org/users/6239255/items/5ZY4QDPT"],"itemData":{"id":3735,"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0E4249" w:rsidRPr="000E4249">
        <w:t>(Loewenstein, 1996)</w:t>
      </w:r>
      <w:r w:rsidR="0047236C">
        <w:rPr>
          <w:szCs w:val="24"/>
        </w:rPr>
        <w:fldChar w:fldCharType="end"/>
      </w:r>
      <w:r w:rsidR="00733E94">
        <w:rPr>
          <w:szCs w:val="24"/>
        </w:rPr>
        <w:t>,</w:t>
      </w:r>
      <w:r w:rsidR="001213D1">
        <w:rPr>
          <w:szCs w:val="24"/>
        </w:rPr>
        <w:t xml:space="preserve"> are relevant as well</w:t>
      </w:r>
      <w:r w:rsidR="00733E94">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08712C">
        <w:rPr>
          <w:szCs w:val="24"/>
        </w:rPr>
        <w:instrText xml:space="preserve"> ADDIN ZOTERO_ITEM CSL_CITATION {"citationID":"lOwqpP9j","properties":{"formattedCitation":"(Sayette et al., 2008; Van Boven &amp; Loewenstein, 2003)","plainCitation":"(Sayette et al., 2008; Van Boven &amp; Loewenstein, 2003)","noteIndex":0},"citationItems":[{"id":3739,"uris":["http://zotero.org/users/6239255/items/L5DVCVBD"],"itemData":{"id":3739,"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3740,"uris":["http://zotero.org/users/6239255/items/WV76XXQ2"],"itemData":{"id":3740,"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E4249" w:rsidRPr="000E4249">
        <w:t>(Sayette et al., 2008; Van Boven &amp; Loewenstein, 2003)</w:t>
      </w:r>
      <w:r w:rsidR="0047236C">
        <w:rPr>
          <w:szCs w:val="24"/>
        </w:rPr>
        <w:fldChar w:fldCharType="end"/>
      </w:r>
      <w:r w:rsidR="00B720B2" w:rsidRPr="008C7178">
        <w:rPr>
          <w:szCs w:val="24"/>
        </w:rPr>
        <w:t xml:space="preserve">. Such a pattern mirrors the differences observed between </w:t>
      </w:r>
      <w:r w:rsidR="00245CC6">
        <w:rPr>
          <w:szCs w:val="24"/>
        </w:rPr>
        <w:t>Studie</w:t>
      </w:r>
      <w:r w:rsidR="00B720B2" w:rsidRPr="008C7178">
        <w:rPr>
          <w:szCs w:val="24"/>
        </w:rPr>
        <w:t xml:space="preserve">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sidR="00733E94">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08712C">
        <w:rPr>
          <w:szCs w:val="24"/>
        </w:rPr>
        <w:instrText xml:space="preserve"> ADDIN ZOTERO_ITEM CSL_CITATION {"citationID":"rGEXU2eF","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E4249" w:rsidRPr="000E4249">
        <w:t>(Friedman &amp; Gustavson, 2022)</w:t>
      </w:r>
      <w:r w:rsidR="00054CD8">
        <w:rPr>
          <w:szCs w:val="24"/>
        </w:rPr>
        <w:fldChar w:fldCharType="end"/>
      </w:r>
      <w:r w:rsidR="00733E94">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08712C">
        <w:rPr>
          <w:szCs w:val="24"/>
        </w:rPr>
        <w:instrText xml:space="preserve"> ADDIN ZOTERO_ITEM CSL_CITATION {"citationID":"p7SIfO5i","properties":{"formattedCitation":"(FeldmanHall et al., 2012)","plainCitation":"(FeldmanHall et al., 2012)","noteIndex":0},"citationItems":[{"id":9021,"uris":["http://zotero.org/users/6239255/items/9L5RXCV5"],"itemData":{"id":9021,"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E4249" w:rsidRPr="000E4249">
        <w:t>(FeldmanHall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08712C">
        <w:rPr>
          <w:szCs w:val="24"/>
        </w:rPr>
        <w:instrText xml:space="preserve"> ADDIN ZOTERO_ITEM CSL_CITATION {"citationID":"oyV779D4","properties":{"formattedCitation":"(Wennerhold &amp; Friese, 2020)","plainCitation":"(Wennerhold &amp; Friese, 2020)","noteIndex":0},"citationItems":[{"id":17925,"uris":["http://zotero.org/users/6239255/items/56XXYP74"],"itemData":{"id":17925,"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E4249" w:rsidRPr="000E4249">
        <w:t>(Wennerhold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08712C">
        <w:rPr>
          <w:szCs w:val="24"/>
        </w:rPr>
        <w:instrText xml:space="preserve"> ADDIN ZOTERO_ITEM CSL_CITATION {"citationID":"SpYrSwCB","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E4249" w:rsidRPr="000E4249">
        <w:t>(Friedman &amp; Gustavson, 2022)</w:t>
      </w:r>
      <w:r w:rsidR="00015712">
        <w:rPr>
          <w:szCs w:val="24"/>
        </w:rPr>
        <w:fldChar w:fldCharType="end"/>
      </w:r>
      <w:r w:rsidR="00015712">
        <w:rPr>
          <w:szCs w:val="24"/>
        </w:rPr>
        <w:t xml:space="preserve">. Though </w:t>
      </w:r>
      <w:r w:rsidR="00015712">
        <w:rPr>
          <w:szCs w:val="24"/>
        </w:rPr>
        <w:lastRenderedPageBreak/>
        <w:t xml:space="preserve">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08712C">
        <w:rPr>
          <w:szCs w:val="24"/>
        </w:rPr>
        <w:instrText xml:space="preserve"> ADDIN ZOTERO_ITEM CSL_CITATION {"citationID":"Co8rn84t","properties":{"formattedCitation":"(Grund &amp; Carstens, 2019)","plainCitation":"(Grund &amp; Carstens, 2019)","noteIndex":0},"citationItems":[{"id":17926,"uris":["http://zotero.org/users/6239255/items/5TZLJG63"],"itemData":{"id":17926,"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0E4249" w:rsidRPr="000E4249">
        <w:t>(Grund &amp; Carstens, 2019)</w:t>
      </w:r>
      <w:r w:rsidR="00DA5A6D">
        <w:rPr>
          <w:szCs w:val="24"/>
        </w:rPr>
        <w:fldChar w:fldCharType="end"/>
      </w:r>
      <w:r w:rsidR="00DA5A6D">
        <w:rPr>
          <w:szCs w:val="24"/>
        </w:rPr>
        <w:t xml:space="preserve">. </w:t>
      </w:r>
    </w:p>
    <w:p w14:paraId="2EFB9A53" w14:textId="0255361C"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sidR="008B6873">
        <w:rPr>
          <w:b/>
          <w:bCs/>
          <w:szCs w:val="24"/>
        </w:rPr>
        <w:t xml:space="preserve"> &amp; Future Directions</w:t>
      </w:r>
      <w:r w:rsidRPr="00BE73D6">
        <w:rPr>
          <w:b/>
          <w:bCs/>
          <w:szCs w:val="24"/>
        </w:rPr>
        <w:t>.</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08712C">
        <w:rPr>
          <w:szCs w:val="24"/>
        </w:rPr>
        <w:instrText xml:space="preserve"> ADDIN ZOTERO_ITEM CSL_CITATION {"citationID":"CrEJNpg8","properties":{"formattedCitation":"(Clasen et al., 2019; Tashjian et al., 2022)","plainCitation":"(Clasen et al., 2019;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0E4249" w:rsidRPr="000E4249">
        <w:t>(Clasen et al.,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w:t>
      </w:r>
      <w:r w:rsidR="00710F71">
        <w:rPr>
          <w:szCs w:val="24"/>
        </w:rPr>
        <w:t xml:space="preserve"> most of</w:t>
      </w:r>
      <w:r w:rsidR="0043784E">
        <w:rPr>
          <w:szCs w:val="24"/>
        </w:rPr>
        <w:t xml:space="preserve"> the self-report data that we did collect was captured post-exposure, not during exposure.</w:t>
      </w:r>
      <w:r w:rsidR="00034D34">
        <w:rPr>
          <w:szCs w:val="24"/>
        </w:rPr>
        <w:t xml:space="preserve"> </w:t>
      </w:r>
      <w:r w:rsidR="000E4249">
        <w:rPr>
          <w:szCs w:val="24"/>
        </w:rPr>
        <w:t>Thus, without manipulation, it is</w:t>
      </w:r>
      <w:r w:rsidR="00710F71">
        <w:rPr>
          <w:szCs w:val="24"/>
        </w:rPr>
        <w:t xml:space="preserve"> unclear whether self-reported emotion intensity</w:t>
      </w:r>
      <w:r w:rsidR="000A6256">
        <w:rPr>
          <w:szCs w:val="24"/>
        </w:rPr>
        <w:t xml:space="preserve"> in Study 1</w:t>
      </w:r>
      <w:r w:rsidR="00710F71">
        <w:rPr>
          <w:szCs w:val="24"/>
        </w:rPr>
        <w:t xml:space="preserve"> represents a precursor to regulation, a product of regulation, or some combination of the two. </w:t>
      </w:r>
      <w:r w:rsidR="000E4249">
        <w:rPr>
          <w:szCs w:val="24"/>
        </w:rPr>
        <w:t xml:space="preserve">Although computing standardized emotion scores of each event within the haunted house would be ideal and theoretically possible, the limited window in which we had to collect our experimental data made it difficult to assemble an additional independent sample for this purpose. While we chose language which aimed to target emotion as a precursor, it is entirely possible that subjects may have misremembered or misinterpreted this intent. </w:t>
      </w:r>
      <w:r w:rsidR="00710F71">
        <w:rPr>
          <w:szCs w:val="24"/>
        </w:rPr>
        <w:t xml:space="preserve">While some of our exploratory analyses suggest that the relationship between intensity and self-regulation failed to materialize even with </w:t>
      </w:r>
      <w:r w:rsidR="000A6256">
        <w:rPr>
          <w:szCs w:val="24"/>
        </w:rPr>
        <w:t xml:space="preserve">stimulus </w:t>
      </w:r>
      <w:r w:rsidR="00710F71">
        <w:rPr>
          <w:szCs w:val="24"/>
        </w:rPr>
        <w:t>manipulation</w:t>
      </w:r>
      <w:r w:rsidR="000E4249">
        <w:rPr>
          <w:szCs w:val="24"/>
        </w:rPr>
        <w:t xml:space="preserve"> (i.e., using section as a predictor of regulation)</w:t>
      </w:r>
      <w:r w:rsidR="00F92D83">
        <w:rPr>
          <w:szCs w:val="24"/>
        </w:rPr>
        <w:t xml:space="preserve"> and an aggregate of negative emotion intensity (i.e., using a leave-one-out approach as a predictor of </w:t>
      </w:r>
      <w:r w:rsidR="00F92D83">
        <w:rPr>
          <w:szCs w:val="24"/>
        </w:rPr>
        <w:lastRenderedPageBreak/>
        <w:t>regulation)</w:t>
      </w:r>
      <w:r w:rsidR="00F92D83">
        <w:t xml:space="preserve">, these analyses were limited due to </w:t>
      </w:r>
      <w:r w:rsidR="00F92D83" w:rsidRPr="00F92D83">
        <w:rPr>
          <w:szCs w:val="24"/>
        </w:rPr>
        <w:t>low-resolution and the possibility of low-power, respectively.</w:t>
      </w:r>
      <w:r w:rsidR="00F92D83">
        <w:rPr>
          <w:szCs w:val="24"/>
        </w:rPr>
        <w:t xml:space="preserve"> B</w:t>
      </w:r>
      <w:r w:rsidR="000E4249">
        <w:rPr>
          <w:szCs w:val="24"/>
        </w:rPr>
        <w:t xml:space="preserve">ecause of this design, </w:t>
      </w:r>
      <w:r w:rsidR="000A6256">
        <w:rPr>
          <w:szCs w:val="24"/>
        </w:rPr>
        <w:t>the results of Study 1 analyses</w:t>
      </w:r>
      <w:r w:rsidR="00F92D83">
        <w:rPr>
          <w:szCs w:val="24"/>
        </w:rPr>
        <w:t xml:space="preserve"> are</w:t>
      </w:r>
      <w:r w:rsidR="00243C78">
        <w:rPr>
          <w:szCs w:val="24"/>
        </w:rPr>
        <w:t xml:space="preserve"> </w:t>
      </w:r>
      <w:r w:rsidR="000E4249">
        <w:rPr>
          <w:szCs w:val="24"/>
        </w:rPr>
        <w:t>not conclusive</w:t>
      </w:r>
      <w:r w:rsidR="00243C78">
        <w:rPr>
          <w:szCs w:val="24"/>
        </w:rPr>
        <w:t>.</w:t>
      </w:r>
      <w:r w:rsidR="00F92D83">
        <w:rPr>
          <w:szCs w:val="24"/>
        </w:rPr>
        <w:t xml:space="preserve"> </w:t>
      </w:r>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w:t>
      </w:r>
      <w:r w:rsidR="00245CC6">
        <w:rPr>
          <w:szCs w:val="24"/>
        </w:rPr>
        <w:t>Study</w:t>
      </w:r>
      <w:r w:rsidR="0043784E" w:rsidRPr="0043784E">
        <w:rPr>
          <w:szCs w:val="24"/>
        </w:rPr>
        <w:t xml:space="preserve"> 2 participants</w:t>
      </w:r>
      <w:r w:rsidR="004830AC">
        <w:rPr>
          <w:szCs w:val="24"/>
        </w:rPr>
        <w:t xml:space="preserve">. Thus, we cannot compare our Study 1 and Study 2 samples along these metrics, which </w:t>
      </w:r>
      <w:r w:rsidR="0043784E" w:rsidRPr="0043784E">
        <w:rPr>
          <w:szCs w:val="24"/>
        </w:rPr>
        <w:t xml:space="preserve">explain some of the differences in regulatory behaviors between samples. </w:t>
      </w:r>
      <w:r w:rsidR="00245CC6">
        <w:rPr>
          <w:szCs w:val="24"/>
        </w:rPr>
        <w:t>Studie</w:t>
      </w:r>
      <w:r w:rsidR="007B2779">
        <w:rPr>
          <w:szCs w:val="24"/>
        </w:rPr>
        <w:t>s 2 and 3 were also conducted entirely online. Though means of standardizing the experience were attempted, we have less control than possible in an in-person context and cannot guarantee that participants were fully focused on study tasks.</w:t>
      </w:r>
      <w:r w:rsidR="0043784E" w:rsidRPr="0043784E">
        <w:rPr>
          <w:szCs w:val="24"/>
        </w:rPr>
        <w:t xml:space="preserve"> </w:t>
      </w:r>
      <w:r w:rsidR="00D57CE0">
        <w:rPr>
          <w:szCs w:val="24"/>
        </w:rPr>
        <w:t>Additionally, t</w:t>
      </w:r>
      <w:r w:rsidR="007F6DF8">
        <w:rPr>
          <w:szCs w:val="24"/>
        </w:rPr>
        <w:t xml:space="preserve">he choice to </w:t>
      </w:r>
      <w:r w:rsidR="00D57CE0">
        <w:rPr>
          <w:szCs w:val="24"/>
        </w:rPr>
        <w:t>homogenize</w:t>
      </w:r>
      <w:r w:rsidR="007F6DF8">
        <w:rPr>
          <w:szCs w:val="24"/>
        </w:rPr>
        <w:t xml:space="preserve"> stimul</w:t>
      </w:r>
      <w:r w:rsidR="00D57CE0">
        <w:rPr>
          <w:szCs w:val="24"/>
        </w:rPr>
        <w:t>i for strategy forecasters and users</w:t>
      </w:r>
      <w:r w:rsidR="007F6DF8">
        <w:rPr>
          <w:szCs w:val="24"/>
        </w:rPr>
        <w:t xml:space="preserve"> in Study 3</w:t>
      </w:r>
      <w:r w:rsidR="00D57CE0">
        <w:rPr>
          <w:szCs w:val="24"/>
        </w:rPr>
        <w:t xml:space="preserve"> may have also unintentionally homogenized the regulation processes that we intended to target</w:t>
      </w:r>
      <w:r w:rsidR="008F7E2F">
        <w:rPr>
          <w:szCs w:val="24"/>
        </w:rPr>
        <w:t>.</w:t>
      </w:r>
      <w:r w:rsidR="00D57CE0">
        <w:rPr>
          <w:szCs w:val="24"/>
        </w:rPr>
        <w:t xml:space="preserve"> </w:t>
      </w:r>
      <w:r w:rsidR="008F7E2F">
        <w:rPr>
          <w:szCs w:val="24"/>
        </w:rPr>
        <w:t>In</w:t>
      </w:r>
      <w:r w:rsidR="00D57CE0">
        <w:rPr>
          <w:szCs w:val="24"/>
        </w:rPr>
        <w:t xml:space="preserve"> other words, forecasters may have just been tempted to report the strategies that they used and users may have been tempted to report what they </w:t>
      </w:r>
      <w:r w:rsidR="00D57CE0" w:rsidRPr="0094060F">
        <w:rPr>
          <w:i/>
          <w:iCs/>
          <w:szCs w:val="24"/>
        </w:rPr>
        <w:t>would</w:t>
      </w:r>
      <w:r w:rsidR="00D57CE0">
        <w:rPr>
          <w:szCs w:val="24"/>
        </w:rPr>
        <w:t xml:space="preserve"> have used had the</w:t>
      </w:r>
      <w:r w:rsidR="008F7E2F">
        <w:rPr>
          <w:szCs w:val="24"/>
        </w:rPr>
        <w:t>y</w:t>
      </w:r>
      <w:r w:rsidR="00D57CE0">
        <w:rPr>
          <w:szCs w:val="24"/>
        </w:rPr>
        <w:t xml:space="preserve"> regulated. However, the inclusion of a “no regulation” option was intended to reduce the latter possibility.</w:t>
      </w:r>
    </w:p>
    <w:p w14:paraId="6BBC55EB" w14:textId="77777777" w:rsidR="00D57CE0" w:rsidRPr="00B33C41" w:rsidRDefault="00D57CE0" w:rsidP="00D57CE0">
      <w:pPr>
        <w:spacing w:after="0" w:line="480" w:lineRule="auto"/>
        <w:ind w:left="0" w:firstLine="720"/>
        <w:rPr>
          <w:szCs w:val="24"/>
        </w:rPr>
      </w:pPr>
      <w:r>
        <w:rPr>
          <w:szCs w:val="24"/>
        </w:rPr>
        <w:t xml:space="preserve">Participants in Study 3 were initially instructed to predict what strategy they believed the average person </w:t>
      </w:r>
      <w:r>
        <w:rPr>
          <w:i/>
          <w:iCs/>
          <w:szCs w:val="24"/>
        </w:rPr>
        <w:t>would</w:t>
      </w:r>
      <w:r>
        <w:rPr>
          <w:szCs w:val="24"/>
        </w:rPr>
        <w:t xml:space="preserve"> choose while the strategy reminders phrased strategy selection as what average persons </w:t>
      </w:r>
      <w:r w:rsidRPr="007C0243">
        <w:rPr>
          <w:i/>
          <w:iCs/>
          <w:szCs w:val="24"/>
        </w:rPr>
        <w:t>should</w:t>
      </w:r>
      <w:r>
        <w:rPr>
          <w:szCs w:val="24"/>
        </w:rPr>
        <w:t xml:space="preserve"> choose. Both phrasings do imply some form of forecasting, but the former may be more likely to elicit </w:t>
      </w:r>
      <w:r>
        <w:rPr>
          <w:i/>
          <w:iCs/>
          <w:szCs w:val="24"/>
        </w:rPr>
        <w:t xml:space="preserve">descriptive </w:t>
      </w:r>
      <w:r>
        <w:rPr>
          <w:szCs w:val="24"/>
        </w:rPr>
        <w:t xml:space="preserve">forecasts and the latter more likely to elicit </w:t>
      </w:r>
      <w:r>
        <w:rPr>
          <w:i/>
          <w:iCs/>
          <w:szCs w:val="24"/>
        </w:rPr>
        <w:t>prescriptive</w:t>
      </w:r>
      <w:r>
        <w:rPr>
          <w:szCs w:val="24"/>
        </w:rPr>
        <w:t xml:space="preserve"> forecasts, and these may lead to different regulatory conclusions. For example, a person might know that they </w:t>
      </w:r>
      <w:r>
        <w:rPr>
          <w:i/>
          <w:iCs/>
          <w:szCs w:val="24"/>
        </w:rPr>
        <w:t>should</w:t>
      </w:r>
      <w:r>
        <w:rPr>
          <w:szCs w:val="24"/>
        </w:rPr>
        <w:t xml:space="preserve"> reduce stress by seeking therapy but might instead engage in maladaptive methods of stress-reduction, such as substance abuse. Choice normativity (i.e., variance around which action one </w:t>
      </w:r>
      <w:r>
        <w:rPr>
          <w:i/>
          <w:iCs/>
          <w:szCs w:val="24"/>
        </w:rPr>
        <w:t>should</w:t>
      </w:r>
      <w:r>
        <w:rPr>
          <w:szCs w:val="24"/>
        </w:rPr>
        <w:t xml:space="preserve"> take) is well-studied in health, moral, and social psychology but has been comparatively unexplored in emotion regulation. Extant ER literature highlights variance around how people regulate, but not necessarily around how they think they should regulate or how they </w:t>
      </w:r>
      <w:r>
        <w:rPr>
          <w:szCs w:val="24"/>
        </w:rPr>
        <w:lastRenderedPageBreak/>
        <w:t xml:space="preserve">think they would regulate. Regardless, this inconsistency may have introduced confusion into participant forecasting and the extent to which this may have had impacts upon the outcome of Study 3 is unknown. </w:t>
      </w:r>
    </w:p>
    <w:p w14:paraId="00A6FD1A" w14:textId="39F18C8F" w:rsidR="00061A33" w:rsidRDefault="00061A33" w:rsidP="000967D7">
      <w:pPr>
        <w:spacing w:after="0" w:line="480" w:lineRule="auto"/>
        <w:ind w:left="0" w:firstLine="720"/>
        <w:rPr>
          <w:szCs w:val="24"/>
        </w:rPr>
      </w:pPr>
      <w:r>
        <w:rPr>
          <w:szCs w:val="24"/>
        </w:rPr>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08712C">
        <w:rPr>
          <w:szCs w:val="24"/>
        </w:rPr>
        <w:instrText xml:space="preserve"> ADDIN ZOTERO_ITEM CSL_CITATION {"citationID":"ZHOETgDB","properties":{"formattedCitation":"(Uusberg et al., 2019; Webb et al., 2012)","plainCitation":"(Uusberg et al., 2019; Webb et al., 2012)","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0E4249" w:rsidRPr="000E4249">
        <w:t>(Uusberg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w:t>
      </w:r>
      <w:r w:rsidR="004830AC">
        <w:rPr>
          <w:szCs w:val="24"/>
        </w:rPr>
        <w:t xml:space="preserve"> with sufficient power</w:t>
      </w:r>
      <w:r w:rsidR="0023367E">
        <w:rPr>
          <w:szCs w:val="24"/>
        </w:rPr>
        <w:t xml:space="preserve"> would necessitate far more observations than are available in this dataset.   </w:t>
      </w:r>
    </w:p>
    <w:p w14:paraId="7FF5C8CC" w14:textId="1957509F"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the group 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w:t>
      </w:r>
      <w:r w:rsidR="005F2875">
        <w:rPr>
          <w:szCs w:val="24"/>
        </w:rPr>
        <w:t>reliminary study</w:t>
      </w:r>
      <w:r w:rsidR="00131503">
        <w:rPr>
          <w:szCs w:val="24"/>
        </w:rPr>
        <w:t xml:space="preserve">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 xml:space="preserve">order of strategies </w:t>
      </w:r>
      <w:r w:rsidR="00023609">
        <w:rPr>
          <w:szCs w:val="24"/>
        </w:rPr>
        <w:lastRenderedPageBreak/>
        <w:t>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08712C">
        <w:rPr>
          <w:szCs w:val="24"/>
        </w:rPr>
        <w:instrText xml:space="preserve"> ADDIN ZOTERO_ITEM CSL_CITATION {"citationID":"MFkSj63U","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0E4249" w:rsidRPr="000E4249">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6B0F5C" w:rsidR="00425004" w:rsidRPr="008C7178" w:rsidRDefault="00CD748D" w:rsidP="000967D7">
      <w:pPr>
        <w:spacing w:after="0" w:line="480" w:lineRule="auto"/>
        <w:ind w:left="0" w:firstLine="720"/>
        <w:rPr>
          <w:szCs w:val="24"/>
        </w:rPr>
      </w:pPr>
      <w:r>
        <w:rPr>
          <w:b/>
          <w:bCs/>
          <w:szCs w:val="24"/>
        </w:rPr>
        <w:t xml:space="preserve">Conclusion. </w:t>
      </w:r>
      <w:r w:rsidR="00B720B2" w:rsidRPr="008C7178">
        <w:rPr>
          <w:szCs w:val="24"/>
        </w:rPr>
        <w:t xml:space="preserve">Taken together, the present </w:t>
      </w:r>
      <w:r w:rsidR="00E60680">
        <w:rPr>
          <w:szCs w:val="24"/>
        </w:rPr>
        <w:t>studie</w:t>
      </w:r>
      <w:r w:rsidR="00B720B2" w:rsidRPr="008C7178">
        <w:rPr>
          <w:szCs w:val="24"/>
        </w:rPr>
        <w:t xml:space="preserve">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00B720B2" w:rsidRPr="008C7178">
        <w:rPr>
          <w:szCs w:val="24"/>
        </w:rPr>
        <w:t xml:space="preserve"> </w:t>
      </w:r>
      <w:r w:rsidR="007B2779">
        <w:rPr>
          <w:szCs w:val="24"/>
        </w:rPr>
        <w:t xml:space="preserve">dynamic, multimodal and </w:t>
      </w:r>
      <w:r w:rsidR="00B720B2" w:rsidRPr="008C7178">
        <w:rPr>
          <w:szCs w:val="24"/>
        </w:rPr>
        <w:t>high-intensity setting</w:t>
      </w:r>
      <w:r w:rsidR="007B2779">
        <w:rPr>
          <w:szCs w:val="24"/>
        </w:rPr>
        <w:t>s</w:t>
      </w:r>
      <w:r w:rsidR="00B720B2" w:rsidRPr="008C7178">
        <w:rPr>
          <w:szCs w:val="24"/>
        </w:rPr>
        <w:t xml:space="preserve"> </w:t>
      </w:r>
      <w:r w:rsidR="00B671FF">
        <w:rPr>
          <w:szCs w:val="24"/>
        </w:rPr>
        <w:t xml:space="preserve">using </w:t>
      </w:r>
      <w:r w:rsidR="00B720B2" w:rsidRPr="008C7178">
        <w:rPr>
          <w:szCs w:val="24"/>
        </w:rPr>
        <w:t xml:space="preserve">untrained participants. This approach offers an alternative means of exploring </w:t>
      </w:r>
      <w:r w:rsidR="006021D3">
        <w:rPr>
          <w:szCs w:val="24"/>
        </w:rPr>
        <w:t>ER</w:t>
      </w:r>
      <w:r w:rsidR="00B720B2" w:rsidRPr="008C7178">
        <w:rPr>
          <w:szCs w:val="24"/>
        </w:rPr>
        <w:t xml:space="preserve"> usage </w:t>
      </w:r>
      <w:r w:rsidR="001162B0">
        <w:rPr>
          <w:szCs w:val="24"/>
        </w:rPr>
        <w:t>while pursuing greater</w:t>
      </w:r>
      <w:r w:rsidR="00B720B2" w:rsidRPr="008C7178">
        <w:rPr>
          <w:szCs w:val="24"/>
        </w:rPr>
        <w:t xml:space="preserve"> ecologically-valid </w:t>
      </w:r>
      <w:r w:rsidR="001162B0">
        <w:rPr>
          <w:szCs w:val="24"/>
        </w:rPr>
        <w:t>in study design</w:t>
      </w:r>
      <w:r w:rsidR="00B720B2" w:rsidRPr="008C7178">
        <w:rPr>
          <w:szCs w:val="24"/>
        </w:rPr>
        <w:t xml:space="preserve">. Our data and results may be of particular interest to other emotion, self-regulation, and cognitive control researchers interested in </w:t>
      </w:r>
      <w:r w:rsidR="00170D09">
        <w:rPr>
          <w:szCs w:val="24"/>
        </w:rPr>
        <w:t>quasi-natural</w:t>
      </w:r>
      <w:r w:rsidR="00B720B2" w:rsidRPr="008C7178">
        <w:rPr>
          <w:szCs w:val="24"/>
        </w:rPr>
        <w:t>istic design. In failing to replicate lab results with Stud</w:t>
      </w:r>
      <w:r w:rsidR="00512CCD">
        <w:rPr>
          <w:szCs w:val="24"/>
        </w:rPr>
        <w:t>y</w:t>
      </w:r>
      <w:r w:rsidR="00B720B2" w:rsidRPr="008C7178">
        <w:rPr>
          <w:szCs w:val="24"/>
        </w:rPr>
        <w:t xml:space="preserve"> 1 but finding a modest association in Stud</w:t>
      </w:r>
      <w:r w:rsidR="007B2779">
        <w:rPr>
          <w:szCs w:val="24"/>
        </w:rPr>
        <w:t>ies</w:t>
      </w:r>
      <w:r w:rsidR="00B720B2" w:rsidRPr="008C7178">
        <w:rPr>
          <w:szCs w:val="24"/>
        </w:rPr>
        <w:t xml:space="preserve"> </w:t>
      </w:r>
      <w:r w:rsidR="001162B0">
        <w:rPr>
          <w:szCs w:val="24"/>
        </w:rPr>
        <w:t>2</w:t>
      </w:r>
      <w:r w:rsidR="007B2779">
        <w:rPr>
          <w:szCs w:val="24"/>
        </w:rPr>
        <w:t xml:space="preserve"> and 3</w:t>
      </w:r>
      <w:r w:rsidR="00B720B2"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00B720B2"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6"/>
    <w:bookmarkEnd w:id="9"/>
    <w:bookmarkEnd w:id="150"/>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5468DCAB"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Ian O’Shea, Isabel Leiva, Angelique Vittone, Lauren Iglio, Kathryn Lockwood, Devlin Eckardt</w:t>
      </w:r>
      <w:r w:rsidR="0087748B">
        <w:rPr>
          <w:szCs w:val="24"/>
        </w:rPr>
        <w:t>, Adhya Gowda,</w:t>
      </w:r>
      <w:r w:rsidR="0087748B" w:rsidRPr="003D121C">
        <w:rPr>
          <w:szCs w:val="24"/>
        </w:rPr>
        <w:t xml:space="preserve"> Troy Houser</w:t>
      </w:r>
      <w:r w:rsidR="000F2F8D">
        <w:rPr>
          <w:szCs w:val="24"/>
        </w:rPr>
        <w:t xml:space="preserve">, Marissa Ballew, </w:t>
      </w:r>
      <w:r w:rsidR="003E0416">
        <w:rPr>
          <w:szCs w:val="24"/>
        </w:rPr>
        <w:t xml:space="preserve">Kaitlin Dow, and </w:t>
      </w:r>
      <w:r w:rsidR="003E0416" w:rsidRPr="003E0416">
        <w:rPr>
          <w:szCs w:val="24"/>
        </w:rPr>
        <w:t>Mary Nolwenn Achy</w:t>
      </w:r>
      <w:r w:rsidR="003E0416">
        <w:rPr>
          <w:szCs w:val="24"/>
        </w:rPr>
        <w:t xml:space="preserve"> </w:t>
      </w:r>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312D0C31"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55E66A61" w:rsidR="00BE19D6" w:rsidRDefault="00BE19D6" w:rsidP="00BE73D6">
      <w:pPr>
        <w:spacing w:after="0" w:line="480" w:lineRule="auto"/>
        <w:ind w:left="0" w:firstLine="0"/>
        <w:jc w:val="left"/>
        <w:rPr>
          <w:szCs w:val="24"/>
        </w:rPr>
      </w:pPr>
      <w:r>
        <w:rPr>
          <w:szCs w:val="24"/>
        </w:rPr>
        <w:t>Earlier versions of this manuscript have been available on PsyArxiv (</w:t>
      </w:r>
      <w:hyperlink r:id="rId58"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w:t>
      </w:r>
      <w:r w:rsidR="006C2724">
        <w:rPr>
          <w:szCs w:val="24"/>
        </w:rPr>
        <w:t xml:space="preserve">, </w:t>
      </w:r>
      <w:r>
        <w:rPr>
          <w:szCs w:val="24"/>
        </w:rPr>
        <w:t>2022</w:t>
      </w:r>
      <w:r w:rsidR="006C2724">
        <w:rPr>
          <w:szCs w:val="24"/>
        </w:rPr>
        <w:t>, and 2024</w:t>
      </w:r>
      <w:r>
        <w:rPr>
          <w:szCs w:val="24"/>
        </w:rPr>
        <w:t xml:space="preserve"> Society for Personality &amp; Social Psychology Conference, as well as the 2022 Society for Affective Science Conference. </w:t>
      </w:r>
      <w:r w:rsidR="003E0416">
        <w:rPr>
          <w:szCs w:val="24"/>
        </w:rPr>
        <w:t xml:space="preserve">A symposium containing these findings was presented during the 2024 </w:t>
      </w:r>
      <w:r w:rsidR="003E0416">
        <w:t xml:space="preserve">annual conference of the Association of Psychological Science. </w:t>
      </w:r>
      <w:r>
        <w:rPr>
          <w:szCs w:val="24"/>
        </w:rPr>
        <w:t>Invited presentations using some of these data and analyses occurred in 2020 at the Temple University Motivational Behavior Seminar Series and in 2023 to the March Lab at Florida State University</w:t>
      </w:r>
      <w:r w:rsidR="006C2724">
        <w:rPr>
          <w:szCs w:val="24"/>
        </w:rPr>
        <w:t xml:space="preserve"> and Satpute Lab at Northeastern University</w:t>
      </w:r>
      <w:r>
        <w:rPr>
          <w:szCs w:val="24"/>
        </w:rPr>
        <w:t>. Stasiak et al., 2023</w:t>
      </w:r>
      <w:r w:rsidR="00512CCD">
        <w:rPr>
          <w:szCs w:val="24"/>
        </w:rPr>
        <w:t xml:space="preserve"> </w:t>
      </w:r>
      <w:r w:rsidR="00EF043F">
        <w:rPr>
          <w:szCs w:val="24"/>
        </w:rPr>
        <w:t>was published using physiological and emotion data from the preliminary study.</w:t>
      </w:r>
      <w:r w:rsidR="00512CCD">
        <w:rPr>
          <w:szCs w:val="24"/>
        </w:rPr>
        <w:t xml:space="preserve"> Cliver et al., </w:t>
      </w:r>
      <w:r w:rsidR="00895BD5">
        <w:rPr>
          <w:szCs w:val="24"/>
        </w:rPr>
        <w:t>2024</w:t>
      </w:r>
      <w:r w:rsidR="00EF043F">
        <w:rPr>
          <w:szCs w:val="24"/>
        </w:rPr>
        <w:t xml:space="preserve"> was </w:t>
      </w:r>
      <w:r w:rsidR="00452B94">
        <w:rPr>
          <w:szCs w:val="24"/>
        </w:rPr>
        <w:t>accepted for publication</w:t>
      </w:r>
      <w:r w:rsidR="00EF043F">
        <w:rPr>
          <w:szCs w:val="24"/>
        </w:rPr>
        <w:t xml:space="preserve"> using memory data from the preliminary study and Study 1. </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540CFCDD" w:rsidR="009A1A84" w:rsidRDefault="006725C8" w:rsidP="00BE73D6">
      <w:pPr>
        <w:spacing w:after="0" w:line="480" w:lineRule="auto"/>
        <w:ind w:left="0" w:firstLine="0"/>
        <w:jc w:val="left"/>
        <w:rPr>
          <w:szCs w:val="24"/>
        </w:rPr>
      </w:pPr>
      <w:r>
        <w:rPr>
          <w:szCs w:val="24"/>
        </w:rPr>
        <w:lastRenderedPageBreak/>
        <w:t>T</w:t>
      </w:r>
      <w:r w:rsidR="00B720B2" w:rsidRPr="008C7178">
        <w:rPr>
          <w:szCs w:val="24"/>
        </w:rPr>
        <w:t xml:space="preserve">he preregistration for </w:t>
      </w:r>
      <w:r w:rsidR="00245CC6">
        <w:rPr>
          <w:szCs w:val="24"/>
        </w:rPr>
        <w:t>Studie</w:t>
      </w:r>
      <w:r w:rsidR="00B720B2" w:rsidRPr="008C7178">
        <w:rPr>
          <w:szCs w:val="24"/>
        </w:rPr>
        <w:t xml:space="preserve">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9">
        <w:r w:rsidR="0038635A" w:rsidRPr="008C7178">
          <w:rPr>
            <w:color w:val="0563C1"/>
            <w:szCs w:val="24"/>
            <w:u w:val="single" w:color="0563C1"/>
          </w:rPr>
          <w:t>https://aspredicted.org/DP1_453</w:t>
        </w:r>
      </w:hyperlink>
      <w:hyperlink r:id="rId60">
        <w:r w:rsidR="0038635A">
          <w:rPr>
            <w:szCs w:val="24"/>
          </w:rPr>
          <w:t>,</w:t>
        </w:r>
      </w:hyperlink>
      <w:r w:rsidR="00B720B2" w:rsidRPr="008C7178">
        <w:rPr>
          <w:szCs w:val="24"/>
        </w:rPr>
        <w:t xml:space="preserve"> </w:t>
      </w:r>
      <w:hyperlink r:id="rId61" w:history="1">
        <w:r w:rsidRPr="00561755">
          <w:rPr>
            <w:rStyle w:val="Hyperlink"/>
            <w:szCs w:val="24"/>
          </w:rPr>
          <w:t>https://aspredicted.org/XXH</w:t>
        </w:r>
      </w:hyperlink>
      <w:hyperlink r:id="rId62">
        <w:r w:rsidR="00B720B2" w:rsidRPr="008C7178">
          <w:rPr>
            <w:color w:val="0563C1"/>
            <w:szCs w:val="24"/>
            <w:u w:val="single" w:color="0563C1"/>
          </w:rPr>
          <w:t>_</w:t>
        </w:r>
      </w:hyperlink>
      <w:hyperlink r:id="rId63">
        <w:r w:rsidR="00B720B2" w:rsidRPr="008C7178">
          <w:rPr>
            <w:color w:val="0563C1"/>
            <w:szCs w:val="24"/>
            <w:u w:val="single" w:color="0563C1"/>
          </w:rPr>
          <w:t>W1V</w:t>
        </w:r>
      </w:hyperlink>
      <w:hyperlink r:id="rId64">
        <w:r w:rsidR="00B720B2" w:rsidRPr="008C7178">
          <w:rPr>
            <w:szCs w:val="24"/>
          </w:rPr>
          <w:t>,</w:t>
        </w:r>
      </w:hyperlink>
      <w:r w:rsidR="00B720B2" w:rsidRPr="008C7178">
        <w:rPr>
          <w:szCs w:val="24"/>
        </w:rPr>
        <w:t xml:space="preserve"> </w:t>
      </w:r>
      <w:r w:rsidR="0038635A">
        <w:rPr>
          <w:szCs w:val="24"/>
        </w:rPr>
        <w:t xml:space="preserve">and </w:t>
      </w:r>
      <w:hyperlink r:id="rId65"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6"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t xml:space="preserve">from this data, including powerpoints and posters highlighted under the Author’s Note have been made available within this repository as well. </w:t>
      </w:r>
    </w:p>
    <w:p w14:paraId="1703A102" w14:textId="48D73E18" w:rsidR="00E75D1C" w:rsidRDefault="002F3B4A" w:rsidP="00BE73D6">
      <w:pPr>
        <w:tabs>
          <w:tab w:val="center" w:pos="4680"/>
        </w:tabs>
        <w:spacing w:after="0" w:line="480" w:lineRule="auto"/>
        <w:ind w:left="0" w:firstLine="0"/>
        <w:jc w:val="left"/>
        <w:rPr>
          <w:b/>
          <w:bCs/>
          <w:szCs w:val="24"/>
        </w:rPr>
      </w:pPr>
      <w:r w:rsidRPr="00BE73D6">
        <w:rPr>
          <w:b/>
          <w:bCs/>
          <w:szCs w:val="24"/>
        </w:rPr>
        <w:t>C</w:t>
      </w:r>
      <w:r w:rsidR="00861E10" w:rsidRPr="00BE73D6">
        <w:rPr>
          <w:b/>
          <w:bCs/>
          <w:szCs w:val="24"/>
        </w:rPr>
        <w:t>r</w:t>
      </w:r>
      <w:r w:rsidRPr="00BE73D6">
        <w:rPr>
          <w:b/>
          <w:bCs/>
          <w:szCs w:val="24"/>
        </w:rPr>
        <w:t>ediT:</w:t>
      </w:r>
    </w:p>
    <w:p w14:paraId="2BE4554D" w14:textId="5E0BB224"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 xml:space="preserve">Conceptualization, Methodology, Software, Validation, Formal analysis, Investigation, Data Curation, Writing </w:t>
      </w:r>
      <w:r w:rsidR="00861E10">
        <w:rPr>
          <w:szCs w:val="24"/>
        </w:rPr>
        <w:t>–</w:t>
      </w:r>
      <w:r w:rsidRPr="00485060">
        <w:rPr>
          <w:szCs w:val="24"/>
        </w:rPr>
        <w:t xml:space="preserve"> Original Draft, Writing </w:t>
      </w:r>
      <w:r w:rsidR="00861E10">
        <w:rPr>
          <w:szCs w:val="24"/>
        </w:rPr>
        <w:t>–</w:t>
      </w:r>
      <w:r w:rsidRPr="00485060">
        <w:rPr>
          <w:szCs w:val="24"/>
        </w:rPr>
        <w:t xml:space="preserve">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 xml:space="preserve">Investigation, Resources, Data Curation, Writing </w:t>
      </w:r>
      <w:r w:rsidR="00861E10">
        <w:rPr>
          <w:szCs w:val="24"/>
        </w:rPr>
        <w:t>–</w:t>
      </w:r>
      <w:r w:rsidRPr="00485060">
        <w:rPr>
          <w:szCs w:val="24"/>
        </w:rPr>
        <w:t xml:space="preserve">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 xml:space="preserve">Software, Validation, Formal analysis, Writing </w:t>
      </w:r>
      <w:r w:rsidR="00861E10">
        <w:rPr>
          <w:szCs w:val="24"/>
        </w:rPr>
        <w:t>–</w:t>
      </w:r>
      <w:r w:rsidRPr="00485060">
        <w:rPr>
          <w:szCs w:val="24"/>
        </w:rPr>
        <w:t xml:space="preserve">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 xml:space="preserve">Conceptualization, Resources, Writing </w:t>
      </w:r>
      <w:r w:rsidR="00861E10">
        <w:rPr>
          <w:szCs w:val="24"/>
        </w:rPr>
        <w:t>–</w:t>
      </w:r>
      <w:r w:rsidRPr="00485060">
        <w:rPr>
          <w:szCs w:val="24"/>
        </w:rPr>
        <w:t xml:space="preserve">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 xml:space="preserve">Conceptualization, Methodology, Resources, Writing </w:t>
      </w:r>
      <w:r w:rsidR="00861E10">
        <w:rPr>
          <w:szCs w:val="24"/>
        </w:rPr>
        <w:t>–</w:t>
      </w:r>
      <w:r w:rsidRPr="00485060">
        <w:rPr>
          <w:szCs w:val="24"/>
        </w:rPr>
        <w:t xml:space="preserve">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57E5D422" w14:textId="77777777" w:rsidR="005B56A0" w:rsidRDefault="00054CD8" w:rsidP="005B56A0">
      <w:pPr>
        <w:pStyle w:val="Bibliography"/>
      </w:pPr>
      <w:r>
        <w:fldChar w:fldCharType="begin"/>
      </w:r>
      <w:r w:rsidR="000E4249">
        <w:instrText xml:space="preserve"> ADDIN ZOTERO_BIBL {"uncited":[],"omitted":[],"custom":[]} CSL_BIBLIOGRAPHY </w:instrText>
      </w:r>
      <w:r>
        <w:fldChar w:fldCharType="separate"/>
      </w:r>
      <w:r w:rsidR="005B56A0">
        <w:t xml:space="preserve">Aldao, A. (2013). The Future of Emotion Regulation Research: Capturing Context. </w:t>
      </w:r>
      <w:r w:rsidR="005B56A0">
        <w:rPr>
          <w:i/>
          <w:iCs/>
        </w:rPr>
        <w:t>Perspectives on Psychological Science</w:t>
      </w:r>
      <w:r w:rsidR="005B56A0">
        <w:t xml:space="preserve">, </w:t>
      </w:r>
      <w:r w:rsidR="005B56A0">
        <w:rPr>
          <w:i/>
          <w:iCs/>
        </w:rPr>
        <w:t>8</w:t>
      </w:r>
      <w:r w:rsidR="005B56A0">
        <w:t>(2), 155–172. https://doi.org/10.1177/1745691612459518</w:t>
      </w:r>
    </w:p>
    <w:p w14:paraId="2707F418" w14:textId="77777777" w:rsidR="005B56A0" w:rsidRDefault="005B56A0" w:rsidP="005B56A0">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772C0B17" w14:textId="77777777" w:rsidR="005B56A0" w:rsidRDefault="005B56A0" w:rsidP="005B56A0">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6FB27168" w14:textId="77777777" w:rsidR="005B56A0" w:rsidRDefault="005B56A0" w:rsidP="005B56A0">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2BB58CF5" w14:textId="77777777" w:rsidR="005B56A0" w:rsidRDefault="005B56A0" w:rsidP="005B56A0">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6EED5550" w14:textId="77777777" w:rsidR="005B56A0" w:rsidRDefault="005B56A0" w:rsidP="005B56A0">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21EED4C0" w14:textId="77777777" w:rsidR="005B56A0" w:rsidRDefault="005B56A0" w:rsidP="005B56A0">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626498CC" w14:textId="77777777" w:rsidR="005B56A0" w:rsidRDefault="005B56A0" w:rsidP="005B56A0">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4846BC26" w14:textId="77777777" w:rsidR="005B56A0" w:rsidRDefault="005B56A0" w:rsidP="005B56A0">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5CACE92D" w14:textId="77777777" w:rsidR="005B56A0" w:rsidRDefault="005B56A0" w:rsidP="005B56A0">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707A4859" w14:textId="77777777" w:rsidR="005B56A0" w:rsidRDefault="005B56A0" w:rsidP="005B56A0">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1E3678D8" w14:textId="77777777" w:rsidR="005B56A0" w:rsidRDefault="005B56A0" w:rsidP="005B56A0">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2AC6A959" w14:textId="77777777" w:rsidR="005B56A0" w:rsidRDefault="005B56A0" w:rsidP="005B56A0">
      <w:pPr>
        <w:pStyle w:val="Bibliography"/>
      </w:pPr>
      <w:r>
        <w:t xml:space="preserve">Clasen, M., Andersen, M., &amp; Schjoedt, U. (2019). Adrenaline junkies and white-knucklers_ A quantitative study of fear management in haunted house visitors. </w:t>
      </w:r>
      <w:r>
        <w:rPr>
          <w:i/>
          <w:iCs/>
        </w:rPr>
        <w:t>Poetics</w:t>
      </w:r>
      <w:r>
        <w:t xml:space="preserve">, </w:t>
      </w:r>
      <w:r>
        <w:rPr>
          <w:i/>
          <w:iCs/>
        </w:rPr>
        <w:t>73</w:t>
      </w:r>
      <w:r>
        <w:t>, 61–71. https://doi.org/10.1016/j.poetic.2019.01.002</w:t>
      </w:r>
    </w:p>
    <w:p w14:paraId="225B7B9F" w14:textId="77777777" w:rsidR="005B56A0" w:rsidRDefault="005B56A0" w:rsidP="005B56A0">
      <w:pPr>
        <w:pStyle w:val="Bibliography"/>
      </w:pPr>
      <w:r>
        <w:t xml:space="preserve">Cliver, K. G., Gregory, D. F., Martinez, S. A., Mitchell, W. J., Stasiak, J., Reisman, S., Helion, C., &amp; Murty, V. P. (2024). Temporal memory for threatening events encoded in a haunted house. </w:t>
      </w:r>
      <w:r>
        <w:rPr>
          <w:i/>
          <w:iCs/>
        </w:rPr>
        <w:t>Cognition &amp; Emotion</w:t>
      </w:r>
      <w:r>
        <w:t>, 1–17. https://doi.org/10.1080/02699931.2024.2338962</w:t>
      </w:r>
    </w:p>
    <w:p w14:paraId="2AA256C2" w14:textId="77777777" w:rsidR="005B56A0" w:rsidRDefault="005B56A0" w:rsidP="005B56A0">
      <w:pPr>
        <w:pStyle w:val="Bibliography"/>
      </w:pPr>
      <w:r>
        <w:lastRenderedPageBreak/>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30E71BB5" w14:textId="77777777" w:rsidR="005B56A0" w:rsidRDefault="005B56A0" w:rsidP="005B56A0">
      <w:pPr>
        <w:pStyle w:val="Bibliography"/>
      </w:pPr>
      <w:r>
        <w:t xml:space="preserve">De Leeuw, J. R., Gilbert, R. A., &amp; Luchterhandt, B. (2023). jsPsych: Enabling an Open-Source CollaborativeEcosystem of Behavioral Experiments. </w:t>
      </w:r>
      <w:r>
        <w:rPr>
          <w:i/>
          <w:iCs/>
        </w:rPr>
        <w:t>Journal of Open Source Software</w:t>
      </w:r>
      <w:r>
        <w:t xml:space="preserve">, </w:t>
      </w:r>
      <w:r>
        <w:rPr>
          <w:i/>
          <w:iCs/>
        </w:rPr>
        <w:t>8</w:t>
      </w:r>
      <w:r>
        <w:t>(85), 5351. https://doi.org/10.21105/joss.05351</w:t>
      </w:r>
    </w:p>
    <w:p w14:paraId="2D1EB051" w14:textId="77777777" w:rsidR="005B56A0" w:rsidRDefault="005B56A0" w:rsidP="005B56A0">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0D5EEACC" w14:textId="77777777" w:rsidR="005B56A0" w:rsidRDefault="005B56A0" w:rsidP="005B56A0">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0D623FA5" w14:textId="77777777" w:rsidR="005B56A0" w:rsidRDefault="005B56A0" w:rsidP="005B56A0">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0D3064E0" w14:textId="77777777" w:rsidR="005B56A0" w:rsidRDefault="005B56A0" w:rsidP="005B56A0">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149AA73D" w14:textId="77777777" w:rsidR="005B56A0" w:rsidRDefault="005B56A0" w:rsidP="005B56A0">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0C0E9C0A" w14:textId="77777777" w:rsidR="005B56A0" w:rsidRDefault="005B56A0" w:rsidP="005B56A0">
      <w:pPr>
        <w:pStyle w:val="Bibliography"/>
      </w:pPr>
      <w:r>
        <w:lastRenderedPageBreak/>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2784ED0C" w14:textId="77777777" w:rsidR="005B56A0" w:rsidRDefault="005B56A0" w:rsidP="005B56A0">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3186AECA" w14:textId="77777777" w:rsidR="005B56A0" w:rsidRDefault="005B56A0" w:rsidP="005B56A0">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16EC5586" w14:textId="77777777" w:rsidR="005B56A0" w:rsidRDefault="005B56A0" w:rsidP="005B56A0">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0399BCDE" w14:textId="77777777" w:rsidR="005B56A0" w:rsidRDefault="005B56A0" w:rsidP="005B56A0">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BEF3331" w14:textId="77777777" w:rsidR="005B56A0" w:rsidRDefault="005B56A0" w:rsidP="005B56A0">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628BAE86" w14:textId="77777777" w:rsidR="005B56A0" w:rsidRDefault="005B56A0" w:rsidP="005B56A0">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23B32EB6" w14:textId="77777777" w:rsidR="005B56A0" w:rsidRDefault="005B56A0" w:rsidP="005B56A0">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2C13C267" w14:textId="77777777" w:rsidR="005B56A0" w:rsidRDefault="005B56A0" w:rsidP="005B56A0">
      <w:pPr>
        <w:pStyle w:val="Bibliography"/>
      </w:pPr>
      <w:r>
        <w:lastRenderedPageBreak/>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0D15AB6F" w14:textId="77777777" w:rsidR="005B56A0" w:rsidRDefault="005B56A0" w:rsidP="005B56A0">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135E75C7" w14:textId="77777777" w:rsidR="005B56A0" w:rsidRDefault="005B56A0" w:rsidP="005B56A0">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29D90C77" w14:textId="77777777" w:rsidR="005B56A0" w:rsidRDefault="005B56A0" w:rsidP="005B56A0">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06BFFB6A" w14:textId="77777777" w:rsidR="005B56A0" w:rsidRDefault="005B56A0" w:rsidP="005B56A0">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0E1CBE3E" w14:textId="77777777" w:rsidR="005B56A0" w:rsidRDefault="005B56A0" w:rsidP="005B56A0">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7FBB14DB" w14:textId="77777777" w:rsidR="005B56A0" w:rsidRDefault="005B56A0" w:rsidP="005B56A0">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471C0893" w14:textId="77777777" w:rsidR="005B56A0" w:rsidRDefault="005B56A0" w:rsidP="005B56A0">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1981C25A" w14:textId="77777777" w:rsidR="005B56A0" w:rsidRDefault="005B56A0" w:rsidP="005B56A0">
      <w:pPr>
        <w:pStyle w:val="Bibliography"/>
      </w:pPr>
      <w:r>
        <w:lastRenderedPageBreak/>
        <w:t xml:space="preserve">Hutcherson, C. A., Goldin, P. R., Ochsner, K. N., Gabrieli, J. D. E., Barrett, L. F., &amp; Gross, J. J. (2005). Attention and emotion: Does rating emotion alter neural responses to amusing and sad films? </w:t>
      </w:r>
      <w:r>
        <w:rPr>
          <w:i/>
          <w:iCs/>
        </w:rPr>
        <w:t>NeuroImage</w:t>
      </w:r>
      <w:r>
        <w:t xml:space="preserve">, </w:t>
      </w:r>
      <w:r>
        <w:rPr>
          <w:i/>
          <w:iCs/>
        </w:rPr>
        <w:t>27</w:t>
      </w:r>
      <w:r>
        <w:t>(3), 656–668. https://doi.org/10.1016/j.neuroimage.2005.04.028</w:t>
      </w:r>
    </w:p>
    <w:p w14:paraId="2209AD18" w14:textId="77777777" w:rsidR="005B56A0" w:rsidRDefault="005B56A0" w:rsidP="005B56A0">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6842469C" w14:textId="77777777" w:rsidR="005B56A0" w:rsidRDefault="005B56A0" w:rsidP="005B56A0">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519BC728" w14:textId="77777777" w:rsidR="005B56A0" w:rsidRDefault="005B56A0" w:rsidP="005B56A0">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6034265E" w14:textId="77777777" w:rsidR="005B56A0" w:rsidRDefault="005B56A0" w:rsidP="005B56A0">
      <w:pPr>
        <w:pStyle w:val="Bibliography"/>
      </w:pPr>
      <w:r>
        <w:t xml:space="preserve">Levenson, R. W., &amp; Gottman, J. M. (1983). Marital interaction: Physiological linkage and affective exchange. </w:t>
      </w:r>
      <w:r>
        <w:rPr>
          <w:i/>
          <w:iCs/>
        </w:rPr>
        <w:t>Journal of Personality and Social Psychology</w:t>
      </w:r>
      <w:r>
        <w:t xml:space="preserve">, </w:t>
      </w:r>
      <w:r>
        <w:rPr>
          <w:i/>
          <w:iCs/>
        </w:rPr>
        <w:t>45</w:t>
      </w:r>
      <w:r>
        <w:t>(3), 587–597. https://doi.org/10.1037/0022-3514.45.3.587</w:t>
      </w:r>
    </w:p>
    <w:p w14:paraId="4BB0C003" w14:textId="77777777" w:rsidR="005B56A0" w:rsidRDefault="005B56A0" w:rsidP="005B56A0">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56C30117" w14:textId="77777777" w:rsidR="005B56A0" w:rsidRDefault="005B56A0" w:rsidP="005B56A0">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120DAC92" w14:textId="77777777" w:rsidR="005B56A0" w:rsidRDefault="005B56A0" w:rsidP="005B56A0">
      <w:pPr>
        <w:pStyle w:val="Bibliography"/>
      </w:pPr>
      <w:r>
        <w:lastRenderedPageBreak/>
        <w:t xml:space="preserve">Loewenstein, G. (1996). Out of Control: Visceral Influences on Behavior. </w:t>
      </w:r>
      <w:r>
        <w:rPr>
          <w:i/>
          <w:iCs/>
        </w:rPr>
        <w:t>Organizational Behavior and Human Decision Processes</w:t>
      </w:r>
      <w:r>
        <w:t xml:space="preserve">, </w:t>
      </w:r>
      <w:r>
        <w:rPr>
          <w:i/>
          <w:iCs/>
        </w:rPr>
        <w:t>65</w:t>
      </w:r>
      <w:r>
        <w:t>(3), 272–292.</w:t>
      </w:r>
    </w:p>
    <w:p w14:paraId="31A20F04" w14:textId="77777777" w:rsidR="005B56A0" w:rsidRDefault="005B56A0" w:rsidP="005B56A0">
      <w:pPr>
        <w:pStyle w:val="Bibliography"/>
      </w:pPr>
      <w:r>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3126EC36" w14:textId="77777777" w:rsidR="005B56A0" w:rsidRDefault="005B56A0" w:rsidP="005B56A0">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3D40B2B4" w14:textId="77777777" w:rsidR="005B56A0" w:rsidRDefault="005B56A0" w:rsidP="005B56A0">
      <w:pPr>
        <w:pStyle w:val="Bibliography"/>
      </w:pPr>
      <w:r>
        <w:t xml:space="preserve">McRae, K., &amp; Gross, J. J. (2020). Emotion regulation. </w:t>
      </w:r>
      <w:r>
        <w:rPr>
          <w:i/>
          <w:iCs/>
        </w:rPr>
        <w:t>Emotion</w:t>
      </w:r>
      <w:r>
        <w:t xml:space="preserve">, </w:t>
      </w:r>
      <w:r>
        <w:rPr>
          <w:i/>
          <w:iCs/>
        </w:rPr>
        <w:t>20</w:t>
      </w:r>
      <w:r>
        <w:t>(1), 1–9. pdh. https://doi.org/10.1037/emo0000703</w:t>
      </w:r>
    </w:p>
    <w:p w14:paraId="76146A1F" w14:textId="77777777" w:rsidR="005B56A0" w:rsidRDefault="005B56A0" w:rsidP="005B56A0">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08381316" w14:textId="77777777" w:rsidR="005B56A0" w:rsidRDefault="005B56A0" w:rsidP="005B56A0">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6A40F527" w14:textId="77777777" w:rsidR="005B56A0" w:rsidRDefault="005B56A0" w:rsidP="005B56A0">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5909C1EB" w14:textId="77777777" w:rsidR="005B56A0" w:rsidRDefault="005B56A0" w:rsidP="005B56A0">
      <w:pPr>
        <w:pStyle w:val="Bibliography"/>
      </w:pPr>
      <w:r>
        <w:lastRenderedPageBreak/>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66612BA9" w14:textId="77777777" w:rsidR="005B56A0" w:rsidRDefault="005B56A0" w:rsidP="005B56A0">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38D4E3B0" w14:textId="77777777" w:rsidR="005B56A0" w:rsidRDefault="005B56A0" w:rsidP="005B56A0">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5A2FA2FD" w14:textId="77777777" w:rsidR="005B56A0" w:rsidRDefault="005B56A0" w:rsidP="005B56A0">
      <w:pPr>
        <w:pStyle w:val="Bibliography"/>
      </w:pPr>
      <w:r>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708CABC2" w14:textId="77777777" w:rsidR="005B56A0" w:rsidRDefault="005B56A0" w:rsidP="005B56A0">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5FA6283C" w14:textId="77777777" w:rsidR="005B56A0" w:rsidRDefault="005B56A0" w:rsidP="005B56A0">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04628242" w14:textId="77777777" w:rsidR="005B56A0" w:rsidRDefault="005B56A0" w:rsidP="005B56A0">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522BC623" w14:textId="77777777" w:rsidR="005B56A0" w:rsidRDefault="005B56A0" w:rsidP="005B56A0">
      <w:pPr>
        <w:pStyle w:val="Bibliography"/>
      </w:pPr>
      <w:r>
        <w:lastRenderedPageBreak/>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745D1456" w14:textId="77777777" w:rsidR="005B56A0" w:rsidRDefault="005B56A0" w:rsidP="005B56A0">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31E22F77" w14:textId="77777777" w:rsidR="005B56A0" w:rsidRDefault="005B56A0" w:rsidP="005B56A0">
      <w:pPr>
        <w:pStyle w:val="Bibliography"/>
      </w:pPr>
      <w:r>
        <w:t xml:space="preserve">Sauer, C., Sheppes, G., Lackner, H. K., Arens, E. A., Tarrasch, R., &amp; Barnow, S. (2016). Emotion regulation choice in female patients with borderline personality disorder: Findings from self-reports and experimental measures. </w:t>
      </w:r>
      <w:r>
        <w:rPr>
          <w:i/>
          <w:iCs/>
        </w:rPr>
        <w:t>Psychiatry Research</w:t>
      </w:r>
      <w:r>
        <w:t xml:space="preserve">, </w:t>
      </w:r>
      <w:r>
        <w:rPr>
          <w:i/>
          <w:iCs/>
        </w:rPr>
        <w:t>242</w:t>
      </w:r>
      <w:r>
        <w:t>, 375–384. psyh. https://doi.org/10.1016/j.psychres.2016.04.113</w:t>
      </w:r>
    </w:p>
    <w:p w14:paraId="4D43A466" w14:textId="77777777" w:rsidR="005B56A0" w:rsidRDefault="005B56A0" w:rsidP="005B56A0">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3706B16D" w14:textId="77777777" w:rsidR="005B56A0" w:rsidRDefault="005B56A0" w:rsidP="005B56A0">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16D16A4F" w14:textId="77777777" w:rsidR="005B56A0" w:rsidRDefault="005B56A0" w:rsidP="005B56A0">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7AE805A7" w14:textId="77777777" w:rsidR="005B56A0" w:rsidRDefault="005B56A0" w:rsidP="005B56A0">
      <w:pPr>
        <w:pStyle w:val="Bibliography"/>
      </w:pPr>
      <w:r>
        <w:t xml:space="preserve">Sheppes, G. (2020). Transcending the “good &amp; bad” and “here &amp; now” in emotion regulation: Costs and benefits of strategies across regulatory stages. In B. Gawronski (Ed.), </w:t>
      </w:r>
      <w:r>
        <w:rPr>
          <w:i/>
          <w:iCs/>
        </w:rPr>
        <w:t>Advances in Experimental Social Psychology</w:t>
      </w:r>
      <w:r>
        <w:t xml:space="preserve"> (Vol. 61, pp. 185–236). Academic Press.</w:t>
      </w:r>
    </w:p>
    <w:p w14:paraId="322DD746" w14:textId="77777777" w:rsidR="005B56A0" w:rsidRDefault="005B56A0" w:rsidP="005B56A0">
      <w:pPr>
        <w:pStyle w:val="Bibliography"/>
      </w:pPr>
      <w:r>
        <w:lastRenderedPageBreak/>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23A858CC" w14:textId="77777777" w:rsidR="005B56A0" w:rsidRDefault="005B56A0" w:rsidP="005B56A0">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0C633EB6" w14:textId="77777777" w:rsidR="005B56A0" w:rsidRDefault="005B56A0" w:rsidP="005B56A0">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56699339" w14:textId="77777777" w:rsidR="005B56A0" w:rsidRDefault="005B56A0" w:rsidP="005B56A0">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2B41DA02" w14:textId="77777777" w:rsidR="005B56A0" w:rsidRDefault="005B56A0" w:rsidP="005B56A0">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18555293" w14:textId="77777777" w:rsidR="005B56A0" w:rsidRDefault="005B56A0" w:rsidP="005B56A0">
      <w:pPr>
        <w:pStyle w:val="Bibliography"/>
      </w:pPr>
      <w:r>
        <w:t xml:space="preserve">Specker, P., Sheppes, G., &amp; Nickerson, A. (2024). Does Emotion Regulation Flexibility Work? Investigating the Effectiveness of Regulatory Selection Flexibility in Managing Negative Affect. </w:t>
      </w:r>
      <w:r>
        <w:rPr>
          <w:i/>
          <w:iCs/>
        </w:rPr>
        <w:t>Social Psychological and Personality Science</w:t>
      </w:r>
      <w:r>
        <w:t xml:space="preserve">, </w:t>
      </w:r>
      <w:r>
        <w:rPr>
          <w:i/>
          <w:iCs/>
        </w:rPr>
        <w:t>15</w:t>
      </w:r>
      <w:r>
        <w:t>(5), 561–569. https://doi.org/10.1177/19485506231189002</w:t>
      </w:r>
    </w:p>
    <w:p w14:paraId="1C4D8EB2" w14:textId="77777777" w:rsidR="005B56A0" w:rsidRDefault="005B56A0" w:rsidP="005B56A0">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66680C77" w14:textId="77777777" w:rsidR="005B56A0" w:rsidRDefault="005B56A0" w:rsidP="005B56A0">
      <w:pPr>
        <w:pStyle w:val="Bibliography"/>
      </w:pPr>
      <w:r>
        <w:lastRenderedPageBreak/>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40B32E36" w14:textId="77777777" w:rsidR="005B56A0" w:rsidRDefault="005B56A0" w:rsidP="005B56A0">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3500A68F" w14:textId="77777777" w:rsidR="005B56A0" w:rsidRDefault="005B56A0" w:rsidP="005B56A0">
      <w:pPr>
        <w:pStyle w:val="Bibliography"/>
      </w:pPr>
      <w:r>
        <w:t xml:space="preserve">Suri, G., Whittaker, K., &amp; Gross, J. J. (2015). Launching reappraisal: It’s less common than you might think. </w:t>
      </w:r>
      <w:r>
        <w:rPr>
          <w:i/>
          <w:iCs/>
        </w:rPr>
        <w:t>Emotion</w:t>
      </w:r>
      <w:r>
        <w:t xml:space="preserve">, </w:t>
      </w:r>
      <w:r>
        <w:rPr>
          <w:i/>
          <w:iCs/>
        </w:rPr>
        <w:t>15</w:t>
      </w:r>
      <w:r>
        <w:t>(1), 73–77. pdh. https://doi.org/10.1037/emo0000011</w:t>
      </w:r>
    </w:p>
    <w:p w14:paraId="750286BA" w14:textId="77777777" w:rsidR="005B56A0" w:rsidRDefault="005B56A0" w:rsidP="005B56A0">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7CF7720C" w14:textId="77777777" w:rsidR="005B56A0" w:rsidRDefault="005B56A0" w:rsidP="005B56A0">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3BDF2687" w14:textId="77777777" w:rsidR="005B56A0" w:rsidRDefault="005B56A0" w:rsidP="005B56A0">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7AD5DFBB" w14:textId="77777777" w:rsidR="005B56A0" w:rsidRDefault="005B56A0" w:rsidP="005B56A0">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79F50F34" w14:textId="77777777" w:rsidR="005B56A0" w:rsidRDefault="005B56A0" w:rsidP="005B56A0">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49552AE9" w14:textId="77777777" w:rsidR="005B56A0" w:rsidRDefault="005B56A0" w:rsidP="005B56A0">
      <w:pPr>
        <w:pStyle w:val="Bibliography"/>
      </w:pPr>
      <w:r>
        <w:lastRenderedPageBreak/>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635C1192" w14:textId="77777777" w:rsidR="005B56A0" w:rsidRDefault="005B56A0" w:rsidP="005B56A0">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5E1B0194" w14:textId="77777777" w:rsidR="005B56A0" w:rsidRDefault="005B56A0" w:rsidP="005B56A0">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4D18680D" w14:textId="77777777" w:rsidR="005B56A0" w:rsidRDefault="005B56A0" w:rsidP="005B56A0">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3C5C9A08" w14:textId="77777777" w:rsidR="005B56A0" w:rsidRDefault="005B56A0" w:rsidP="005B56A0">
      <w:pPr>
        <w:pStyle w:val="Bibliography"/>
      </w:pPr>
      <w:r>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478E008B" w14:textId="77777777" w:rsidR="005B56A0" w:rsidRDefault="005B56A0" w:rsidP="005B56A0">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2DB7B3F5" w14:textId="77777777" w:rsidR="005B56A0" w:rsidRDefault="005B56A0" w:rsidP="005B56A0">
      <w:pPr>
        <w:pStyle w:val="Bibliography"/>
      </w:pPr>
      <w:r>
        <w:t xml:space="preserve">Zhang, Z., &amp; Mai, Y. (2019). </w:t>
      </w:r>
      <w:r>
        <w:rPr>
          <w:i/>
          <w:iCs/>
        </w:rPr>
        <w:t>WebPower: Basic and Advanced Statistical Power Analysis</w:t>
      </w:r>
      <w:r>
        <w:t xml:space="preserve"> (Version 0.5) [R]. https://CRAN.R-project.org/package=WebPower</w:t>
      </w:r>
    </w:p>
    <w:p w14:paraId="1B96A437" w14:textId="658CF232"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1E19CA">
          <w:headerReference w:type="even" r:id="rId67"/>
          <w:headerReference w:type="default" r:id="rId68"/>
          <w:headerReference w:type="first" r:id="rId69"/>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70ED4AE4" w:rsidR="00857F3D" w:rsidRPr="00857F3D" w:rsidRDefault="00A10284" w:rsidP="00857F3D">
      <w:pPr>
        <w:spacing w:after="0" w:line="480" w:lineRule="auto"/>
        <w:ind w:left="0" w:firstLine="720"/>
        <w:rPr>
          <w:b/>
          <w:szCs w:val="24"/>
        </w:rPr>
      </w:pPr>
      <w:r>
        <w:rPr>
          <w:b/>
          <w:szCs w:val="24"/>
        </w:rPr>
        <w:t>P</w:t>
      </w:r>
      <w:r w:rsidR="005F2875">
        <w:rPr>
          <w:b/>
          <w:szCs w:val="24"/>
        </w:rPr>
        <w:t>RELIMINARY</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5A5EF222" w:rsidR="00EE0C3E" w:rsidRPr="008C7178" w:rsidRDefault="00A10284" w:rsidP="00857F3D">
      <w:pPr>
        <w:spacing w:after="0" w:line="480" w:lineRule="auto"/>
        <w:ind w:left="0" w:firstLine="720"/>
        <w:rPr>
          <w:szCs w:val="24"/>
        </w:rPr>
      </w:pPr>
      <w:r>
        <w:rPr>
          <w:szCs w:val="24"/>
        </w:rPr>
        <w:t>A p</w:t>
      </w:r>
      <w:r w:rsidR="005F2875">
        <w:rPr>
          <w:szCs w:val="24"/>
        </w:rPr>
        <w:t>reliminary</w:t>
      </w:r>
      <w:r>
        <w:rPr>
          <w:szCs w:val="24"/>
        </w:rPr>
        <w:t xml:space="preserve">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1560F474"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yrs, range = 18 </w:t>
      </w:r>
      <w:r w:rsidR="009B06C2">
        <w:rPr>
          <w:szCs w:val="24"/>
        </w:rPr>
        <w:t>–</w:t>
      </w:r>
      <w:r w:rsidRPr="008C7178">
        <w:rPr>
          <w:szCs w:val="24"/>
        </w:rPr>
        <w:t xml:space="preserve"> 34 yrs, </w:t>
      </w:r>
      <w:r w:rsidRPr="008C7178">
        <w:rPr>
          <w:i/>
          <w:szCs w:val="24"/>
        </w:rPr>
        <w:t>sd</w:t>
      </w:r>
      <w:r w:rsidR="00512CCD">
        <w:rPr>
          <w:i/>
          <w:szCs w:val="24"/>
        </w:rPr>
        <w:t xml:space="preserve"> </w:t>
      </w:r>
      <w:r w:rsidRPr="008C7178">
        <w:rPr>
          <w:i/>
          <w:szCs w:val="24"/>
          <w:vertAlign w:val="subscript"/>
        </w:rPr>
        <w:t>age</w:t>
      </w:r>
      <w:r w:rsidRPr="008C7178">
        <w:rPr>
          <w:szCs w:val="24"/>
        </w:rPr>
        <w:t xml:space="preserve"> = 3.97 yrs,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yrs, </w:t>
      </w:r>
      <w:r w:rsidRPr="000D7D4C">
        <w:rPr>
          <w:i/>
          <w:iCs/>
          <w:szCs w:val="24"/>
        </w:rPr>
        <w:t xml:space="preserve">sd </w:t>
      </w:r>
      <w:r w:rsidRPr="000D7D4C">
        <w:rPr>
          <w:i/>
          <w:iCs/>
          <w:szCs w:val="24"/>
          <w:vertAlign w:val="subscript"/>
        </w:rPr>
        <w:t>Years of Education</w:t>
      </w:r>
      <w:r>
        <w:rPr>
          <w:szCs w:val="24"/>
        </w:rPr>
        <w:t xml:space="preserve"> = 2.4 yrs),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ebPower (Zhang, Z., &amp; Mai, Y., 2019) </w:t>
      </w:r>
      <w:r w:rsidR="009B06C2">
        <w:rPr>
          <w:szCs w:val="24"/>
        </w:rPr>
        <w:t>I</w:t>
      </w:r>
      <w:r w:rsidRPr="008C7178">
        <w:rPr>
          <w:szCs w:val="24"/>
        </w:rPr>
        <w:t>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27B844CA"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08712C">
        <w:rPr>
          <w:szCs w:val="24"/>
          <w:lang w:val="en"/>
        </w:rPr>
        <w:instrText xml:space="preserve"> ADDIN ZOTERO_ITEM CSL_CITATION {"citationID":"qeNhfzJq","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Participants were then escorted by two research assistants to the remotely-located haunted house</w:t>
      </w:r>
      <w:r w:rsidR="00A10284">
        <w:rPr>
          <w:szCs w:val="24"/>
        </w:rPr>
        <w:t xml:space="preserve"> which was the same as used within </w:t>
      </w:r>
      <w:r w:rsidR="00245CC6">
        <w:rPr>
          <w:szCs w:val="24"/>
        </w:rPr>
        <w:t>Study</w:t>
      </w:r>
      <w:r w:rsidR="00A10284">
        <w:rPr>
          <w:szCs w:val="24"/>
        </w:rPr>
        <w:t xml:space="preserve"> 1</w:t>
      </w:r>
      <w:r w:rsidRPr="008C7178">
        <w:rPr>
          <w:szCs w:val="24"/>
        </w:rPr>
        <w:t>.</w:t>
      </w:r>
      <w:r w:rsidRPr="008C7178">
        <w:rPr>
          <w:b/>
          <w:szCs w:val="24"/>
        </w:rPr>
        <w:t xml:space="preserve"> </w:t>
      </w:r>
    </w:p>
    <w:p w14:paraId="29304689" w14:textId="495C114A"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sd</w:t>
      </w:r>
      <w:r w:rsidR="00512CCD">
        <w:rPr>
          <w:szCs w:val="24"/>
        </w:rPr>
        <w:t xml:space="preserve"> </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r w:rsidRPr="008C7178">
        <w:rPr>
          <w:i/>
          <w:szCs w:val="24"/>
        </w:rPr>
        <w:t>sd</w:t>
      </w:r>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36C38993" w:rsidR="00EE0C3E" w:rsidRDefault="00EE0C3E" w:rsidP="0094060F">
      <w:pPr>
        <w:spacing w:after="0" w:line="480" w:lineRule="auto"/>
        <w:ind w:left="0" w:firstLine="72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sd</w:t>
      </w:r>
      <w:r w:rsidR="00512CCD">
        <w:rPr>
          <w:szCs w:val="24"/>
        </w:rPr>
        <w:t xml:space="preserve"> </w:t>
      </w:r>
      <w:r w:rsidRPr="008C7178">
        <w:rPr>
          <w:i/>
          <w:szCs w:val="24"/>
          <w:vertAlign w:val="subscript"/>
        </w:rPr>
        <w:t>delay</w:t>
      </w:r>
      <w:r w:rsidRPr="008C7178">
        <w:rPr>
          <w:szCs w:val="24"/>
          <w:vertAlign w:val="subscript"/>
        </w:rPr>
        <w:t xml:space="preserve"> </w:t>
      </w:r>
      <w:r w:rsidRPr="008C7178">
        <w:rPr>
          <w:szCs w:val="24"/>
        </w:rPr>
        <w:t>= 0.79 days), participants completed a surprise free-recall memory task and questionnaires. Notably, participants identified, described, and chronologically ordered ten (10) discrete events from within the haunted house. For each event, participants identified</w:t>
      </w:r>
      <w:r w:rsidR="00BB190A">
        <w:rPr>
          <w:szCs w:val="24"/>
        </w:rPr>
        <w:t xml:space="preserve"> whether the event was fear-eliciting,</w:t>
      </w:r>
      <w:r w:rsidRPr="008C7178">
        <w:rPr>
          <w:szCs w:val="24"/>
        </w:rPr>
        <w:t xml:space="preserve"> which of 13 emotion categories they had felt</w:t>
      </w:r>
      <w:r w:rsidR="00322180">
        <w:rPr>
          <w:szCs w:val="24"/>
        </w:rPr>
        <w:t xml:space="preserve"> (</w:t>
      </w:r>
      <w:r w:rsidR="00861E10" w:rsidRPr="00861E10">
        <w:rPr>
          <w:szCs w:val="24"/>
        </w:rPr>
        <w:t>a</w:t>
      </w:r>
      <w:r w:rsidR="00861E10" w:rsidRPr="0094060F">
        <w:rPr>
          <w:szCs w:val="24"/>
        </w:rPr>
        <w:t xml:space="preserve">dapted </w:t>
      </w:r>
      <w:r w:rsidR="00322180">
        <w:rPr>
          <w:szCs w:val="24"/>
        </w:rPr>
        <w:t>from the PANAS)</w:t>
      </w:r>
      <w:r w:rsidRPr="008C7178">
        <w:rPr>
          <w:szCs w:val="24"/>
        </w:rPr>
        <w:t xml:space="preserve">,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w:t>
      </w:r>
      <w:r w:rsidRPr="008C7178">
        <w:rPr>
          <w:szCs w:val="24"/>
        </w:rPr>
        <w:lastRenderedPageBreak/>
        <w:t xml:space="preserve">that while participants were able to endorse multiple emotions of differing 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245CC6">
        <w:rPr>
          <w:szCs w:val="24"/>
        </w:rPr>
        <w:t>Study</w:t>
      </w:r>
      <w:r w:rsidR="00A10284">
        <w:rPr>
          <w:szCs w:val="24"/>
        </w:rPr>
        <w:t xml:space="preserve">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7C25A879"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08712C">
        <w:rPr>
          <w:szCs w:val="24"/>
        </w:rPr>
        <w:instrText xml:space="preserve"> ADDIN ZOTERO_ITEM CSL_CITATION {"citationID":"bsKT9j2w","properties":{"formattedCitation":"(Watson et al., 1988)","plainCitation":"(Watson et al., 1988)","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0E4249" w:rsidRPr="000E4249">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r w:rsidR="00512CCD">
        <w:rPr>
          <w:szCs w:val="24"/>
        </w:rPr>
        <w:t>h</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w:t>
      </w:r>
      <w:r w:rsidR="0023305B">
        <w:rPr>
          <w:szCs w:val="24"/>
        </w:rPr>
        <w:t xml:space="preserve">. The first, fourth, and seventh points were labelled </w:t>
      </w:r>
      <w:r w:rsidRPr="008C7178">
        <w:rPr>
          <w:szCs w:val="24"/>
        </w:rPr>
        <w:t>“Not at all”</w:t>
      </w:r>
      <w:r w:rsidR="0023305B">
        <w:rPr>
          <w:szCs w:val="24"/>
        </w:rPr>
        <w:t>, “Somewhat”, and</w:t>
      </w:r>
      <w:r w:rsidRPr="008C7178">
        <w:rPr>
          <w:szCs w:val="24"/>
        </w:rPr>
        <w:t xml:space="preserve"> “A great deal”</w:t>
      </w:r>
      <w:r w:rsidR="0023305B">
        <w:rPr>
          <w:szCs w:val="24"/>
        </w:rPr>
        <w:t>, respectively</w:t>
      </w:r>
      <w:r w:rsidRPr="008C7178">
        <w:rPr>
          <w:szCs w:val="24"/>
        </w:rPr>
        <w:t xml:space="preserve">. Regulation strategies were captured for each event </w:t>
      </w:r>
      <w:r w:rsidRPr="008C7178">
        <w:rPr>
          <w:szCs w:val="24"/>
        </w:rPr>
        <w:lastRenderedPageBreak/>
        <w:t xml:space="preserve">using free-response to the prompt: </w:t>
      </w:r>
      <w:r w:rsidRPr="008C7178">
        <w:rPr>
          <w:i/>
          <w:szCs w:val="24"/>
        </w:rPr>
        <w:t>If you 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5FC8D5C2" w:rsidR="00EE0C3E" w:rsidRDefault="00857F3D" w:rsidP="00A10284">
      <w:pPr>
        <w:spacing w:after="0" w:line="480" w:lineRule="auto"/>
        <w:ind w:left="0" w:firstLine="720"/>
        <w:rPr>
          <w:b/>
          <w:szCs w:val="24"/>
        </w:rPr>
      </w:pPr>
      <w:r>
        <w:rPr>
          <w:b/>
          <w:szCs w:val="24"/>
        </w:rPr>
        <w:t>P</w:t>
      </w:r>
      <w:r w:rsidR="005F2875">
        <w:rPr>
          <w:b/>
          <w:szCs w:val="24"/>
        </w:rPr>
        <w:t>RELIMINARY</w:t>
      </w:r>
      <w:r>
        <w:rPr>
          <w:b/>
          <w:szCs w:val="24"/>
        </w:rPr>
        <w:t xml:space="preserve"> STUDY </w:t>
      </w:r>
      <w:r w:rsidR="00EE0C3E" w:rsidRPr="008C7178">
        <w:rPr>
          <w:b/>
          <w:szCs w:val="24"/>
        </w:rPr>
        <w:t>RESULTS</w:t>
      </w:r>
      <w:bookmarkStart w:id="165" w:name="_Hlk120029863"/>
    </w:p>
    <w:p w14:paraId="1134DB8A" w14:textId="62252CA4"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w:t>
      </w:r>
      <w:r w:rsidR="00902E89">
        <w:rPr>
          <w:szCs w:val="24"/>
        </w:rPr>
        <w:t>4</w:t>
      </w:r>
      <w:r w:rsidRPr="008C7178">
        <w:rPr>
          <w:szCs w:val="24"/>
        </w:rPr>
        <w:t xml:space="preserve">.55 (range: </w:t>
      </w:r>
      <w:r w:rsidR="00902E89">
        <w:rPr>
          <w:szCs w:val="24"/>
        </w:rPr>
        <w:t>0</w:t>
      </w:r>
      <w:r w:rsidRPr="008C7178">
        <w:rPr>
          <w:szCs w:val="24"/>
        </w:rPr>
        <w:t xml:space="preserve"> – </w:t>
      </w:r>
      <w:r w:rsidR="00902E89">
        <w:rPr>
          <w:szCs w:val="24"/>
        </w:rPr>
        <w:t>6</w:t>
      </w:r>
      <w:r w:rsidRPr="008C7178">
        <w:rPr>
          <w:szCs w:val="24"/>
        </w:rPr>
        <w:t xml:space="preserve">,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w:t>
      </w:r>
      <w:r w:rsidRPr="0094060F">
        <w:rPr>
          <w:i/>
          <w:iCs/>
          <w:szCs w:val="24"/>
        </w:rPr>
        <w:t>p</w:t>
      </w:r>
      <w:r w:rsidRPr="008C7178">
        <w:rPr>
          <w:szCs w:val="24"/>
        </w:rPr>
        <w:t xml:space="preserve">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w:t>
      </w:r>
      <w:r w:rsidRPr="0094060F">
        <w:rPr>
          <w:i/>
          <w:iCs/>
          <w:szCs w:val="24"/>
        </w:rPr>
        <w:t>OR</w:t>
      </w:r>
      <w:r w:rsidRPr="008C7178">
        <w:rPr>
          <w:szCs w:val="24"/>
        </w:rPr>
        <w:t xml:space="preserve"> = 1.83, 95% </w:t>
      </w:r>
      <w:r w:rsidRPr="0094060F">
        <w:rPr>
          <w:i/>
          <w:iCs/>
          <w:szCs w:val="24"/>
        </w:rPr>
        <w:t>CI</w:t>
      </w:r>
      <w:r w:rsidRPr="008C7178">
        <w:rPr>
          <w:szCs w:val="24"/>
        </w:rPr>
        <w:t xml:space="preserve"> = [0.65, 3.2], </w:t>
      </w:r>
      <w:r w:rsidRPr="0094060F">
        <w:rPr>
          <w:i/>
          <w:iCs/>
          <w:szCs w:val="24"/>
        </w:rPr>
        <w:t>p</w:t>
      </w:r>
      <w:r w:rsidRPr="008C7178">
        <w:rPr>
          <w:szCs w:val="24"/>
        </w:rPr>
        <w:t xml:space="preserve">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In both cases, multilevel binary logistic regressions failed to perform better than the null model (</w:t>
      </w:r>
      <w:r w:rsidRPr="0094060F">
        <w:rPr>
          <w:i/>
          <w:iCs/>
          <w:szCs w:val="24"/>
        </w:rPr>
        <w:t>ICC</w:t>
      </w:r>
      <w:r w:rsidRPr="008C7178">
        <w:rPr>
          <w:szCs w:val="24"/>
        </w:rPr>
        <w:t xml:space="preserve"> = 0.28; Emotion Sum: </w:t>
      </w:r>
      <w:r w:rsidRPr="0094060F">
        <w:rPr>
          <w:i/>
          <w:iCs/>
          <w:szCs w:val="24"/>
        </w:rPr>
        <w:t>p</w:t>
      </w:r>
      <w:r w:rsidRPr="008C7178">
        <w:rPr>
          <w:szCs w:val="24"/>
        </w:rPr>
        <w:t xml:space="preserve"> = 0.130; Emotion Average: </w:t>
      </w:r>
      <w:r w:rsidRPr="0094060F">
        <w:rPr>
          <w:i/>
          <w:iCs/>
          <w:szCs w:val="24"/>
        </w:rPr>
        <w:t>p</w:t>
      </w:r>
      <w:r w:rsidRPr="008C7178">
        <w:rPr>
          <w:szCs w:val="24"/>
        </w:rPr>
        <w:t xml:space="preserve">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165"/>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74FEBCD5"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08712C">
        <w:rPr>
          <w:szCs w:val="24"/>
        </w:rPr>
        <w:instrText xml:space="preserve"> ADDIN ZOTERO_ITEM CSL_CITATION {"citationID":"BRcdUleD","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r w:rsidRPr="00804B41">
        <w:rPr>
          <w:szCs w:val="24"/>
        </w:rPr>
        <w:t>every on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all of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1E19CA">
          <w:headerReference w:type="even" r:id="rId70"/>
          <w:headerReference w:type="default" r:id="rId71"/>
          <w:headerReference w:type="first" r:id="rId72"/>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usage</w:t>
            </w:r>
            <w:r>
              <w:rPr>
                <w:rFonts w:ascii="Calibri" w:hAnsi="Calibri" w:cs="Calibri"/>
                <w:sz w:val="22"/>
              </w:rPr>
              <w:t>, but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1E19CA">
          <w:pgSz w:w="20880" w:h="12240" w:orient="landscape" w:code="1"/>
          <w:pgMar w:top="720" w:right="720" w:bottom="720" w:left="720" w:header="763" w:footer="720" w:gutter="0"/>
          <w:cols w:space="720"/>
          <w:docGrid w:linePitch="326"/>
        </w:sectPr>
      </w:pPr>
    </w:p>
    <w:bookmarkEnd w:id="0"/>
    <w:p w14:paraId="0FCF5C26" w14:textId="77777777" w:rsidR="00EE0C3E" w:rsidRPr="00EE0C3E" w:rsidRDefault="00EE0C3E" w:rsidP="00A10284">
      <w:pPr>
        <w:spacing w:after="0" w:line="480" w:lineRule="auto"/>
        <w:ind w:left="0" w:firstLine="0"/>
        <w:rPr>
          <w:szCs w:val="24"/>
        </w:rPr>
      </w:pPr>
    </w:p>
    <w:sectPr w:rsidR="00EE0C3E" w:rsidRPr="00EE0C3E" w:rsidSect="001E19CA">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D5EC86" w14:textId="77777777" w:rsidR="00306E7A" w:rsidRDefault="00306E7A">
      <w:pPr>
        <w:spacing w:after="0" w:line="240" w:lineRule="auto"/>
      </w:pPr>
      <w:r>
        <w:separator/>
      </w:r>
    </w:p>
  </w:endnote>
  <w:endnote w:type="continuationSeparator" w:id="0">
    <w:p w14:paraId="53D44B0A" w14:textId="77777777" w:rsidR="00306E7A" w:rsidRDefault="00306E7A">
      <w:pPr>
        <w:spacing w:after="0" w:line="240" w:lineRule="auto"/>
      </w:pPr>
      <w:r>
        <w:continuationSeparator/>
      </w:r>
    </w:p>
  </w:endnote>
  <w:endnote w:type="continuationNotice" w:id="1">
    <w:p w14:paraId="15848A02" w14:textId="77777777" w:rsidR="00306E7A" w:rsidRDefault="00306E7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F915A6" w14:textId="77777777" w:rsidR="00306E7A" w:rsidRDefault="00306E7A">
      <w:pPr>
        <w:spacing w:after="0" w:line="240" w:lineRule="auto"/>
      </w:pPr>
      <w:r>
        <w:separator/>
      </w:r>
    </w:p>
  </w:footnote>
  <w:footnote w:type="continuationSeparator" w:id="0">
    <w:p w14:paraId="35F23720" w14:textId="77777777" w:rsidR="00306E7A" w:rsidRDefault="00306E7A">
      <w:pPr>
        <w:spacing w:after="0" w:line="240" w:lineRule="auto"/>
      </w:pPr>
      <w:r>
        <w:continuationSeparator/>
      </w:r>
    </w:p>
  </w:footnote>
  <w:footnote w:type="continuationNotice" w:id="1">
    <w:p w14:paraId="41BD35B8" w14:textId="77777777" w:rsidR="00306E7A" w:rsidRDefault="00306E7A">
      <w:pPr>
        <w:spacing w:after="0" w:line="240" w:lineRule="auto"/>
      </w:pPr>
    </w:p>
  </w:footnote>
  <w:footnote w:id="2">
    <w:p w14:paraId="7662EB80" w14:textId="038BF86A" w:rsidR="000E636F" w:rsidRDefault="000E636F">
      <w:pPr>
        <w:pStyle w:val="FootnoteText"/>
      </w:pPr>
      <w:r>
        <w:rPr>
          <w:rStyle w:val="FootnoteReference"/>
        </w:rPr>
        <w:footnoteRef/>
      </w:r>
      <w:r>
        <w:t xml:space="preserve"> </w:t>
      </w:r>
      <w:bookmarkStart w:id="149" w:name="_Hlk150804466"/>
      <w:r>
        <w:rPr>
          <w:szCs w:val="24"/>
        </w:rPr>
        <w:t xml:space="preserve">The haunted house has a limited seasonal run time, and we cannot </w:t>
      </w:r>
      <w:r w:rsidR="00655209">
        <w:rPr>
          <w:szCs w:val="24"/>
        </w:rPr>
        <w:t>modify</w:t>
      </w:r>
      <w:r>
        <w:rPr>
          <w:szCs w:val="24"/>
        </w:rPr>
        <w:t xml:space="preserve"> the intensity of the events in the haunted house as it is run by a private company.</w:t>
      </w:r>
      <w:bookmarkEnd w:id="149"/>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490804" w14:textId="5B3768C6"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101C2" w14:textId="58054FE0" w:rsidR="00874B89" w:rsidRDefault="00874B89">
    <w:pPr>
      <w:spacing w:after="0" w:line="259" w:lineRule="auto"/>
      <w:ind w:left="0" w:right="-1" w:firstLine="0"/>
      <w:jc w:val="right"/>
    </w:pPr>
    <w:r>
      <w:fldChar w:fldCharType="begin"/>
    </w:r>
    <w:r>
      <w:instrText xml:space="preserve"> PAGE   \* MERGEFORMAT </w:instrText>
    </w:r>
    <w:r>
      <w:fldChar w:fldCharType="separate"/>
    </w:r>
    <w:r w:rsidR="00FD463F" w:rsidRPr="00FD463F">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B120A" w14:textId="55D4E8F9"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1</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3B128" w14:textId="664DC950"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FD463F" w:rsidRPr="00FD463F">
      <w:rPr>
        <w:rFonts w:ascii="Calibri" w:eastAsia="Calibri" w:hAnsi="Calibri" w:cs="Calibri"/>
        <w:noProof/>
        <w:sz w:val="22"/>
      </w:rPr>
      <w:t>75</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137143381">
    <w:abstractNumId w:val="0"/>
  </w:num>
  <w:num w:numId="2" w16cid:durableId="1699240364">
    <w:abstractNumId w:val="1"/>
  </w:num>
  <w:num w:numId="3" w16cid:durableId="1093821580">
    <w:abstractNumId w:val="5"/>
  </w:num>
  <w:num w:numId="4" w16cid:durableId="325285459">
    <w:abstractNumId w:val="4"/>
  </w:num>
  <w:num w:numId="5" w16cid:durableId="375743264">
    <w:abstractNumId w:val="3"/>
  </w:num>
  <w:num w:numId="6" w16cid:durableId="138814049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rson w15:author="Chelsea Helion">
    <w15:presenceInfo w15:providerId="AD" w15:userId="S::tua37526@temple.edu::981d9445-201f-47db-bcff-badf453a27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303C"/>
    <w:rsid w:val="00007944"/>
    <w:rsid w:val="00010B55"/>
    <w:rsid w:val="00015712"/>
    <w:rsid w:val="00021D66"/>
    <w:rsid w:val="00023609"/>
    <w:rsid w:val="00026B95"/>
    <w:rsid w:val="00031041"/>
    <w:rsid w:val="00034D34"/>
    <w:rsid w:val="00035A91"/>
    <w:rsid w:val="00036A30"/>
    <w:rsid w:val="000377EF"/>
    <w:rsid w:val="00040ACE"/>
    <w:rsid w:val="00042DD8"/>
    <w:rsid w:val="000446C3"/>
    <w:rsid w:val="00052A17"/>
    <w:rsid w:val="00054CD8"/>
    <w:rsid w:val="0005772E"/>
    <w:rsid w:val="00057DC8"/>
    <w:rsid w:val="00061A33"/>
    <w:rsid w:val="000645E9"/>
    <w:rsid w:val="00066452"/>
    <w:rsid w:val="00071B9D"/>
    <w:rsid w:val="000732A4"/>
    <w:rsid w:val="0007369C"/>
    <w:rsid w:val="00081E78"/>
    <w:rsid w:val="00083929"/>
    <w:rsid w:val="00083D59"/>
    <w:rsid w:val="0008546F"/>
    <w:rsid w:val="0008712C"/>
    <w:rsid w:val="000922C4"/>
    <w:rsid w:val="00093192"/>
    <w:rsid w:val="000960FE"/>
    <w:rsid w:val="000967D7"/>
    <w:rsid w:val="00097D65"/>
    <w:rsid w:val="000A4B63"/>
    <w:rsid w:val="000A6256"/>
    <w:rsid w:val="000B0F41"/>
    <w:rsid w:val="000B1AF9"/>
    <w:rsid w:val="000B26B6"/>
    <w:rsid w:val="000B40E7"/>
    <w:rsid w:val="000B4EC5"/>
    <w:rsid w:val="000C5A68"/>
    <w:rsid w:val="000D28DC"/>
    <w:rsid w:val="000D4176"/>
    <w:rsid w:val="000D4CD9"/>
    <w:rsid w:val="000D4E5A"/>
    <w:rsid w:val="000D6E61"/>
    <w:rsid w:val="000D7D4C"/>
    <w:rsid w:val="000E0223"/>
    <w:rsid w:val="000E055A"/>
    <w:rsid w:val="000E25CD"/>
    <w:rsid w:val="000E4249"/>
    <w:rsid w:val="000E636F"/>
    <w:rsid w:val="000F2F8D"/>
    <w:rsid w:val="000F5805"/>
    <w:rsid w:val="001140BE"/>
    <w:rsid w:val="001143F1"/>
    <w:rsid w:val="001162B0"/>
    <w:rsid w:val="00116FA4"/>
    <w:rsid w:val="00117CAD"/>
    <w:rsid w:val="0012001C"/>
    <w:rsid w:val="001213D1"/>
    <w:rsid w:val="001227C9"/>
    <w:rsid w:val="00124144"/>
    <w:rsid w:val="001244F9"/>
    <w:rsid w:val="00131503"/>
    <w:rsid w:val="001346D5"/>
    <w:rsid w:val="00134823"/>
    <w:rsid w:val="00136967"/>
    <w:rsid w:val="0014196C"/>
    <w:rsid w:val="00145157"/>
    <w:rsid w:val="00150851"/>
    <w:rsid w:val="00160A60"/>
    <w:rsid w:val="00163803"/>
    <w:rsid w:val="00170D09"/>
    <w:rsid w:val="001734E6"/>
    <w:rsid w:val="00174798"/>
    <w:rsid w:val="00175AE9"/>
    <w:rsid w:val="00177775"/>
    <w:rsid w:val="00182F3C"/>
    <w:rsid w:val="00183114"/>
    <w:rsid w:val="0019185B"/>
    <w:rsid w:val="001A1755"/>
    <w:rsid w:val="001A2CE8"/>
    <w:rsid w:val="001B24AA"/>
    <w:rsid w:val="001B5C0F"/>
    <w:rsid w:val="001B6144"/>
    <w:rsid w:val="001B64A6"/>
    <w:rsid w:val="001C386A"/>
    <w:rsid w:val="001C653B"/>
    <w:rsid w:val="001C75FD"/>
    <w:rsid w:val="001E19CA"/>
    <w:rsid w:val="001F3AD3"/>
    <w:rsid w:val="001F448F"/>
    <w:rsid w:val="001F6C10"/>
    <w:rsid w:val="001F7CFD"/>
    <w:rsid w:val="00200166"/>
    <w:rsid w:val="0020049F"/>
    <w:rsid w:val="0020098B"/>
    <w:rsid w:val="002013C5"/>
    <w:rsid w:val="00201A98"/>
    <w:rsid w:val="00211390"/>
    <w:rsid w:val="002119A8"/>
    <w:rsid w:val="0022476E"/>
    <w:rsid w:val="00224DAE"/>
    <w:rsid w:val="00225BAC"/>
    <w:rsid w:val="00231B74"/>
    <w:rsid w:val="0023305B"/>
    <w:rsid w:val="0023367E"/>
    <w:rsid w:val="00234192"/>
    <w:rsid w:val="00234839"/>
    <w:rsid w:val="00235C91"/>
    <w:rsid w:val="00242BB1"/>
    <w:rsid w:val="00242E45"/>
    <w:rsid w:val="0024375A"/>
    <w:rsid w:val="00243C78"/>
    <w:rsid w:val="00245B8B"/>
    <w:rsid w:val="00245CC6"/>
    <w:rsid w:val="0024610B"/>
    <w:rsid w:val="00246C29"/>
    <w:rsid w:val="002475A8"/>
    <w:rsid w:val="002511D0"/>
    <w:rsid w:val="00260459"/>
    <w:rsid w:val="00270B87"/>
    <w:rsid w:val="002809C2"/>
    <w:rsid w:val="0028246F"/>
    <w:rsid w:val="002838BF"/>
    <w:rsid w:val="00283D2D"/>
    <w:rsid w:val="00284B25"/>
    <w:rsid w:val="0029016E"/>
    <w:rsid w:val="002919B5"/>
    <w:rsid w:val="002A387B"/>
    <w:rsid w:val="002A6723"/>
    <w:rsid w:val="002A7056"/>
    <w:rsid w:val="002B4BE0"/>
    <w:rsid w:val="002B63D1"/>
    <w:rsid w:val="002C08F5"/>
    <w:rsid w:val="002C591D"/>
    <w:rsid w:val="002C6443"/>
    <w:rsid w:val="002C65D6"/>
    <w:rsid w:val="002C6E4D"/>
    <w:rsid w:val="002D1090"/>
    <w:rsid w:val="002D566C"/>
    <w:rsid w:val="002D5D85"/>
    <w:rsid w:val="002D61E5"/>
    <w:rsid w:val="002E518D"/>
    <w:rsid w:val="002E5586"/>
    <w:rsid w:val="002E5FF1"/>
    <w:rsid w:val="002E666C"/>
    <w:rsid w:val="002E68CC"/>
    <w:rsid w:val="002F3862"/>
    <w:rsid w:val="002F3B4A"/>
    <w:rsid w:val="002F7E40"/>
    <w:rsid w:val="00301AAE"/>
    <w:rsid w:val="00304055"/>
    <w:rsid w:val="00304D13"/>
    <w:rsid w:val="00306036"/>
    <w:rsid w:val="003065A9"/>
    <w:rsid w:val="003069BE"/>
    <w:rsid w:val="00306E7A"/>
    <w:rsid w:val="0030710F"/>
    <w:rsid w:val="0030735C"/>
    <w:rsid w:val="00311C5B"/>
    <w:rsid w:val="0032126A"/>
    <w:rsid w:val="00322180"/>
    <w:rsid w:val="00331554"/>
    <w:rsid w:val="00341012"/>
    <w:rsid w:val="00342888"/>
    <w:rsid w:val="003429F3"/>
    <w:rsid w:val="00345FE2"/>
    <w:rsid w:val="00354B3D"/>
    <w:rsid w:val="00360313"/>
    <w:rsid w:val="00362AC5"/>
    <w:rsid w:val="00372E6A"/>
    <w:rsid w:val="00376EE0"/>
    <w:rsid w:val="0037715A"/>
    <w:rsid w:val="00380777"/>
    <w:rsid w:val="003816C4"/>
    <w:rsid w:val="00382BA8"/>
    <w:rsid w:val="0038635A"/>
    <w:rsid w:val="0039054B"/>
    <w:rsid w:val="00392022"/>
    <w:rsid w:val="00393A28"/>
    <w:rsid w:val="00393F57"/>
    <w:rsid w:val="00395946"/>
    <w:rsid w:val="00396CB3"/>
    <w:rsid w:val="003A18DB"/>
    <w:rsid w:val="003A3608"/>
    <w:rsid w:val="003A4A12"/>
    <w:rsid w:val="003A6C2B"/>
    <w:rsid w:val="003B113B"/>
    <w:rsid w:val="003B419C"/>
    <w:rsid w:val="003B75DA"/>
    <w:rsid w:val="003C155D"/>
    <w:rsid w:val="003C4260"/>
    <w:rsid w:val="003C56B6"/>
    <w:rsid w:val="003D0F86"/>
    <w:rsid w:val="003D1E31"/>
    <w:rsid w:val="003D5F69"/>
    <w:rsid w:val="003E0416"/>
    <w:rsid w:val="003E3464"/>
    <w:rsid w:val="003E69A1"/>
    <w:rsid w:val="003F66A7"/>
    <w:rsid w:val="00413D69"/>
    <w:rsid w:val="00415735"/>
    <w:rsid w:val="00425004"/>
    <w:rsid w:val="0042769C"/>
    <w:rsid w:val="004318FA"/>
    <w:rsid w:val="004361BA"/>
    <w:rsid w:val="0043765F"/>
    <w:rsid w:val="0043784E"/>
    <w:rsid w:val="00445492"/>
    <w:rsid w:val="004454BA"/>
    <w:rsid w:val="00446931"/>
    <w:rsid w:val="00452B94"/>
    <w:rsid w:val="00453A37"/>
    <w:rsid w:val="00454046"/>
    <w:rsid w:val="00457C3E"/>
    <w:rsid w:val="00463F45"/>
    <w:rsid w:val="004649E5"/>
    <w:rsid w:val="00466715"/>
    <w:rsid w:val="00466D8D"/>
    <w:rsid w:val="00470219"/>
    <w:rsid w:val="0047236C"/>
    <w:rsid w:val="004737B7"/>
    <w:rsid w:val="004778EF"/>
    <w:rsid w:val="00477E20"/>
    <w:rsid w:val="004814F0"/>
    <w:rsid w:val="004830AC"/>
    <w:rsid w:val="00483FD5"/>
    <w:rsid w:val="004920A5"/>
    <w:rsid w:val="0049574A"/>
    <w:rsid w:val="00495A2C"/>
    <w:rsid w:val="00496DF7"/>
    <w:rsid w:val="004A023F"/>
    <w:rsid w:val="004B0D7D"/>
    <w:rsid w:val="004B36C0"/>
    <w:rsid w:val="004B43D8"/>
    <w:rsid w:val="004B4A25"/>
    <w:rsid w:val="004C0A01"/>
    <w:rsid w:val="004C124C"/>
    <w:rsid w:val="004C1DD4"/>
    <w:rsid w:val="004C45DF"/>
    <w:rsid w:val="004C76AB"/>
    <w:rsid w:val="004D21C8"/>
    <w:rsid w:val="004D2275"/>
    <w:rsid w:val="004D26BF"/>
    <w:rsid w:val="004D4566"/>
    <w:rsid w:val="004D5A28"/>
    <w:rsid w:val="004E24AE"/>
    <w:rsid w:val="004E30DF"/>
    <w:rsid w:val="004E6FCA"/>
    <w:rsid w:val="004F2368"/>
    <w:rsid w:val="004F39AA"/>
    <w:rsid w:val="004F3F92"/>
    <w:rsid w:val="004F6F69"/>
    <w:rsid w:val="00500583"/>
    <w:rsid w:val="005022CE"/>
    <w:rsid w:val="00512CCD"/>
    <w:rsid w:val="0051418B"/>
    <w:rsid w:val="00515306"/>
    <w:rsid w:val="005166AD"/>
    <w:rsid w:val="00516B60"/>
    <w:rsid w:val="005223AB"/>
    <w:rsid w:val="005229B3"/>
    <w:rsid w:val="0052343D"/>
    <w:rsid w:val="00525080"/>
    <w:rsid w:val="00531928"/>
    <w:rsid w:val="00532284"/>
    <w:rsid w:val="00533D99"/>
    <w:rsid w:val="00534DD8"/>
    <w:rsid w:val="005447B5"/>
    <w:rsid w:val="0055022F"/>
    <w:rsid w:val="00552891"/>
    <w:rsid w:val="005547A6"/>
    <w:rsid w:val="005622A0"/>
    <w:rsid w:val="00562C94"/>
    <w:rsid w:val="00564115"/>
    <w:rsid w:val="00564935"/>
    <w:rsid w:val="005658C9"/>
    <w:rsid w:val="0057586B"/>
    <w:rsid w:val="0057698D"/>
    <w:rsid w:val="00576FE9"/>
    <w:rsid w:val="00577234"/>
    <w:rsid w:val="00577985"/>
    <w:rsid w:val="00580E79"/>
    <w:rsid w:val="00582F95"/>
    <w:rsid w:val="0058413D"/>
    <w:rsid w:val="0058454C"/>
    <w:rsid w:val="00592B3B"/>
    <w:rsid w:val="00593AB4"/>
    <w:rsid w:val="00595359"/>
    <w:rsid w:val="005A4E6A"/>
    <w:rsid w:val="005A644B"/>
    <w:rsid w:val="005A7E5D"/>
    <w:rsid w:val="005B1AD8"/>
    <w:rsid w:val="005B30CF"/>
    <w:rsid w:val="005B4EE8"/>
    <w:rsid w:val="005B56A0"/>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5F2875"/>
    <w:rsid w:val="006021D3"/>
    <w:rsid w:val="00607B5A"/>
    <w:rsid w:val="006117C7"/>
    <w:rsid w:val="0061398C"/>
    <w:rsid w:val="006142DA"/>
    <w:rsid w:val="0062646F"/>
    <w:rsid w:val="00627DB3"/>
    <w:rsid w:val="00630691"/>
    <w:rsid w:val="00631690"/>
    <w:rsid w:val="00634C1C"/>
    <w:rsid w:val="006403DB"/>
    <w:rsid w:val="0064197B"/>
    <w:rsid w:val="006421F6"/>
    <w:rsid w:val="00642A4D"/>
    <w:rsid w:val="00654027"/>
    <w:rsid w:val="00654CBF"/>
    <w:rsid w:val="00655209"/>
    <w:rsid w:val="00663F44"/>
    <w:rsid w:val="0066472A"/>
    <w:rsid w:val="006660F3"/>
    <w:rsid w:val="006725C8"/>
    <w:rsid w:val="00672923"/>
    <w:rsid w:val="0067300A"/>
    <w:rsid w:val="00673E31"/>
    <w:rsid w:val="00673E56"/>
    <w:rsid w:val="006754EA"/>
    <w:rsid w:val="0067591E"/>
    <w:rsid w:val="00682220"/>
    <w:rsid w:val="00694BC6"/>
    <w:rsid w:val="00695466"/>
    <w:rsid w:val="00697625"/>
    <w:rsid w:val="006A1496"/>
    <w:rsid w:val="006A1E84"/>
    <w:rsid w:val="006A38A9"/>
    <w:rsid w:val="006A4EDC"/>
    <w:rsid w:val="006B0891"/>
    <w:rsid w:val="006B1466"/>
    <w:rsid w:val="006B72D7"/>
    <w:rsid w:val="006C0952"/>
    <w:rsid w:val="006C26B9"/>
    <w:rsid w:val="006C2724"/>
    <w:rsid w:val="006C597D"/>
    <w:rsid w:val="006D2182"/>
    <w:rsid w:val="006D2AF6"/>
    <w:rsid w:val="006D2B59"/>
    <w:rsid w:val="006D3351"/>
    <w:rsid w:val="006D4590"/>
    <w:rsid w:val="006E3035"/>
    <w:rsid w:val="006E7CA6"/>
    <w:rsid w:val="006F2473"/>
    <w:rsid w:val="006F2AF2"/>
    <w:rsid w:val="007053D8"/>
    <w:rsid w:val="007079B4"/>
    <w:rsid w:val="00710F71"/>
    <w:rsid w:val="00712031"/>
    <w:rsid w:val="00713E4D"/>
    <w:rsid w:val="00713FA4"/>
    <w:rsid w:val="00715EC3"/>
    <w:rsid w:val="007202B0"/>
    <w:rsid w:val="0072632B"/>
    <w:rsid w:val="00726402"/>
    <w:rsid w:val="0073042A"/>
    <w:rsid w:val="007335E6"/>
    <w:rsid w:val="00733E94"/>
    <w:rsid w:val="007344B0"/>
    <w:rsid w:val="007538C8"/>
    <w:rsid w:val="00753C04"/>
    <w:rsid w:val="007561C0"/>
    <w:rsid w:val="0075725E"/>
    <w:rsid w:val="00757DE0"/>
    <w:rsid w:val="00774C33"/>
    <w:rsid w:val="0077631A"/>
    <w:rsid w:val="00777AFC"/>
    <w:rsid w:val="007837F2"/>
    <w:rsid w:val="0078586E"/>
    <w:rsid w:val="00787C4E"/>
    <w:rsid w:val="00790C62"/>
    <w:rsid w:val="007911BE"/>
    <w:rsid w:val="007937AC"/>
    <w:rsid w:val="00793BCC"/>
    <w:rsid w:val="0079435B"/>
    <w:rsid w:val="00795CB8"/>
    <w:rsid w:val="00796950"/>
    <w:rsid w:val="00797567"/>
    <w:rsid w:val="007A5F22"/>
    <w:rsid w:val="007B2779"/>
    <w:rsid w:val="007B47B5"/>
    <w:rsid w:val="007B4A4C"/>
    <w:rsid w:val="007B651D"/>
    <w:rsid w:val="007B7431"/>
    <w:rsid w:val="007C22D9"/>
    <w:rsid w:val="007C2A29"/>
    <w:rsid w:val="007D6EF7"/>
    <w:rsid w:val="007E243B"/>
    <w:rsid w:val="007E3051"/>
    <w:rsid w:val="007E50F7"/>
    <w:rsid w:val="007F3650"/>
    <w:rsid w:val="007F6DF8"/>
    <w:rsid w:val="00801A78"/>
    <w:rsid w:val="008035C8"/>
    <w:rsid w:val="00804B41"/>
    <w:rsid w:val="008056D7"/>
    <w:rsid w:val="00807561"/>
    <w:rsid w:val="0080782F"/>
    <w:rsid w:val="0080798B"/>
    <w:rsid w:val="008126E0"/>
    <w:rsid w:val="00813E83"/>
    <w:rsid w:val="0081446D"/>
    <w:rsid w:val="0082283A"/>
    <w:rsid w:val="00831340"/>
    <w:rsid w:val="00831A8A"/>
    <w:rsid w:val="00831F04"/>
    <w:rsid w:val="008333BD"/>
    <w:rsid w:val="00837CFE"/>
    <w:rsid w:val="00843757"/>
    <w:rsid w:val="00843ACF"/>
    <w:rsid w:val="00851625"/>
    <w:rsid w:val="0085248B"/>
    <w:rsid w:val="00854F72"/>
    <w:rsid w:val="00856025"/>
    <w:rsid w:val="00856353"/>
    <w:rsid w:val="00857F3D"/>
    <w:rsid w:val="00861E10"/>
    <w:rsid w:val="00863B94"/>
    <w:rsid w:val="00863D2D"/>
    <w:rsid w:val="00874B89"/>
    <w:rsid w:val="00876B93"/>
    <w:rsid w:val="0087748B"/>
    <w:rsid w:val="00877709"/>
    <w:rsid w:val="00880C69"/>
    <w:rsid w:val="00884EED"/>
    <w:rsid w:val="008864BD"/>
    <w:rsid w:val="00887C44"/>
    <w:rsid w:val="00895BD5"/>
    <w:rsid w:val="008B62B0"/>
    <w:rsid w:val="008B658E"/>
    <w:rsid w:val="008B6873"/>
    <w:rsid w:val="008B7F27"/>
    <w:rsid w:val="008C33F4"/>
    <w:rsid w:val="008C5719"/>
    <w:rsid w:val="008C7178"/>
    <w:rsid w:val="008D38A4"/>
    <w:rsid w:val="008D7AEF"/>
    <w:rsid w:val="008E1A03"/>
    <w:rsid w:val="008E45C3"/>
    <w:rsid w:val="008E58CC"/>
    <w:rsid w:val="008E6857"/>
    <w:rsid w:val="008F145E"/>
    <w:rsid w:val="008F7E2F"/>
    <w:rsid w:val="00900636"/>
    <w:rsid w:val="00900CF5"/>
    <w:rsid w:val="00902E89"/>
    <w:rsid w:val="0090462D"/>
    <w:rsid w:val="00907C52"/>
    <w:rsid w:val="0091050D"/>
    <w:rsid w:val="00917702"/>
    <w:rsid w:val="00920CA2"/>
    <w:rsid w:val="009215F0"/>
    <w:rsid w:val="00924270"/>
    <w:rsid w:val="00925D1D"/>
    <w:rsid w:val="00930D2B"/>
    <w:rsid w:val="00931006"/>
    <w:rsid w:val="00937D53"/>
    <w:rsid w:val="0094060F"/>
    <w:rsid w:val="0095019C"/>
    <w:rsid w:val="0095040B"/>
    <w:rsid w:val="00952E8D"/>
    <w:rsid w:val="00954723"/>
    <w:rsid w:val="00957D51"/>
    <w:rsid w:val="00963B42"/>
    <w:rsid w:val="0096472C"/>
    <w:rsid w:val="00965A73"/>
    <w:rsid w:val="00967F10"/>
    <w:rsid w:val="00980E5E"/>
    <w:rsid w:val="00987A8A"/>
    <w:rsid w:val="00987D5D"/>
    <w:rsid w:val="00987F40"/>
    <w:rsid w:val="0099347D"/>
    <w:rsid w:val="00994776"/>
    <w:rsid w:val="0099482C"/>
    <w:rsid w:val="009A1A84"/>
    <w:rsid w:val="009A2E08"/>
    <w:rsid w:val="009A52EA"/>
    <w:rsid w:val="009B06C2"/>
    <w:rsid w:val="009B0A20"/>
    <w:rsid w:val="009B3741"/>
    <w:rsid w:val="009B775E"/>
    <w:rsid w:val="009C0B1F"/>
    <w:rsid w:val="009C20F6"/>
    <w:rsid w:val="009C319B"/>
    <w:rsid w:val="009C4E15"/>
    <w:rsid w:val="009C5168"/>
    <w:rsid w:val="009D03C9"/>
    <w:rsid w:val="009D066C"/>
    <w:rsid w:val="009D429D"/>
    <w:rsid w:val="009D7878"/>
    <w:rsid w:val="009E1D91"/>
    <w:rsid w:val="009F00E2"/>
    <w:rsid w:val="009F52D2"/>
    <w:rsid w:val="009F61B1"/>
    <w:rsid w:val="00A0226B"/>
    <w:rsid w:val="00A05EDA"/>
    <w:rsid w:val="00A10180"/>
    <w:rsid w:val="00A10284"/>
    <w:rsid w:val="00A107BE"/>
    <w:rsid w:val="00A10F00"/>
    <w:rsid w:val="00A11BE7"/>
    <w:rsid w:val="00A145CB"/>
    <w:rsid w:val="00A20326"/>
    <w:rsid w:val="00A30191"/>
    <w:rsid w:val="00A30203"/>
    <w:rsid w:val="00A30249"/>
    <w:rsid w:val="00A315ED"/>
    <w:rsid w:val="00A34DBB"/>
    <w:rsid w:val="00A368B5"/>
    <w:rsid w:val="00A36FC8"/>
    <w:rsid w:val="00A37600"/>
    <w:rsid w:val="00A37B3C"/>
    <w:rsid w:val="00A45523"/>
    <w:rsid w:val="00A56828"/>
    <w:rsid w:val="00A5748C"/>
    <w:rsid w:val="00A62570"/>
    <w:rsid w:val="00A632A5"/>
    <w:rsid w:val="00A66903"/>
    <w:rsid w:val="00A675B5"/>
    <w:rsid w:val="00A70619"/>
    <w:rsid w:val="00A71B20"/>
    <w:rsid w:val="00A726A1"/>
    <w:rsid w:val="00A73457"/>
    <w:rsid w:val="00A76031"/>
    <w:rsid w:val="00A77FA3"/>
    <w:rsid w:val="00A81FD6"/>
    <w:rsid w:val="00A83A0D"/>
    <w:rsid w:val="00A9710E"/>
    <w:rsid w:val="00A97406"/>
    <w:rsid w:val="00AA1849"/>
    <w:rsid w:val="00AA18EC"/>
    <w:rsid w:val="00AA213B"/>
    <w:rsid w:val="00AA3CD2"/>
    <w:rsid w:val="00AA6164"/>
    <w:rsid w:val="00AA665A"/>
    <w:rsid w:val="00AA7A9A"/>
    <w:rsid w:val="00AB1536"/>
    <w:rsid w:val="00AD14BD"/>
    <w:rsid w:val="00AD2081"/>
    <w:rsid w:val="00AD4521"/>
    <w:rsid w:val="00AE0811"/>
    <w:rsid w:val="00AE5781"/>
    <w:rsid w:val="00AE64F8"/>
    <w:rsid w:val="00AE7182"/>
    <w:rsid w:val="00AE7341"/>
    <w:rsid w:val="00AF35DC"/>
    <w:rsid w:val="00AF545D"/>
    <w:rsid w:val="00AF7829"/>
    <w:rsid w:val="00B06312"/>
    <w:rsid w:val="00B07DD0"/>
    <w:rsid w:val="00B142E7"/>
    <w:rsid w:val="00B17C41"/>
    <w:rsid w:val="00B22860"/>
    <w:rsid w:val="00B22AC1"/>
    <w:rsid w:val="00B24E27"/>
    <w:rsid w:val="00B251CC"/>
    <w:rsid w:val="00B33C41"/>
    <w:rsid w:val="00B40193"/>
    <w:rsid w:val="00B40846"/>
    <w:rsid w:val="00B42FE6"/>
    <w:rsid w:val="00B468B9"/>
    <w:rsid w:val="00B476BD"/>
    <w:rsid w:val="00B501A4"/>
    <w:rsid w:val="00B56ED7"/>
    <w:rsid w:val="00B671FF"/>
    <w:rsid w:val="00B720B2"/>
    <w:rsid w:val="00B7719A"/>
    <w:rsid w:val="00B926ED"/>
    <w:rsid w:val="00B94C07"/>
    <w:rsid w:val="00B97AE8"/>
    <w:rsid w:val="00BA05C8"/>
    <w:rsid w:val="00BA2525"/>
    <w:rsid w:val="00BA5093"/>
    <w:rsid w:val="00BA74C5"/>
    <w:rsid w:val="00BA75FE"/>
    <w:rsid w:val="00BB190A"/>
    <w:rsid w:val="00BB6361"/>
    <w:rsid w:val="00BB6E74"/>
    <w:rsid w:val="00BC1899"/>
    <w:rsid w:val="00BC1959"/>
    <w:rsid w:val="00BC42FE"/>
    <w:rsid w:val="00BC7F6A"/>
    <w:rsid w:val="00BD0AE5"/>
    <w:rsid w:val="00BD792B"/>
    <w:rsid w:val="00BE19D6"/>
    <w:rsid w:val="00BE63C2"/>
    <w:rsid w:val="00BE73D6"/>
    <w:rsid w:val="00BE7B8B"/>
    <w:rsid w:val="00BF0B39"/>
    <w:rsid w:val="00BF7DA9"/>
    <w:rsid w:val="00C05F02"/>
    <w:rsid w:val="00C0787A"/>
    <w:rsid w:val="00C1208F"/>
    <w:rsid w:val="00C149F6"/>
    <w:rsid w:val="00C16A6F"/>
    <w:rsid w:val="00C178FD"/>
    <w:rsid w:val="00C21314"/>
    <w:rsid w:val="00C21522"/>
    <w:rsid w:val="00C21545"/>
    <w:rsid w:val="00C22311"/>
    <w:rsid w:val="00C2266F"/>
    <w:rsid w:val="00C240EC"/>
    <w:rsid w:val="00C25BA7"/>
    <w:rsid w:val="00C26E29"/>
    <w:rsid w:val="00C27098"/>
    <w:rsid w:val="00C378C1"/>
    <w:rsid w:val="00C4054F"/>
    <w:rsid w:val="00C40880"/>
    <w:rsid w:val="00C41AEA"/>
    <w:rsid w:val="00C42BA3"/>
    <w:rsid w:val="00C47DFF"/>
    <w:rsid w:val="00C5047E"/>
    <w:rsid w:val="00C52CA8"/>
    <w:rsid w:val="00C63675"/>
    <w:rsid w:val="00C6526E"/>
    <w:rsid w:val="00C65CDF"/>
    <w:rsid w:val="00C67D89"/>
    <w:rsid w:val="00C70EEB"/>
    <w:rsid w:val="00C736BF"/>
    <w:rsid w:val="00C74FEB"/>
    <w:rsid w:val="00C82FC7"/>
    <w:rsid w:val="00C87951"/>
    <w:rsid w:val="00C90A1A"/>
    <w:rsid w:val="00CA33B1"/>
    <w:rsid w:val="00CA36BB"/>
    <w:rsid w:val="00CA4C21"/>
    <w:rsid w:val="00CA5334"/>
    <w:rsid w:val="00CA7686"/>
    <w:rsid w:val="00CB06CC"/>
    <w:rsid w:val="00CB34D6"/>
    <w:rsid w:val="00CB54A4"/>
    <w:rsid w:val="00CB6F14"/>
    <w:rsid w:val="00CB71A1"/>
    <w:rsid w:val="00CC03D6"/>
    <w:rsid w:val="00CC49B2"/>
    <w:rsid w:val="00CD160F"/>
    <w:rsid w:val="00CD37EA"/>
    <w:rsid w:val="00CD3860"/>
    <w:rsid w:val="00CD399D"/>
    <w:rsid w:val="00CD5F7C"/>
    <w:rsid w:val="00CD748D"/>
    <w:rsid w:val="00CE043F"/>
    <w:rsid w:val="00CE1DD0"/>
    <w:rsid w:val="00CE2307"/>
    <w:rsid w:val="00CE7A92"/>
    <w:rsid w:val="00CF68A1"/>
    <w:rsid w:val="00D02068"/>
    <w:rsid w:val="00D03243"/>
    <w:rsid w:val="00D04203"/>
    <w:rsid w:val="00D06E3B"/>
    <w:rsid w:val="00D07F46"/>
    <w:rsid w:val="00D10060"/>
    <w:rsid w:val="00D124F4"/>
    <w:rsid w:val="00D12D06"/>
    <w:rsid w:val="00D179A8"/>
    <w:rsid w:val="00D17F92"/>
    <w:rsid w:val="00D23465"/>
    <w:rsid w:val="00D326AE"/>
    <w:rsid w:val="00D358EF"/>
    <w:rsid w:val="00D359DD"/>
    <w:rsid w:val="00D4172B"/>
    <w:rsid w:val="00D47FF3"/>
    <w:rsid w:val="00D54D74"/>
    <w:rsid w:val="00D57CE0"/>
    <w:rsid w:val="00D646B0"/>
    <w:rsid w:val="00D656A0"/>
    <w:rsid w:val="00D70839"/>
    <w:rsid w:val="00D71C13"/>
    <w:rsid w:val="00D729E1"/>
    <w:rsid w:val="00D7631C"/>
    <w:rsid w:val="00D80B3A"/>
    <w:rsid w:val="00D8224C"/>
    <w:rsid w:val="00D83AD8"/>
    <w:rsid w:val="00D842B2"/>
    <w:rsid w:val="00D84F4E"/>
    <w:rsid w:val="00D90875"/>
    <w:rsid w:val="00D90BC6"/>
    <w:rsid w:val="00D91A6A"/>
    <w:rsid w:val="00D92083"/>
    <w:rsid w:val="00D93AE7"/>
    <w:rsid w:val="00D94E09"/>
    <w:rsid w:val="00D9730E"/>
    <w:rsid w:val="00DA5661"/>
    <w:rsid w:val="00DA5A6D"/>
    <w:rsid w:val="00DB1572"/>
    <w:rsid w:val="00DB2A75"/>
    <w:rsid w:val="00DB5573"/>
    <w:rsid w:val="00DB6FF1"/>
    <w:rsid w:val="00DC1D9A"/>
    <w:rsid w:val="00DC49F8"/>
    <w:rsid w:val="00DC4E44"/>
    <w:rsid w:val="00DC6428"/>
    <w:rsid w:val="00DD6A2C"/>
    <w:rsid w:val="00DE3CA9"/>
    <w:rsid w:val="00DF0574"/>
    <w:rsid w:val="00DF1FB0"/>
    <w:rsid w:val="00DF387D"/>
    <w:rsid w:val="00DF742F"/>
    <w:rsid w:val="00E05420"/>
    <w:rsid w:val="00E06DE0"/>
    <w:rsid w:val="00E07969"/>
    <w:rsid w:val="00E12C1B"/>
    <w:rsid w:val="00E1386C"/>
    <w:rsid w:val="00E14DB4"/>
    <w:rsid w:val="00E163E0"/>
    <w:rsid w:val="00E17274"/>
    <w:rsid w:val="00E206EE"/>
    <w:rsid w:val="00E20BFE"/>
    <w:rsid w:val="00E21AFA"/>
    <w:rsid w:val="00E22D5D"/>
    <w:rsid w:val="00E26545"/>
    <w:rsid w:val="00E358A8"/>
    <w:rsid w:val="00E37E22"/>
    <w:rsid w:val="00E4001B"/>
    <w:rsid w:val="00E40F37"/>
    <w:rsid w:val="00E41BCD"/>
    <w:rsid w:val="00E42073"/>
    <w:rsid w:val="00E43FC4"/>
    <w:rsid w:val="00E44513"/>
    <w:rsid w:val="00E46207"/>
    <w:rsid w:val="00E5044A"/>
    <w:rsid w:val="00E60680"/>
    <w:rsid w:val="00E60E73"/>
    <w:rsid w:val="00E63707"/>
    <w:rsid w:val="00E67FD8"/>
    <w:rsid w:val="00E70688"/>
    <w:rsid w:val="00E72C21"/>
    <w:rsid w:val="00E75949"/>
    <w:rsid w:val="00E75D1C"/>
    <w:rsid w:val="00E77A87"/>
    <w:rsid w:val="00E82ED7"/>
    <w:rsid w:val="00E83BB7"/>
    <w:rsid w:val="00E90632"/>
    <w:rsid w:val="00E91FBC"/>
    <w:rsid w:val="00E964CD"/>
    <w:rsid w:val="00E968A5"/>
    <w:rsid w:val="00EA4A76"/>
    <w:rsid w:val="00EA7D18"/>
    <w:rsid w:val="00EA7DB5"/>
    <w:rsid w:val="00EB0294"/>
    <w:rsid w:val="00EB2903"/>
    <w:rsid w:val="00EB36F4"/>
    <w:rsid w:val="00EB6DB3"/>
    <w:rsid w:val="00EB6E76"/>
    <w:rsid w:val="00EC0DF4"/>
    <w:rsid w:val="00EC2B97"/>
    <w:rsid w:val="00EC3FBC"/>
    <w:rsid w:val="00EC4A40"/>
    <w:rsid w:val="00EC7C0D"/>
    <w:rsid w:val="00ED5394"/>
    <w:rsid w:val="00ED58A8"/>
    <w:rsid w:val="00EE0C3E"/>
    <w:rsid w:val="00EE5298"/>
    <w:rsid w:val="00EE6731"/>
    <w:rsid w:val="00EF043F"/>
    <w:rsid w:val="00EF55CB"/>
    <w:rsid w:val="00F01730"/>
    <w:rsid w:val="00F01C0B"/>
    <w:rsid w:val="00F04217"/>
    <w:rsid w:val="00F05470"/>
    <w:rsid w:val="00F057F6"/>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0C88"/>
    <w:rsid w:val="00F85416"/>
    <w:rsid w:val="00F874E1"/>
    <w:rsid w:val="00F92D83"/>
    <w:rsid w:val="00FA0C09"/>
    <w:rsid w:val="00FA4201"/>
    <w:rsid w:val="00FB02F3"/>
    <w:rsid w:val="00FB31D7"/>
    <w:rsid w:val="00FB3B51"/>
    <w:rsid w:val="00FB50CA"/>
    <w:rsid w:val="00FB528A"/>
    <w:rsid w:val="00FC4DC1"/>
    <w:rsid w:val="00FC645E"/>
    <w:rsid w:val="00FC686E"/>
    <w:rsid w:val="00FD0285"/>
    <w:rsid w:val="00FD0BF3"/>
    <w:rsid w:val="00FD0CE1"/>
    <w:rsid w:val="00FD3CFD"/>
    <w:rsid w:val="00FD463F"/>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 w:type="paragraph" w:styleId="NormalWeb">
    <w:name w:val="Normal (Web)"/>
    <w:basedOn w:val="Normal"/>
    <w:uiPriority w:val="99"/>
    <w:semiHidden/>
    <w:unhideWhenUsed/>
    <w:rsid w:val="00C05F02"/>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0879">
      <w:bodyDiv w:val="1"/>
      <w:marLeft w:val="0"/>
      <w:marRight w:val="0"/>
      <w:marTop w:val="0"/>
      <w:marBottom w:val="0"/>
      <w:divBdr>
        <w:top w:val="none" w:sz="0" w:space="0" w:color="auto"/>
        <w:left w:val="none" w:sz="0" w:space="0" w:color="auto"/>
        <w:bottom w:val="none" w:sz="0" w:space="0" w:color="auto"/>
        <w:right w:val="none" w:sz="0" w:space="0" w:color="auto"/>
      </w:divBdr>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320405">
      <w:bodyDiv w:val="1"/>
      <w:marLeft w:val="0"/>
      <w:marRight w:val="0"/>
      <w:marTop w:val="0"/>
      <w:marBottom w:val="0"/>
      <w:divBdr>
        <w:top w:val="none" w:sz="0" w:space="0" w:color="auto"/>
        <w:left w:val="none" w:sz="0" w:space="0" w:color="auto"/>
        <w:bottom w:val="none" w:sz="0" w:space="0" w:color="auto"/>
        <w:right w:val="none" w:sz="0" w:space="0" w:color="auto"/>
      </w:divBdr>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tiff"/><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15.tiff"/><Relationship Id="rId63" Type="http://schemas.openxmlformats.org/officeDocument/2006/relationships/hyperlink" Target="https://aspredicted.org/XXH_W1V" TargetMode="External"/><Relationship Id="rId6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7.tiff"/><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8.tiff"/><Relationship Id="rId37" Type="http://schemas.openxmlformats.org/officeDocument/2006/relationships/hyperlink" Target="https://aspredicted.org/n3ne3.pdf" TargetMode="External"/><Relationship Id="rId40" Type="http://schemas.openxmlformats.org/officeDocument/2006/relationships/image" Target="media/image12.tiff"/><Relationship Id="rId45" Type="http://schemas.openxmlformats.org/officeDocument/2006/relationships/image" Target="media/image24.png"/><Relationship Id="rId53" Type="http://schemas.openxmlformats.org/officeDocument/2006/relationships/image" Target="media/image19.tiff"/><Relationship Id="rId58" Type="http://schemas.openxmlformats.org/officeDocument/2006/relationships/hyperlink" Target="https://osf.io/preprints/psyarxiv/23wtz" TargetMode="External"/><Relationship Id="rId66" Type="http://schemas.openxmlformats.org/officeDocument/2006/relationships/hyperlink" Target="https://osf.io/j5sku/?view_only=89d87669e7674096819c439ca109c483" TargetMode="External"/><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aspredicted.org/XXH" TargetMode="External"/><Relationship Id="rId19" Type="http://schemas.openxmlformats.org/officeDocument/2006/relationships/header" Target="header3.xml"/><Relationship Id="rId14" Type="http://schemas.openxmlformats.org/officeDocument/2006/relationships/hyperlink" Target="mailto:.murty@temple.edu"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9.tiff"/><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s://aspredicted.org/XXH_W1V" TargetMode="External"/><Relationship Id="rId69" Type="http://schemas.openxmlformats.org/officeDocument/2006/relationships/header" Target="header6.xml"/><Relationship Id="rId8" Type="http://schemas.openxmlformats.org/officeDocument/2006/relationships/hyperlink" Target="mailto:joanne.stasiak@psych.ucsb.edu" TargetMode="External"/><Relationship Id="rId51" Type="http://schemas.openxmlformats.org/officeDocument/2006/relationships/image" Target="media/image17.tiff"/><Relationship Id="rId72" Type="http://schemas.openxmlformats.org/officeDocument/2006/relationships/header" Target="header9.xml"/><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0.tiff"/><Relationship Id="rId46" Type="http://schemas.openxmlformats.org/officeDocument/2006/relationships/image" Target="media/image14.tiff"/><Relationship Id="rId59" Type="http://schemas.openxmlformats.org/officeDocument/2006/relationships/hyperlink" Target="https://aspredicted.org/DP1_453" TargetMode="External"/><Relationship Id="rId67" Type="http://schemas.openxmlformats.org/officeDocument/2006/relationships/header" Target="header4.xml"/><Relationship Id="rId20" Type="http://schemas.openxmlformats.org/officeDocument/2006/relationships/image" Target="media/image1.tiff"/><Relationship Id="rId41" Type="http://schemas.openxmlformats.org/officeDocument/2006/relationships/image" Target="media/image13.tiff"/><Relationship Id="rId54" Type="http://schemas.openxmlformats.org/officeDocument/2006/relationships/image" Target="media/image33.png"/><Relationship Id="rId62" Type="http://schemas.openxmlformats.org/officeDocument/2006/relationships/hyperlink" Target="https://aspredicted.org/XXH_W1V" TargetMode="External"/><Relationship Id="rId70" Type="http://schemas.openxmlformats.org/officeDocument/2006/relationships/header" Target="header7.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chelsea.helion@temple.edu" TargetMode="External"/><Relationship Id="rId23" Type="http://schemas.openxmlformats.org/officeDocument/2006/relationships/image" Target="media/image4.png"/><Relationship Id="rId28" Type="http://schemas.openxmlformats.org/officeDocument/2006/relationships/image" Target="media/image6.tiff"/><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mailto:katelyn.cliver@temple.edu" TargetMode="Externa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18.tiff"/><Relationship Id="rId60" Type="http://schemas.openxmlformats.org/officeDocument/2006/relationships/hyperlink" Target="https://aspredicted.org/DP1_453" TargetMode="External"/><Relationship Id="rId65" Type="http://schemas.openxmlformats.org/officeDocument/2006/relationships/hyperlink" Target="https://aspredicted"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tevent.martinez@temple.edu" TargetMode="External"/><Relationship Id="rId13" Type="http://schemas.openxmlformats.org/officeDocument/2006/relationships/hyperlink" Target="mailto:helen_schmidt@temple.edu" TargetMode="External"/><Relationship Id="rId18" Type="http://schemas.openxmlformats.org/officeDocument/2006/relationships/header" Target="header2.xml"/><Relationship Id="rId39" Type="http://schemas.openxmlformats.org/officeDocument/2006/relationships/image" Target="media/image11.tiff"/><Relationship Id="rId34" Type="http://schemas.openxmlformats.org/officeDocument/2006/relationships/hyperlink" Target="https://aspredicted.org/XXH_W1V" TargetMode="External"/><Relationship Id="rId50" Type="http://schemas.openxmlformats.org/officeDocument/2006/relationships/image" Target="media/image16.tiff"/><Relationship Id="rId55"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4CDBE-1511-4DDE-88F7-CD82AEF69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79</Pages>
  <Words>60777</Words>
  <Characters>346434</Characters>
  <Application>Microsoft Office Word</Application>
  <DocSecurity>0</DocSecurity>
  <Lines>2886</Lines>
  <Paragraphs>812</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406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4</cp:revision>
  <cp:lastPrinted>2024-08-19T17:35:00Z</cp:lastPrinted>
  <dcterms:created xsi:type="dcterms:W3CDTF">2024-10-22T19:58:00Z</dcterms:created>
  <dcterms:modified xsi:type="dcterms:W3CDTF">2024-10-22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RrNlvyp"/&gt;&lt;style id="http://www.zotero.org/styles/apa" locale="en-US" hasBibliography="1" bibliographyStyleHasBeenSet="1"/&gt;&lt;prefs&gt;&lt;pref name="fieldType" value="Field"/&gt;&lt;/prefs&gt;&lt;/data&gt;</vt:lpwstr>
  </property>
</Properties>
</file>